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32EE9467" w:rsidR="00B55332" w:rsidRPr="005E166E" w:rsidRDefault="00B55332" w:rsidP="00A22B81">
      <w:pPr>
        <w:spacing w:line="360" w:lineRule="auto"/>
        <w:jc w:val="both"/>
        <w:rPr>
          <w:i/>
          <w:sz w:val="26"/>
          <w:szCs w:val="26"/>
        </w:rPr>
      </w:pPr>
      <w:r w:rsidRPr="005E166E">
        <w:rPr>
          <w:i/>
          <w:sz w:val="26"/>
          <w:szCs w:val="26"/>
        </w:rPr>
        <w:t xml:space="preserve">Hydrological conditions predict wood density in </w:t>
      </w:r>
      <w:del w:id="0" w:author="Dr Kirstie Fryirs" w:date="2014-04-02T13:50:00Z">
        <w:r w:rsidRPr="005E166E" w:rsidDel="00C30594">
          <w:rPr>
            <w:i/>
            <w:sz w:val="26"/>
            <w:szCs w:val="26"/>
          </w:rPr>
          <w:delText xml:space="preserve">Australian </w:delText>
        </w:r>
      </w:del>
      <w:r w:rsidRPr="005E166E">
        <w:rPr>
          <w:i/>
          <w:sz w:val="26"/>
          <w:szCs w:val="26"/>
        </w:rPr>
        <w:t>riparian plants</w:t>
      </w:r>
      <w:ins w:id="1" w:author="Dr Kirstie Fryirs" w:date="2014-04-02T13:50:00Z">
        <w:r w:rsidR="00C30594">
          <w:rPr>
            <w:i/>
            <w:sz w:val="26"/>
            <w:szCs w:val="26"/>
          </w:rPr>
          <w:t xml:space="preserve"> of South-eastern Australia: </w:t>
        </w:r>
        <w:commentRangeStart w:id="2"/>
        <w:r w:rsidR="00C30594">
          <w:rPr>
            <w:i/>
            <w:sz w:val="26"/>
            <w:szCs w:val="26"/>
          </w:rPr>
          <w:t>Implications for adaptation to future human-disturbance and climate change.</w:t>
        </w:r>
        <w:commentRangeEnd w:id="2"/>
        <w:r w:rsidR="00C30594">
          <w:rPr>
            <w:rStyle w:val="CommentReference"/>
          </w:rPr>
          <w:commentReference w:id="2"/>
        </w:r>
      </w:ins>
    </w:p>
    <w:p w14:paraId="319286A9" w14:textId="77777777" w:rsidR="005E166E" w:rsidRPr="00EA700F" w:rsidRDefault="005E166E" w:rsidP="00A22B81">
      <w:pPr>
        <w:spacing w:line="360" w:lineRule="auto"/>
        <w:jc w:val="both"/>
        <w:rPr>
          <w:b/>
        </w:rPr>
      </w:pPr>
    </w:p>
    <w:p w14:paraId="54155B8B" w14:textId="2ED43D9D" w:rsidR="005E166E" w:rsidRDefault="005779AB" w:rsidP="00A22B81">
      <w:pPr>
        <w:spacing w:line="360" w:lineRule="auto"/>
        <w:jc w:val="both"/>
        <w:rPr>
          <w:b/>
        </w:rPr>
      </w:pPr>
      <w:r>
        <w:rPr>
          <w:b/>
        </w:rPr>
        <w:t>Abstra</w:t>
      </w:r>
      <w:commentRangeStart w:id="3"/>
      <w:r>
        <w:rPr>
          <w:b/>
        </w:rPr>
        <w:t>c</w:t>
      </w:r>
      <w:commentRangeEnd w:id="3"/>
      <w:r w:rsidR="00C30594">
        <w:rPr>
          <w:rStyle w:val="CommentReference"/>
        </w:rPr>
        <w:commentReference w:id="3"/>
      </w:r>
      <w:r>
        <w:rPr>
          <w:b/>
        </w:rPr>
        <w:t>t</w:t>
      </w:r>
    </w:p>
    <w:p w14:paraId="3544881A" w14:textId="020D56E5" w:rsidR="005E166E" w:rsidRPr="005779AB" w:rsidRDefault="005779AB" w:rsidP="00A22B81">
      <w:pPr>
        <w:autoSpaceDE w:val="0"/>
        <w:autoSpaceDN w:val="0"/>
        <w:adjustRightInd w:val="0"/>
        <w:spacing w:after="0" w:line="360" w:lineRule="auto"/>
        <w:rPr>
          <w:rFonts w:cs="Arial"/>
        </w:rPr>
      </w:pPr>
      <w:r w:rsidRPr="005779AB">
        <w:rPr>
          <w:rFonts w:cs="Arial"/>
        </w:rPr>
        <w:t xml:space="preserve">Wood density is a key plant functional trait </w:t>
      </w:r>
      <w:r>
        <w:rPr>
          <w:rFonts w:cs="Arial"/>
        </w:rPr>
        <w:t>which</w:t>
      </w:r>
      <w:r w:rsidRPr="005779AB">
        <w:rPr>
          <w:rFonts w:cs="Arial"/>
        </w:rPr>
        <w:t xml:space="preserve"> integrates the trade-offs characteristic to riparian plant ecological strategies. We made the following predictions in this study: (</w:t>
      </w:r>
      <w:commentRangeStart w:id="4"/>
      <w:r w:rsidRPr="005779AB">
        <w:rPr>
          <w:rFonts w:cs="Arial"/>
        </w:rPr>
        <w:t>1) wood density increases with frequency and magnitude of flooding disturbance (2) wood density increases as water availability in the riparian zone becomes less predictable, and (3) flooding and unpredictability of water availability induce environmental specialisation in wood densi</w:t>
      </w:r>
      <w:commentRangeEnd w:id="4"/>
      <w:r w:rsidR="00C30594">
        <w:rPr>
          <w:rStyle w:val="CommentReference"/>
        </w:rPr>
        <w:commentReference w:id="4"/>
      </w:r>
      <w:r w:rsidRPr="005779AB">
        <w:rPr>
          <w:rFonts w:cs="Arial"/>
        </w:rPr>
        <w:t xml:space="preserve">ty as </w:t>
      </w:r>
      <w:commentRangeStart w:id="5"/>
      <w:r w:rsidRPr="005779AB">
        <w:rPr>
          <w:rFonts w:cs="Arial"/>
        </w:rPr>
        <w:t xml:space="preserve">they </w:t>
      </w:r>
      <w:commentRangeEnd w:id="5"/>
      <w:r w:rsidR="00C30594">
        <w:rPr>
          <w:rStyle w:val="CommentReference"/>
        </w:rPr>
        <w:commentReference w:id="5"/>
      </w:r>
      <w:r w:rsidRPr="005779AB">
        <w:rPr>
          <w:rFonts w:cs="Arial"/>
        </w:rPr>
        <w:t xml:space="preserve">increase in severity. We </w:t>
      </w:r>
      <w:r>
        <w:rPr>
          <w:rFonts w:cs="Arial"/>
        </w:rPr>
        <w:t xml:space="preserve">surveyed wood density of dominant species at </w:t>
      </w:r>
      <w:r w:rsidRPr="005779AB">
        <w:rPr>
          <w:rFonts w:cs="Arial"/>
        </w:rPr>
        <w:t>fifteen riparian sites along flow-gauged rivers across south-eastern Australia. Abundance-weighted site means of wood density were mapped along gradients of frequency and magnitude of flooding disturbance, and metrics of</w:t>
      </w:r>
      <w:r>
        <w:rPr>
          <w:rFonts w:cs="Arial"/>
        </w:rPr>
        <w:t xml:space="preserve"> </w:t>
      </w:r>
      <w:r w:rsidRPr="005779AB">
        <w:rPr>
          <w:rFonts w:cs="Arial"/>
        </w:rPr>
        <w:t xml:space="preserve">riparian water availability </w:t>
      </w:r>
      <w:r w:rsidR="00AF1FDB">
        <w:rPr>
          <w:rFonts w:cs="Arial"/>
        </w:rPr>
        <w:t>including</w:t>
      </w:r>
      <w:r w:rsidRPr="005779AB">
        <w:rPr>
          <w:rFonts w:cs="Arial"/>
        </w:rPr>
        <w:t xml:space="preserve"> </w:t>
      </w:r>
      <w:proofErr w:type="spellStart"/>
      <w:r w:rsidRPr="005779AB">
        <w:rPr>
          <w:rFonts w:cs="Arial"/>
        </w:rPr>
        <w:t>baseflow</w:t>
      </w:r>
      <w:proofErr w:type="spellEnd"/>
      <w:r w:rsidRPr="005779AB">
        <w:rPr>
          <w:rFonts w:cs="Arial"/>
        </w:rPr>
        <w:t xml:space="preserve"> index, seasonality and inter-annual variability. Metrics describing the largest, most intense flood events throughout a river’s hydrological record were found to be strong positive predictors of mean wood density. </w:t>
      </w:r>
      <w:commentRangeStart w:id="6"/>
      <w:r w:rsidRPr="005779AB">
        <w:rPr>
          <w:rFonts w:cs="Arial"/>
        </w:rPr>
        <w:t>Mean</w:t>
      </w:r>
      <w:commentRangeEnd w:id="6"/>
      <w:r w:rsidR="00C30594">
        <w:rPr>
          <w:rStyle w:val="CommentReference"/>
        </w:rPr>
        <w:commentReference w:id="6"/>
      </w:r>
      <w:r w:rsidRPr="005779AB">
        <w:rPr>
          <w:rFonts w:cs="Arial"/>
        </w:rPr>
        <w:t xml:space="preserve"> wood density was also positively predicted by unpredictability of water availability in the riparian zone. This latter relationship was maximised where patterns of flow were highly seasonal, but the season with which they were associated was not consistent throughout the record. Our study highlights the importance of hydrological conditions</w:t>
      </w:r>
      <w:ins w:id="7" w:author="Michelle Leishman" w:date="2014-04-08T15:25:00Z">
        <w:r w:rsidR="000961C3">
          <w:rPr>
            <w:rFonts w:cs="Arial"/>
          </w:rPr>
          <w:t xml:space="preserve">, </w:t>
        </w:r>
      </w:ins>
      <w:del w:id="8" w:author="Michelle Leishman" w:date="2014-04-08T15:25:00Z">
        <w:r w:rsidRPr="005779AB" w:rsidDel="000961C3">
          <w:rPr>
            <w:rFonts w:cs="Arial"/>
          </w:rPr>
          <w:delText xml:space="preserve"> – </w:delText>
        </w:r>
      </w:del>
      <w:r w:rsidRPr="005779AB">
        <w:rPr>
          <w:rFonts w:cs="Arial"/>
        </w:rPr>
        <w:t>particularly disturbance and environmental unpredictability, as determinants of ecological strategy in riparian plants</w:t>
      </w:r>
      <w:ins w:id="9" w:author="Dr Kirstie Fryirs" w:date="2014-04-02T13:51:00Z">
        <w:r w:rsidR="00C30594">
          <w:rPr>
            <w:rFonts w:cs="Arial"/>
          </w:rPr>
          <w:t xml:space="preserve"> in systems dominated by extremes of flow variability and ENSO </w:t>
        </w:r>
        <w:commentRangeStart w:id="10"/>
        <w:r w:rsidR="00C30594">
          <w:rPr>
            <w:rFonts w:cs="Arial"/>
          </w:rPr>
          <w:t>climate</w:t>
        </w:r>
      </w:ins>
      <w:commentRangeEnd w:id="10"/>
      <w:r w:rsidR="000961C3">
        <w:rPr>
          <w:rStyle w:val="CommentReference"/>
        </w:rPr>
        <w:commentReference w:id="10"/>
      </w:r>
      <w:r w:rsidRPr="005779AB">
        <w:rPr>
          <w:rFonts w:cs="Arial"/>
        </w:rPr>
        <w:t>. This is likely to hold important ecological consequences for riparian plant communities in south-eastern Australia, where increasing climatic variability and frequency of extreme events are hallmarks of climate change predictions.</w:t>
      </w:r>
    </w:p>
    <w:p w14:paraId="634263F4" w14:textId="77777777" w:rsidR="005E166E" w:rsidRDefault="005E166E" w:rsidP="00A22B81">
      <w:pPr>
        <w:spacing w:line="360" w:lineRule="auto"/>
        <w:jc w:val="both"/>
        <w:rPr>
          <w:b/>
        </w:rPr>
      </w:pPr>
    </w:p>
    <w:p w14:paraId="629E0A98" w14:textId="77777777" w:rsidR="005E166E" w:rsidRDefault="005E166E" w:rsidP="00A22B81">
      <w:pPr>
        <w:spacing w:line="360" w:lineRule="auto"/>
        <w:jc w:val="both"/>
        <w:rPr>
          <w:b/>
        </w:rPr>
      </w:pPr>
    </w:p>
    <w:p w14:paraId="22304C8B" w14:textId="77777777" w:rsidR="005E166E" w:rsidRDefault="005E166E" w:rsidP="00A22B81">
      <w:pPr>
        <w:spacing w:line="360" w:lineRule="auto"/>
        <w:jc w:val="both"/>
        <w:rPr>
          <w:b/>
        </w:rPr>
      </w:pPr>
    </w:p>
    <w:p w14:paraId="0BD27220" w14:textId="77777777" w:rsidR="005E166E" w:rsidRDefault="005E166E" w:rsidP="00A22B81">
      <w:pPr>
        <w:spacing w:line="360" w:lineRule="auto"/>
        <w:jc w:val="both"/>
        <w:rPr>
          <w:b/>
        </w:rPr>
      </w:pPr>
    </w:p>
    <w:p w14:paraId="42BED1DA" w14:textId="77777777" w:rsidR="005E166E" w:rsidRDefault="005E166E" w:rsidP="00A22B81">
      <w:pPr>
        <w:spacing w:line="360" w:lineRule="auto"/>
        <w:jc w:val="both"/>
        <w:rPr>
          <w:b/>
        </w:rPr>
      </w:pPr>
    </w:p>
    <w:p w14:paraId="1F6408EA" w14:textId="77777777" w:rsidR="005E166E" w:rsidRDefault="005E166E" w:rsidP="00A22B81">
      <w:pPr>
        <w:spacing w:line="360" w:lineRule="auto"/>
        <w:jc w:val="both"/>
        <w:rPr>
          <w:b/>
        </w:rPr>
      </w:pPr>
    </w:p>
    <w:p w14:paraId="38B776A4" w14:textId="77777777" w:rsidR="005E166E" w:rsidRDefault="005E166E" w:rsidP="00A22B81">
      <w:pPr>
        <w:spacing w:line="360" w:lineRule="auto"/>
        <w:jc w:val="both"/>
        <w:rPr>
          <w:b/>
        </w:rPr>
      </w:pPr>
    </w:p>
    <w:p w14:paraId="50A19582" w14:textId="77777777" w:rsidR="005E166E" w:rsidRDefault="005E166E" w:rsidP="00A22B81">
      <w:pPr>
        <w:spacing w:line="360" w:lineRule="auto"/>
        <w:jc w:val="both"/>
        <w:rPr>
          <w:b/>
        </w:rPr>
      </w:pPr>
    </w:p>
    <w:p w14:paraId="1E23D72B" w14:textId="77777777" w:rsidR="00B634E6" w:rsidRPr="00EA700F" w:rsidRDefault="00B634E6" w:rsidP="00A22B81">
      <w:pPr>
        <w:spacing w:line="360" w:lineRule="auto"/>
        <w:jc w:val="both"/>
        <w:rPr>
          <w:b/>
        </w:rPr>
      </w:pPr>
      <w:r w:rsidRPr="00EA700F">
        <w:rPr>
          <w:b/>
        </w:rPr>
        <w:t>Introduction</w:t>
      </w:r>
    </w:p>
    <w:p w14:paraId="600251EE" w14:textId="467CAF2E" w:rsidR="00B634E6" w:rsidRPr="00EA700F" w:rsidRDefault="00B634E6" w:rsidP="00A22B81">
      <w:pPr>
        <w:spacing w:line="360" w:lineRule="auto"/>
        <w:jc w:val="both"/>
        <w:rPr>
          <w:lang w:val="en-US"/>
        </w:rPr>
      </w:pPr>
      <w:r w:rsidRPr="00EA700F">
        <w:rPr>
          <w:lang w:val="en-US"/>
        </w:rPr>
        <w:t xml:space="preserve">Functional trait oriented approaches to understanding community assembly </w:t>
      </w:r>
      <w:commentRangeStart w:id="11"/>
      <w:r w:rsidRPr="00EA700F">
        <w:rPr>
          <w:lang w:val="en-US"/>
        </w:rPr>
        <w:fldChar w:fldCharType="begin" w:fldLock="1"/>
      </w:r>
      <w:r w:rsidR="00784D54">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manualFormatting" : "(McGill, et al. , 2006)", "previouslyFormattedCitation" : "(McGill &lt;i&gt;et al.&lt;/i&gt; 2006)" }, "properties" : { "noteIndex" : 0 }, "schema" : "https://github.com/citation-style-language/schema/raw/master/csl-citation.json" }</w:instrText>
      </w:r>
      <w:r w:rsidRPr="00EA700F">
        <w:rPr>
          <w:lang w:val="en-US"/>
        </w:rPr>
        <w:fldChar w:fldCharType="separate"/>
      </w:r>
      <w:r w:rsidRPr="00EA700F">
        <w:rPr>
          <w:noProof/>
          <w:lang w:val="en-US"/>
        </w:rPr>
        <w:t xml:space="preserve">(McGill, </w:t>
      </w:r>
      <w:ins w:id="12" w:author="Dr Kirstie Fryirs" w:date="2014-04-02T14:05:00Z">
        <w:r w:rsidR="00FF3274">
          <w:rPr>
            <w:noProof/>
            <w:lang w:val="en-US"/>
          </w:rPr>
          <w:t xml:space="preserve">et al. </w:t>
        </w:r>
      </w:ins>
      <w:del w:id="13" w:author="Dr Kirstie Fryirs" w:date="2014-04-02T14:05:00Z">
        <w:r w:rsidRPr="00EA700F" w:rsidDel="00FF3274">
          <w:rPr>
            <w:noProof/>
            <w:lang w:val="en-US"/>
          </w:rPr>
          <w:delText>Enquist, Weiher, &amp; Westoby</w:delText>
        </w:r>
      </w:del>
      <w:r w:rsidRPr="00EA700F">
        <w:rPr>
          <w:noProof/>
          <w:lang w:val="en-US"/>
        </w:rPr>
        <w:t>, 2006)</w:t>
      </w:r>
      <w:r w:rsidRPr="00EA700F">
        <w:rPr>
          <w:lang w:val="en-US"/>
        </w:rPr>
        <w:fldChar w:fldCharType="end"/>
      </w:r>
      <w:commentRangeEnd w:id="11"/>
      <w:r w:rsidR="00FF3274">
        <w:rPr>
          <w:rStyle w:val="CommentReference"/>
        </w:rPr>
        <w:commentReference w:id="11"/>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784D54">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lt;i&gt;et al.&lt;/i&gt; 2011)" }, "properties" : { "noteIndex" : 0 }, "schema" : "https://github.com/citation-style-language/schema/raw/master/csl-citation.json" }</w:instrText>
      </w:r>
      <w:r w:rsidRPr="00EA700F">
        <w:rPr>
          <w:lang w:val="en-US"/>
        </w:rPr>
        <w:fldChar w:fldCharType="separate"/>
      </w:r>
      <w:r w:rsidR="00784D54" w:rsidRPr="00784D54">
        <w:rPr>
          <w:noProof/>
          <w:lang w:val="en-US"/>
        </w:rPr>
        <w:t xml:space="preserve">(Kattge </w:t>
      </w:r>
      <w:r w:rsidR="00784D54" w:rsidRPr="00784D54">
        <w:rPr>
          <w:i/>
          <w:noProof/>
          <w:lang w:val="en-US"/>
        </w:rPr>
        <w:t>et al.</w:t>
      </w:r>
      <w:r w:rsidR="00784D54" w:rsidRPr="00784D54">
        <w:rPr>
          <w:noProof/>
          <w:lang w:val="en-US"/>
        </w:rPr>
        <w:t xml:space="preserve">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784D54">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Pr="00EA700F">
        <w:rPr>
          <w:lang w:val="en-US"/>
        </w:rPr>
        <w:fldChar w:fldCharType="separate"/>
      </w:r>
      <w:r w:rsidR="00784D54" w:rsidRPr="00784D54">
        <w:rPr>
          <w:noProof/>
          <w:lang w:val="en-US"/>
        </w:rPr>
        <w:t xml:space="preserve">(Westoby </w:t>
      </w:r>
      <w:r w:rsidR="00784D54" w:rsidRPr="00784D54">
        <w:rPr>
          <w:i/>
          <w:noProof/>
          <w:lang w:val="en-US"/>
        </w:rPr>
        <w:t>et al.</w:t>
      </w:r>
      <w:r w:rsidR="00784D54" w:rsidRPr="00784D54">
        <w:rPr>
          <w:noProof/>
          <w:lang w:val="en-US"/>
        </w:rPr>
        <w:t xml:space="preserve"> 2002)</w:t>
      </w:r>
      <w:r w:rsidRPr="00EA700F">
        <w:rPr>
          <w:lang w:val="en-US"/>
        </w:rPr>
        <w:fldChar w:fldCharType="end"/>
      </w:r>
      <w:r w:rsidRPr="00EA700F">
        <w:rPr>
          <w:lang w:val="en-US"/>
        </w:rPr>
        <w:t xml:space="preserve">. </w:t>
      </w:r>
    </w:p>
    <w:p w14:paraId="540DF1F9" w14:textId="26A41B39" w:rsidR="00B634E6" w:rsidRPr="00EA700F" w:rsidRDefault="00B634E6" w:rsidP="00A22B81">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784D54">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lt;i&gt;et al.&lt;/i&gt; 2010)" }, "properties" : { "noteIndex" : 0 }, "schema" : "https://github.com/citation-style-language/schema/raw/master/csl-citation.json" }</w:instrText>
      </w:r>
      <w:r w:rsidRPr="00EA700F">
        <w:fldChar w:fldCharType="separate"/>
      </w:r>
      <w:r w:rsidR="00784D54" w:rsidRPr="00784D54">
        <w:rPr>
          <w:noProof/>
        </w:rPr>
        <w:t xml:space="preserve">(Merritt </w:t>
      </w:r>
      <w:r w:rsidR="00784D54" w:rsidRPr="00784D54">
        <w:rPr>
          <w:i/>
          <w:noProof/>
        </w:rPr>
        <w:t>et al.</w:t>
      </w:r>
      <w:r w:rsidR="00784D54" w:rsidRPr="00784D54">
        <w:rPr>
          <w:noProof/>
        </w:rPr>
        <w:t xml:space="preserve"> 2010)</w:t>
      </w:r>
      <w:r w:rsidRPr="00EA700F">
        <w:fldChar w:fldCharType="end"/>
      </w:r>
      <w:r w:rsidRPr="00EA700F">
        <w:t xml:space="preserve">. These are the conditions which are likely to dictate success of a particular </w:t>
      </w:r>
      <w:ins w:id="14" w:author="Michelle Leishman" w:date="2014-04-08T15:29:00Z">
        <w:r w:rsidR="00721E27">
          <w:t xml:space="preserve">plant </w:t>
        </w:r>
      </w:ins>
      <w:r w:rsidRPr="00EA700F">
        <w:t xml:space="preserve">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784D54">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Merritt &lt;i&gt;et al.&lt;/i&gt; 2010; Catford &lt;i&gt;et al.&lt;/i&gt; 2012)" }, "properties" : { "noteIndex" : 0 }, "schema" : "https://github.com/citation-style-language/schema/raw/master/csl-citation.json" }</w:instrText>
      </w:r>
      <w:r w:rsidRPr="00EA700F">
        <w:rPr>
          <w:lang w:val="en-US"/>
        </w:rPr>
        <w:fldChar w:fldCharType="separate"/>
      </w:r>
      <w:r w:rsidR="00784D54" w:rsidRPr="00784D54">
        <w:rPr>
          <w:noProof/>
          <w:lang w:val="en-US"/>
        </w:rPr>
        <w:t xml:space="preserve">(Merritt </w:t>
      </w:r>
      <w:r w:rsidR="00784D54" w:rsidRPr="00784D54">
        <w:rPr>
          <w:i/>
          <w:noProof/>
          <w:lang w:val="en-US"/>
        </w:rPr>
        <w:t>et al.</w:t>
      </w:r>
      <w:r w:rsidR="00784D54" w:rsidRPr="00784D54">
        <w:rPr>
          <w:noProof/>
          <w:lang w:val="en-US"/>
        </w:rPr>
        <w:t xml:space="preserve"> 2010; Catford </w:t>
      </w:r>
      <w:r w:rsidR="00784D54" w:rsidRPr="00784D54">
        <w:rPr>
          <w:i/>
          <w:noProof/>
          <w:lang w:val="en-US"/>
        </w:rPr>
        <w:t>et al.</w:t>
      </w:r>
      <w:r w:rsidR="00784D54" w:rsidRPr="00784D54">
        <w:rPr>
          <w:noProof/>
          <w:lang w:val="en-US"/>
        </w:rPr>
        <w:t xml:space="preserve"> 2012)</w:t>
      </w:r>
      <w:r w:rsidRPr="00EA700F">
        <w:rPr>
          <w:lang w:val="en-US"/>
        </w:rPr>
        <w:fldChar w:fldCharType="end"/>
      </w:r>
      <w:r w:rsidRPr="00EA700F">
        <w:rPr>
          <w:lang w:val="en-US"/>
        </w:rPr>
        <w:t xml:space="preserve">. </w:t>
      </w:r>
      <w:r w:rsidRPr="00EA700F">
        <w:t xml:space="preserve"> While </w:t>
      </w:r>
      <w:proofErr w:type="spellStart"/>
      <w:r w:rsidRPr="00EA700F">
        <w:t>ecohydrological</w:t>
      </w:r>
      <w:proofErr w:type="spellEnd"/>
      <w:r w:rsidRPr="00EA700F">
        <w:t xml:space="preserve">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784D54">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Poff &lt;i&gt;et al.&lt;/i&gt; 2010; Arthington &lt;i&gt;et al.&lt;/i&gt; 2012)" }, "properties" : { "noteIndex" : 0 }, "schema" : "https://github.com/citation-style-language/schema/raw/master/csl-citation.json" }</w:instrText>
      </w:r>
      <w:r w:rsidR="007137EA" w:rsidRPr="00EA700F">
        <w:fldChar w:fldCharType="separate"/>
      </w:r>
      <w:r w:rsidR="00784D54" w:rsidRPr="00784D54">
        <w:rPr>
          <w:noProof/>
        </w:rPr>
        <w:t xml:space="preserve">(Poff </w:t>
      </w:r>
      <w:r w:rsidR="00784D54" w:rsidRPr="00784D54">
        <w:rPr>
          <w:i/>
          <w:noProof/>
        </w:rPr>
        <w:t>et al.</w:t>
      </w:r>
      <w:r w:rsidR="00784D54" w:rsidRPr="00784D54">
        <w:rPr>
          <w:noProof/>
        </w:rPr>
        <w:t xml:space="preserve"> 2010; Arthington </w:t>
      </w:r>
      <w:r w:rsidR="00784D54" w:rsidRPr="00784D54">
        <w:rPr>
          <w:i/>
          <w:noProof/>
        </w:rPr>
        <w:t>et al.</w:t>
      </w:r>
      <w:r w:rsidR="00784D54" w:rsidRPr="00784D54">
        <w:rPr>
          <w:noProof/>
        </w:rPr>
        <w:t xml:space="preserve"> 2012)</w:t>
      </w:r>
      <w:r w:rsidR="007137EA" w:rsidRPr="00EA700F">
        <w:fldChar w:fldCharType="end"/>
      </w:r>
      <w:r w:rsidRPr="00EA700F">
        <w:t xml:space="preserve">, functional approaches in </w:t>
      </w:r>
      <w:proofErr w:type="spellStart"/>
      <w:r w:rsidRPr="00EA700F">
        <w:t>ecohydrology</w:t>
      </w:r>
      <w:proofErr w:type="spellEnd"/>
      <w:r w:rsidRPr="00EA700F">
        <w:t xml:space="preserve"> </w:t>
      </w:r>
      <w:r w:rsidR="00EA700F" w:rsidRPr="00EA700F">
        <w:t>remain</w:t>
      </w:r>
      <w:r w:rsidRPr="00EA700F">
        <w:t xml:space="preserve"> novel.  </w:t>
      </w:r>
    </w:p>
    <w:p w14:paraId="3608C77B" w14:textId="4459662B" w:rsidR="00B634E6" w:rsidRPr="00EA700F" w:rsidRDefault="00B634E6" w:rsidP="00A22B81">
      <w:pPr>
        <w:spacing w:line="360" w:lineRule="auto"/>
        <w:jc w:val="both"/>
      </w:pPr>
      <w:r w:rsidRPr="00EA700F">
        <w:t xml:space="preserve">Woody plants determine the coarse physical structure of many riparian plant communities and are integral to the interplay of biological and physical elements that drive fluvial </w:t>
      </w:r>
      <w:proofErr w:type="spellStart"/>
      <w:r w:rsidRPr="00EA700F">
        <w:t>biogeomorphic</w:t>
      </w:r>
      <w:proofErr w:type="spellEnd"/>
      <w:r w:rsidRPr="00EA700F">
        <w:t xml:space="preserve"> processes </w:t>
      </w:r>
      <w:r w:rsidRPr="00EA700F">
        <w:fldChar w:fldCharType="begin" w:fldLock="1"/>
      </w:r>
      <w:r w:rsidR="00784D54">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lt;i&gt;et al.&lt;/i&gt; 2009)" }, "properties" : { "noteIndex" : 0 }, "schema" : "https://github.com/citation-style-language/schema/raw/master/csl-citation.json" }</w:instrText>
      </w:r>
      <w:r w:rsidRPr="00EA700F">
        <w:fldChar w:fldCharType="separate"/>
      </w:r>
      <w:r w:rsidR="00784D54" w:rsidRPr="00784D54">
        <w:rPr>
          <w:noProof/>
        </w:rPr>
        <w:t xml:space="preserve">(Corenblit </w:t>
      </w:r>
      <w:r w:rsidR="00784D54" w:rsidRPr="00784D54">
        <w:rPr>
          <w:i/>
          <w:noProof/>
        </w:rPr>
        <w:t>et al.</w:t>
      </w:r>
      <w:r w:rsidR="00784D54" w:rsidRPr="00784D54">
        <w:rPr>
          <w:noProof/>
        </w:rPr>
        <w:t xml:space="preserve"> 2009)</w:t>
      </w:r>
      <w:r w:rsidRPr="00EA700F">
        <w:fldChar w:fldCharType="end"/>
      </w:r>
      <w:r w:rsidRPr="00EA700F">
        <w:t xml:space="preserve">. Consequently, an understanding of the mechanisms of riparian woody plant community assembly will provide important insights into </w:t>
      </w:r>
      <w:ins w:id="15" w:author="Dr Kirstie Fryirs" w:date="2014-04-02T14:06:00Z">
        <w:r w:rsidR="00FF3274">
          <w:t xml:space="preserve">the structure and function of </w:t>
        </w:r>
      </w:ins>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784D54">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lt;i&gt;et al.&lt;/i&gt;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784D54">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00423B8A" w:rsidRPr="00423B8A">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784D54">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Pr="00EA700F">
        <w:fldChar w:fldCharType="separate"/>
      </w:r>
      <w:r w:rsidR="00784D54" w:rsidRPr="00784D54">
        <w:rPr>
          <w:noProof/>
        </w:rPr>
        <w:t xml:space="preserve">(Westoby </w:t>
      </w:r>
      <w:r w:rsidR="00784D54" w:rsidRPr="00784D54">
        <w:rPr>
          <w:i/>
          <w:noProof/>
        </w:rPr>
        <w:t>et al.</w:t>
      </w:r>
      <w:r w:rsidR="00784D54" w:rsidRPr="00784D54">
        <w:rPr>
          <w:noProof/>
        </w:rPr>
        <w:t xml:space="preserve">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784D54">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Pr="00EA700F">
        <w:fldChar w:fldCharType="separate"/>
      </w:r>
      <w:r w:rsidR="00784D54" w:rsidRPr="00784D54">
        <w:rPr>
          <w:noProof/>
        </w:rPr>
        <w:t xml:space="preserve">(Chave </w:t>
      </w:r>
      <w:r w:rsidR="00784D54" w:rsidRPr="00784D54">
        <w:rPr>
          <w:i/>
          <w:noProof/>
        </w:rPr>
        <w:t>et al.</w:t>
      </w:r>
      <w:r w:rsidR="00784D54" w:rsidRPr="00784D54">
        <w:rPr>
          <w:noProof/>
        </w:rPr>
        <w:t xml:space="preserve"> 2009)</w:t>
      </w:r>
      <w:r w:rsidRPr="00EA700F">
        <w:fldChar w:fldCharType="end"/>
      </w:r>
      <w:r w:rsidRPr="00EA700F">
        <w:t xml:space="preserve">. Combined variation in these traits corresponds to the wide range of </w:t>
      </w:r>
      <w:commentRangeStart w:id="16"/>
      <w:r w:rsidRPr="00EA700F">
        <w:t xml:space="preserve">ecological </w:t>
      </w:r>
      <w:commentRangeEnd w:id="16"/>
      <w:r w:rsidR="00721E27">
        <w:rPr>
          <w:rStyle w:val="CommentReference"/>
        </w:rPr>
        <w:commentReference w:id="16"/>
      </w:r>
      <w:r w:rsidRPr="00EA700F">
        <w:t xml:space="preserve">strategies among woody plants. </w:t>
      </w:r>
    </w:p>
    <w:p w14:paraId="69EFCEC6" w14:textId="061D5F2F" w:rsidR="00EA700F" w:rsidRDefault="00B634E6" w:rsidP="00A22B81">
      <w:pPr>
        <w:spacing w:line="360" w:lineRule="auto"/>
        <w:jc w:val="both"/>
      </w:pPr>
      <w:r w:rsidRPr="00EA700F">
        <w:lastRenderedPageBreak/>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studies</w:t>
      </w:r>
      <w:del w:id="17" w:author="Michelle Leishman" w:date="2014-04-08T15:32:00Z">
        <w:r w:rsidR="00EA700F" w:rsidDel="00721E27">
          <w:delText>,</w:delText>
        </w:r>
      </w:del>
      <w:r w:rsidRPr="00EA700F">
        <w:t xml:space="preserve"> </w:t>
      </w:r>
      <w:r w:rsidR="00EA700F">
        <w:t>and</w:t>
      </w:r>
      <w:r w:rsidRPr="00EA700F">
        <w:t xml:space="preserve"> can provide some insight into the importance of variation in wood density in riparian </w:t>
      </w:r>
      <w:del w:id="18" w:author="Michelle Leishman" w:date="2014-04-08T15:32:00Z">
        <w:r w:rsidRPr="00EA700F" w:rsidDel="00721E27">
          <w:delText>communities</w:delText>
        </w:r>
      </w:del>
      <w:ins w:id="19" w:author="Michelle Leishman" w:date="2014-04-08T15:32:00Z">
        <w:r w:rsidR="00721E27">
          <w:t>systems</w:t>
        </w:r>
      </w:ins>
      <w:r w:rsidRPr="00EA700F">
        <w:t xml:space="preserve">. Dense wood confers mechanical stiffness </w:t>
      </w:r>
      <w:commentRangeStart w:id="20"/>
      <w:r w:rsidRPr="00EA700F">
        <w:fldChar w:fldCharType="begin" w:fldLock="1"/>
      </w:r>
      <w:r w:rsidR="00784D54">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Falster 2006; Niklas &amp; Spatz 2010)" }, "properties" : { "noteIndex" : 0 }, "schema" : "https://github.com/citation-style-language/schema/raw/master/csl-citation.json" }</w:instrText>
      </w:r>
      <w:r w:rsidRPr="00EA700F">
        <w:fldChar w:fldCharType="separate"/>
      </w:r>
      <w:r w:rsidR="00423B8A" w:rsidRPr="00423B8A">
        <w:rPr>
          <w:noProof/>
        </w:rPr>
        <w:t>(Falster 2006; Niklas &amp; Spatz 2010)</w:t>
      </w:r>
      <w:r w:rsidRPr="00EA700F">
        <w:fldChar w:fldCharType="end"/>
      </w:r>
      <w:commentRangeEnd w:id="20"/>
      <w:r w:rsidR="00721E27">
        <w:rPr>
          <w:rStyle w:val="CommentReference"/>
        </w:rPr>
        <w:commentReference w:id="20"/>
      </w:r>
      <w:r w:rsidRPr="00EA700F">
        <w:t xml:space="preserve">, as well as resistance to pathogens </w:t>
      </w:r>
      <w:r w:rsidRPr="00EA700F">
        <w:fldChar w:fldCharType="begin" w:fldLock="1"/>
      </w:r>
      <w:r w:rsidR="00784D54">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00423B8A" w:rsidRPr="00423B8A">
        <w:rPr>
          <w:noProof/>
        </w:rPr>
        <w:t>(Augspurger &amp; Kelly 1984)</w:t>
      </w:r>
      <w:r w:rsidRPr="00EA700F">
        <w:fldChar w:fldCharType="end"/>
      </w:r>
      <w:r w:rsidRPr="00EA700F">
        <w:t xml:space="preserve"> and </w:t>
      </w:r>
      <w:proofErr w:type="spellStart"/>
      <w:r w:rsidRPr="00EA700F">
        <w:t>herbivory</w:t>
      </w:r>
      <w:proofErr w:type="spellEnd"/>
      <w:r w:rsidRPr="00EA700F">
        <w:t xml:space="preserve"> </w:t>
      </w:r>
      <w:r w:rsidRPr="00EA700F">
        <w:fldChar w:fldCharType="begin" w:fldLock="1"/>
      </w:r>
      <w:r w:rsidR="00784D54">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00423B8A" w:rsidRPr="00423B8A">
        <w:rPr>
          <w:noProof/>
        </w:rPr>
        <w:t>(Coley 1983)</w:t>
      </w:r>
      <w:r w:rsidRPr="00EA700F">
        <w:fldChar w:fldCharType="end"/>
      </w:r>
      <w:r w:rsidRPr="00EA700F">
        <w:t>, but requires more investment of biomass and is therefore more costly to construct per unit of stem height.</w:t>
      </w:r>
      <w:ins w:id="21" w:author="James Lawson" w:date="2014-04-22T11:41:00Z">
        <w:r w:rsidR="00B3552B">
          <w:t xml:space="preserve"> Resources not invested in </w:t>
        </w:r>
      </w:ins>
      <w:ins w:id="22" w:author="James Lawson" w:date="2014-04-22T11:42:00Z">
        <w:r w:rsidR="00741825">
          <w:t>structural</w:t>
        </w:r>
      </w:ins>
      <w:ins w:id="23" w:author="James Lawson" w:date="2014-04-22T11:41:00Z">
        <w:r w:rsidR="00B3552B">
          <w:t xml:space="preserve"> </w:t>
        </w:r>
      </w:ins>
      <w:ins w:id="24" w:author="James Lawson" w:date="2014-04-22T11:43:00Z">
        <w:r w:rsidR="00741825">
          <w:t xml:space="preserve">support </w:t>
        </w:r>
      </w:ins>
      <w:ins w:id="25" w:author="James Lawson" w:date="2014-04-22T11:42:00Z">
        <w:r w:rsidR="00741825">
          <w:t xml:space="preserve">may </w:t>
        </w:r>
      </w:ins>
      <w:ins w:id="26" w:author="James Lawson" w:date="2014-04-22T11:41:00Z">
        <w:r w:rsidR="00B3552B">
          <w:t xml:space="preserve">be </w:t>
        </w:r>
      </w:ins>
      <w:ins w:id="27" w:author="James Lawson" w:date="2014-04-22T11:42:00Z">
        <w:r w:rsidR="00741825">
          <w:t xml:space="preserve">used for </w:t>
        </w:r>
      </w:ins>
      <w:ins w:id="28" w:author="James Lawson" w:date="2014-04-22T11:43:00Z">
        <w:r w:rsidR="00741825">
          <w:t>purposes that contribute more directly to fitness, such as</w:t>
        </w:r>
      </w:ins>
      <w:ins w:id="29" w:author="James Lawson" w:date="2014-04-22T11:44:00Z">
        <w:r w:rsidR="00741825">
          <w:t xml:space="preserve"> production of photosynthetic tissues or </w:t>
        </w:r>
        <w:proofErr w:type="spellStart"/>
        <w:r w:rsidR="00741825">
          <w:t>propagules</w:t>
        </w:r>
      </w:ins>
      <w:proofErr w:type="spellEnd"/>
      <w:ins w:id="30" w:author="James Lawson" w:date="2014-04-22T11:45:00Z">
        <w:r w:rsidR="00741825">
          <w:t>, or rapid growth</w:t>
        </w:r>
      </w:ins>
      <w:ins w:id="31" w:author="James Lawson" w:date="2014-04-22T11:44:00Z">
        <w:r w:rsidR="00741825">
          <w:t>.</w:t>
        </w:r>
      </w:ins>
    </w:p>
    <w:p w14:paraId="09D9945A" w14:textId="14F668F7" w:rsidR="00B634E6" w:rsidRPr="00EA700F" w:rsidRDefault="00B634E6" w:rsidP="00A22B81">
      <w:pPr>
        <w:spacing w:line="360" w:lineRule="auto"/>
        <w:jc w:val="both"/>
      </w:pPr>
      <w:r w:rsidRPr="00EA700F">
        <w:t xml:space="preserve">According to this trade-off, it follows that several relationships between wood density and life-history strategy are apparent: </w:t>
      </w:r>
      <w:ins w:id="32" w:author="James Lawson" w:date="2014-04-23T16:26:00Z">
        <w:r w:rsidR="00AE0768">
          <w:t xml:space="preserve">wood density significantly explained variation in survival, fecundity and </w:t>
        </w:r>
      </w:ins>
      <w:ins w:id="33" w:author="James Lawson" w:date="2014-04-23T16:27:00Z">
        <w:r w:rsidR="00AE0768">
          <w:t>growth rate in a</w:t>
        </w:r>
      </w:ins>
      <w:ins w:id="34" w:author="James Lawson" w:date="2014-04-23T16:25:00Z">
        <w:r w:rsidR="00AE0768">
          <w:t xml:space="preserve"> global dataset of 222 species</w:t>
        </w:r>
      </w:ins>
      <w:ins w:id="35" w:author="James Lawson" w:date="2014-04-23T16:27:00Z">
        <w:r w:rsidR="00AE0768">
          <w:t xml:space="preserve"> </w:t>
        </w:r>
        <w:r w:rsidR="00AE0768">
          <w:fldChar w:fldCharType="begin" w:fldLock="1"/>
        </w:r>
      </w:ins>
      <w:r w:rsidR="00784D54">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AE0768">
        <w:fldChar w:fldCharType="separate"/>
      </w:r>
      <w:r w:rsidR="00784D54" w:rsidRPr="00784D54">
        <w:rPr>
          <w:noProof/>
        </w:rPr>
        <w:t xml:space="preserve">(Adler </w:t>
      </w:r>
      <w:r w:rsidR="00784D54" w:rsidRPr="00784D54">
        <w:rPr>
          <w:i/>
          <w:noProof/>
        </w:rPr>
        <w:t>et al.</w:t>
      </w:r>
      <w:r w:rsidR="00784D54" w:rsidRPr="00784D54">
        <w:rPr>
          <w:noProof/>
        </w:rPr>
        <w:t xml:space="preserve"> 2014)</w:t>
      </w:r>
      <w:ins w:id="36" w:author="James Lawson" w:date="2014-04-23T16:27:00Z">
        <w:r w:rsidR="00AE0768">
          <w:fldChar w:fldCharType="end"/>
        </w:r>
        <w:r w:rsidR="00AE0768">
          <w:t>.</w:t>
        </w:r>
      </w:ins>
      <w:ins w:id="37" w:author="James Lawson" w:date="2014-04-23T16:25:00Z">
        <w:r w:rsidR="00AE0768">
          <w:t xml:space="preserve"> </w:t>
        </w:r>
      </w:ins>
      <w:del w:id="38" w:author="James Lawson" w:date="2014-04-23T16:27:00Z">
        <w:r w:rsidRPr="00EA700F" w:rsidDel="00AE0768">
          <w:delText xml:space="preserve">studies </w:delText>
        </w:r>
      </w:del>
      <w:ins w:id="39" w:author="James Lawson" w:date="2014-04-23T16:27:00Z">
        <w:r w:rsidR="00AE0768">
          <w:t>S</w:t>
        </w:r>
        <w:r w:rsidR="00AE0768" w:rsidRPr="00EA700F">
          <w:t xml:space="preserve">tudies </w:t>
        </w:r>
      </w:ins>
      <w:r w:rsidRPr="00EA700F">
        <w:t xml:space="preserve">of tropical rainforest species have shown an inverse relationship between growth rate and wood density </w:t>
      </w:r>
      <w:r w:rsidRPr="00EA700F">
        <w:fldChar w:fldCharType="begin" w:fldLock="1"/>
      </w:r>
      <w:r w:rsidR="00784D54">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Pr="00EA700F">
        <w:fldChar w:fldCharType="separate"/>
      </w:r>
      <w:r w:rsidR="00784D54" w:rsidRPr="00784D54">
        <w:rPr>
          <w:noProof/>
        </w:rPr>
        <w:t xml:space="preserve">(King </w:t>
      </w:r>
      <w:r w:rsidR="00784D54" w:rsidRPr="00784D54">
        <w:rPr>
          <w:i/>
          <w:noProof/>
        </w:rPr>
        <w:t>et al.</w:t>
      </w:r>
      <w:r w:rsidR="00784D54" w:rsidRPr="00784D54">
        <w:rPr>
          <w:noProof/>
        </w:rPr>
        <w:t xml:space="preserve"> 2006; Poorter </w:t>
      </w:r>
      <w:r w:rsidR="00784D54" w:rsidRPr="00784D54">
        <w:rPr>
          <w:i/>
          <w:noProof/>
        </w:rPr>
        <w:t>et al.</w:t>
      </w:r>
      <w:r w:rsidR="00784D54" w:rsidRPr="00784D54">
        <w:rPr>
          <w:noProof/>
        </w:rPr>
        <w:t xml:space="preserve"> 2008, 2010; Kraft </w:t>
      </w:r>
      <w:r w:rsidR="00784D54" w:rsidRPr="00784D54">
        <w:rPr>
          <w:i/>
          <w:noProof/>
        </w:rPr>
        <w:t>et al.</w:t>
      </w:r>
      <w:r w:rsidR="00784D54" w:rsidRPr="00784D54">
        <w:rPr>
          <w:noProof/>
        </w:rPr>
        <w:t xml:space="preserve"> 2010; Wright </w:t>
      </w:r>
      <w:r w:rsidR="00784D54" w:rsidRPr="00784D54">
        <w:rPr>
          <w:i/>
          <w:noProof/>
        </w:rPr>
        <w:t>et al.</w:t>
      </w:r>
      <w:r w:rsidR="00784D54" w:rsidRPr="00784D54">
        <w:rPr>
          <w:noProof/>
        </w:rPr>
        <w:t xml:space="preserve">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784D54">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lt;i&gt;et al.&lt;/i&gt; 2010)" }, "properties" : { "noteIndex" : 0 }, "schema" : "https://github.com/citation-style-language/schema/raw/master/csl-citation.json" }</w:instrText>
      </w:r>
      <w:r w:rsidRPr="00EA700F">
        <w:fldChar w:fldCharType="separate"/>
      </w:r>
      <w:r w:rsidR="00784D54" w:rsidRPr="00784D54">
        <w:rPr>
          <w:noProof/>
        </w:rPr>
        <w:t xml:space="preserve">(Russo </w:t>
      </w:r>
      <w:r w:rsidR="00784D54" w:rsidRPr="00784D54">
        <w:rPr>
          <w:i/>
          <w:noProof/>
        </w:rPr>
        <w:t>et al.</w:t>
      </w:r>
      <w:r w:rsidR="00784D54" w:rsidRPr="00784D54">
        <w:rPr>
          <w:noProof/>
        </w:rPr>
        <w:t xml:space="preserve">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784D54">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Pr="00EA700F">
        <w:fldChar w:fldCharType="separate"/>
      </w:r>
      <w:r w:rsidR="00784D54" w:rsidRPr="00784D54">
        <w:rPr>
          <w:noProof/>
        </w:rPr>
        <w:t xml:space="preserve">(King </w:t>
      </w:r>
      <w:r w:rsidR="00784D54" w:rsidRPr="00784D54">
        <w:rPr>
          <w:i/>
          <w:noProof/>
        </w:rPr>
        <w:t>et al.</w:t>
      </w:r>
      <w:r w:rsidR="00784D54" w:rsidRPr="00784D54">
        <w:rPr>
          <w:noProof/>
        </w:rPr>
        <w:t xml:space="preserve"> 2006; Poorter </w:t>
      </w:r>
      <w:r w:rsidR="00784D54" w:rsidRPr="00784D54">
        <w:rPr>
          <w:i/>
          <w:noProof/>
        </w:rPr>
        <w:t>et al.</w:t>
      </w:r>
      <w:r w:rsidR="00784D54" w:rsidRPr="00784D54">
        <w:rPr>
          <w:noProof/>
        </w:rPr>
        <w:t xml:space="preserve"> 2008, 2010; Kraft </w:t>
      </w:r>
      <w:r w:rsidR="00784D54" w:rsidRPr="00784D54">
        <w:rPr>
          <w:i/>
          <w:noProof/>
        </w:rPr>
        <w:t>et al.</w:t>
      </w:r>
      <w:r w:rsidR="00784D54" w:rsidRPr="00784D54">
        <w:rPr>
          <w:noProof/>
        </w:rPr>
        <w:t xml:space="preserve"> 2010; Wright </w:t>
      </w:r>
      <w:r w:rsidR="00784D54" w:rsidRPr="00784D54">
        <w:rPr>
          <w:i/>
          <w:noProof/>
        </w:rPr>
        <w:t>et al.</w:t>
      </w:r>
      <w:r w:rsidR="00784D54" w:rsidRPr="00784D54">
        <w:rPr>
          <w:noProof/>
        </w:rPr>
        <w:t xml:space="preserve">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784D54">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t>
      </w:r>
      <w:proofErr w:type="gramStart"/>
      <w:r w:rsidRPr="00EA700F">
        <w:t>wood</w:t>
      </w:r>
      <w:proofErr w:type="gramEnd"/>
      <w:r w:rsidRPr="00EA700F">
        <w:t xml:space="preserve"> density of rainforest trees was indicative of both damage sustained and subsequent recovery of biomass. </w:t>
      </w:r>
      <w:commentRangeStart w:id="40"/>
      <w:r w:rsidRPr="00EA700F">
        <w:t xml:space="preserve">Trees with dense wood were more likely to have experienced only minor damage, while of those trees that experienced major stem and branch damage, lower wood density trees were more likely to </w:t>
      </w:r>
      <w:proofErr w:type="spellStart"/>
      <w:r w:rsidRPr="00EA700F">
        <w:t>resprout</w:t>
      </w:r>
      <w:proofErr w:type="spellEnd"/>
      <w:r w:rsidRPr="00EA700F">
        <w:t xml:space="preserve"> and recover biomass faster post-disturbance </w:t>
      </w:r>
      <w:r w:rsidRPr="00EA700F">
        <w:fldChar w:fldCharType="begin" w:fldLock="1"/>
      </w:r>
      <w:r w:rsidR="00784D54">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Pr="00EA700F">
        <w:fldChar w:fldCharType="separate"/>
      </w:r>
      <w:r w:rsidR="00784D54" w:rsidRPr="00784D54">
        <w:rPr>
          <w:noProof/>
        </w:rPr>
        <w:t xml:space="preserve">(Curran </w:t>
      </w:r>
      <w:r w:rsidR="00784D54" w:rsidRPr="00784D54">
        <w:rPr>
          <w:i/>
          <w:noProof/>
        </w:rPr>
        <w:t>et al.</w:t>
      </w:r>
      <w:r w:rsidR="00784D54" w:rsidRPr="00784D54">
        <w:rPr>
          <w:noProof/>
        </w:rPr>
        <w:t xml:space="preserve"> 2008)</w:t>
      </w:r>
      <w:r w:rsidRPr="00EA700F">
        <w:fldChar w:fldCharType="end"/>
      </w:r>
      <w:r w:rsidRPr="00EA700F">
        <w:t xml:space="preserve">. </w:t>
      </w:r>
      <w:commentRangeEnd w:id="40"/>
      <w:r w:rsidR="00FF3274">
        <w:rPr>
          <w:rStyle w:val="CommentReference"/>
        </w:rPr>
        <w:commentReference w:id="40"/>
      </w:r>
      <w:r w:rsidRPr="00EA700F">
        <w:t xml:space="preserve">Thus it seems likely that these observed relationships between wood density and recovery from disturbance at the individual </w:t>
      </w:r>
      <w:ins w:id="41" w:author="Michelle Leishman" w:date="2014-04-08T15:37:00Z">
        <w:r w:rsidR="00721E27">
          <w:t xml:space="preserve">plant </w:t>
        </w:r>
      </w:ins>
      <w:r w:rsidRPr="00EA700F">
        <w:t xml:space="preserve">level, as well as post-disturbance succession at the community level, </w:t>
      </w:r>
      <w:del w:id="42" w:author="Dr Kirstie Fryirs" w:date="2014-04-02T14:06:00Z">
        <w:r w:rsidR="00CD354D" w:rsidDel="00FF3274">
          <w:delText xml:space="preserve">should </w:delText>
        </w:r>
      </w:del>
      <w:ins w:id="43" w:author="Dr Kirstie Fryirs" w:date="2014-04-02T14:06:00Z">
        <w:r w:rsidR="00FF3274">
          <w:t xml:space="preserve">could </w:t>
        </w:r>
      </w:ins>
      <w:r w:rsidR="00CD354D">
        <w:t>also</w:t>
      </w:r>
      <w:r w:rsidRPr="00EA700F">
        <w:t xml:space="preserve"> </w:t>
      </w:r>
      <w:del w:id="44" w:author="Michelle Leishman" w:date="2014-04-08T15:37:00Z">
        <w:r w:rsidRPr="00EA700F" w:rsidDel="00721E27">
          <w:delText xml:space="preserve">be </w:delText>
        </w:r>
      </w:del>
      <w:ins w:id="45" w:author="Michelle Leishman" w:date="2014-04-08T15:37:00Z">
        <w:r w:rsidR="00721E27">
          <w:t>hold</w:t>
        </w:r>
        <w:r w:rsidR="00721E27" w:rsidRPr="00EA700F">
          <w:t xml:space="preserve"> </w:t>
        </w:r>
      </w:ins>
      <w:r w:rsidRPr="00EA700F">
        <w:t xml:space="preserve">true for riparian systems. </w:t>
      </w:r>
    </w:p>
    <w:p w14:paraId="06673F74" w14:textId="49F334E7" w:rsidR="00B634E6" w:rsidRPr="00EA700F" w:rsidRDefault="00621641" w:rsidP="00A22B81">
      <w:pPr>
        <w:spacing w:line="360" w:lineRule="auto"/>
        <w:jc w:val="both"/>
      </w:pPr>
      <w:r>
        <w:t xml:space="preserve">While riparian plants </w:t>
      </w:r>
      <w:ins w:id="46" w:author="Michelle Leishman" w:date="2014-04-08T15:38:00Z">
        <w:r w:rsidR="00E81EF7">
          <w:t xml:space="preserve">potentially </w:t>
        </w:r>
      </w:ins>
      <w:r>
        <w:t xml:space="preserve">have </w:t>
      </w:r>
      <w:del w:id="47" w:author="James Lawson" w:date="2014-04-22T11:47:00Z">
        <w:r w:rsidDel="00981098">
          <w:delText>the best</w:delText>
        </w:r>
      </w:del>
      <w:ins w:id="48" w:author="Michelle Leishman" w:date="2014-04-08T15:38:00Z">
        <w:del w:id="49" w:author="James Lawson" w:date="2014-04-22T11:47:00Z">
          <w:r w:rsidR="00E81EF7" w:rsidDel="00981098">
            <w:delText>good</w:delText>
          </w:r>
        </w:del>
      </w:ins>
      <w:ins w:id="50" w:author="James Lawson" w:date="2014-04-22T11:47:00Z">
        <w:r w:rsidR="00981098">
          <w:t>the best</w:t>
        </w:r>
      </w:ins>
      <w:r>
        <w:t xml:space="preserve"> access to water in a landscape, dramatic fluctuations in soil moisture are often characteristic of the riparian </w:t>
      </w:r>
      <w:commentRangeStart w:id="51"/>
      <w:r>
        <w:t>environment</w:t>
      </w:r>
      <w:commentRangeEnd w:id="51"/>
      <w:r w:rsidR="00FF3274">
        <w:rPr>
          <w:rStyle w:val="CommentReference"/>
        </w:rPr>
        <w:commentReference w:id="51"/>
      </w:r>
      <w:r>
        <w:t>. Ecological strategies for coping with intermittent water scarcity may therefore be adaptive under these conditions. The relationship between wood density and precipitation-driven patterns of soil moisture is unclear. S</w:t>
      </w:r>
      <w:r w:rsidR="00B634E6" w:rsidRPr="00EA700F">
        <w:t>ome studies (</w:t>
      </w:r>
      <w:proofErr w:type="spellStart"/>
      <w:r w:rsidR="00B634E6" w:rsidRPr="00EA700F">
        <w:fldChar w:fldCharType="begin" w:fldLock="1"/>
      </w:r>
      <w:r w:rsidR="00784D54">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w:t>
      </w:r>
      <w:proofErr w:type="spellEnd"/>
      <w:r w:rsidR="00B634E6" w:rsidRPr="00EA700F">
        <w:rPr>
          <w:noProof/>
        </w:rPr>
        <w:t xml:space="preserve"> &amp; Williamson, 2002</w:t>
      </w:r>
      <w:r w:rsidR="00B634E6" w:rsidRPr="00EA700F">
        <w:fldChar w:fldCharType="end"/>
      </w:r>
      <w:r w:rsidR="00B634E6" w:rsidRPr="00EA700F">
        <w:t xml:space="preserve">; </w:t>
      </w:r>
      <w:r w:rsidR="00B634E6" w:rsidRPr="00EA700F">
        <w:fldChar w:fldCharType="begin" w:fldLock="1"/>
      </w:r>
      <w:r w:rsidR="00784D54">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xml:space="preserve">, found little relationship between wood density and </w:t>
      </w:r>
      <w:commentRangeStart w:id="52"/>
      <w:r w:rsidR="00B634E6" w:rsidRPr="00EA700F">
        <w:t xml:space="preserve">rainfall </w:t>
      </w:r>
      <w:commentRangeEnd w:id="52"/>
      <w:r w:rsidR="00E81EF7">
        <w:rPr>
          <w:rStyle w:val="CommentReference"/>
        </w:rPr>
        <w:commentReference w:id="52"/>
      </w:r>
      <w:r w:rsidR="00B634E6" w:rsidRPr="00EA700F">
        <w:t>while others (</w:t>
      </w:r>
      <w:proofErr w:type="spellStart"/>
      <w:r w:rsidR="00B634E6" w:rsidRPr="00EA700F">
        <w:fldChar w:fldCharType="begin" w:fldLock="1"/>
      </w:r>
      <w:r w:rsidR="00784D54">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lt;i&gt;et al.&lt;/i&gt; 2009)" }, "properties" : { "noteIndex" : 0 }, "schema" : "https://github.com/citation-style-language/schema/raw/master/csl-citation.json" }</w:instrText>
      </w:r>
      <w:r w:rsidR="00B634E6" w:rsidRPr="00EA700F">
        <w:fldChar w:fldCharType="separate"/>
      </w:r>
      <w:r w:rsidR="00B634E6" w:rsidRPr="00EA700F">
        <w:rPr>
          <w:noProof/>
        </w:rPr>
        <w:t>Martínez</w:t>
      </w:r>
      <w:proofErr w:type="spellEnd"/>
      <w:r w:rsidR="00B634E6" w:rsidRPr="00EA700F">
        <w:rPr>
          <w:noProof/>
        </w:rPr>
        <w:t>-Cabrera, Jones, Espino, &amp; Schenk, 2009</w:t>
      </w:r>
      <w:r w:rsidR="00B634E6" w:rsidRPr="00EA700F">
        <w:fldChar w:fldCharType="end"/>
      </w:r>
      <w:r w:rsidR="00B634E6" w:rsidRPr="00EA700F">
        <w:t xml:space="preserve">; </w:t>
      </w:r>
      <w:r w:rsidR="00B634E6" w:rsidRPr="00EA700F">
        <w:fldChar w:fldCharType="begin" w:fldLock="1"/>
      </w:r>
      <w:r w:rsidR="00784D54">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w:t>
      </w:r>
      <w:del w:id="53" w:author="Michelle Leishman" w:date="2014-04-08T15:40:00Z">
        <w:r w:rsidR="00B634E6" w:rsidRPr="00EA700F" w:rsidDel="00E81EF7">
          <w:delText xml:space="preserve">precipitation </w:delText>
        </w:r>
      </w:del>
      <w:ins w:id="54" w:author="Michelle Leishman" w:date="2014-04-08T15:40:00Z">
        <w:r w:rsidR="00E81EF7">
          <w:t>rainfall</w:t>
        </w:r>
        <w:r w:rsidR="00E81EF7" w:rsidRPr="00EA700F">
          <w:t xml:space="preserve"> </w:t>
        </w:r>
      </w:ins>
      <w:r w:rsidR="00B634E6" w:rsidRPr="00EA700F">
        <w:t xml:space="preserve">across a transcontinental gradient, and with soil moisture, respectively. High </w:t>
      </w:r>
      <w:r w:rsidR="00B634E6" w:rsidRPr="00621641">
        <w:lastRenderedPageBreak/>
        <w:t xml:space="preserve">wood density, along with low </w:t>
      </w:r>
      <w:ins w:id="55" w:author="Michelle Leishman" w:date="2014-04-08T15:40:00Z">
        <w:r w:rsidR="00E81EF7">
          <w:t>specific leaf area (</w:t>
        </w:r>
      </w:ins>
      <w:r w:rsidR="00B634E6" w:rsidRPr="00621641">
        <w:t>SLA</w:t>
      </w:r>
      <w:ins w:id="56" w:author="Michelle Leishman" w:date="2014-04-08T15:40:00Z">
        <w:r w:rsidR="00E81EF7">
          <w:t>)</w:t>
        </w:r>
      </w:ins>
      <w:r w:rsidR="00B634E6" w:rsidRPr="00621641">
        <w:t xml:space="preserve"> and low maximum height, has been </w:t>
      </w:r>
      <w:ins w:id="57" w:author="Michelle Leishman" w:date="2014-04-08T15:41:00Z">
        <w:r w:rsidR="00E81EF7">
          <w:t>suggested</w:t>
        </w:r>
      </w:ins>
      <w:ins w:id="58" w:author="Michelle Leishman" w:date="2014-04-08T15:40:00Z">
        <w:r w:rsidR="00E81EF7">
          <w:t xml:space="preserve"> to be </w:t>
        </w:r>
      </w:ins>
      <w:r w:rsidR="00B634E6" w:rsidRPr="00621641">
        <w:t>associated with environmental stress tolerance and conservative use of resources</w:t>
      </w:r>
      <w:r w:rsidR="00CD354D">
        <w:t xml:space="preserve"> </w:t>
      </w:r>
      <w:r w:rsidR="00CD354D">
        <w:fldChar w:fldCharType="begin" w:fldLock="1"/>
      </w:r>
      <w:r w:rsidR="00784D54">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Westoby 1998; Reich &amp; Wright 2003; Swenson &amp; Enquist 2007)" }, "properties" : { "noteIndex" : 0 }, "schema" : "https://github.com/citation-style-language/schema/raw/master/csl-citation.json" }</w:instrText>
      </w:r>
      <w:r w:rsidR="00CD354D">
        <w:fldChar w:fldCharType="separate"/>
      </w:r>
      <w:r w:rsidR="00423B8A" w:rsidRPr="00423B8A">
        <w:rPr>
          <w:noProof/>
        </w:rPr>
        <w:t>(Westoby 1998; Reich &amp; Wright 2003; Swenson &amp; Enquist 2007)</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734278F4" w:rsidR="00B634E6" w:rsidRPr="00EA700F" w:rsidRDefault="00CD354D" w:rsidP="00A22B81">
      <w:pPr>
        <w:spacing w:line="360" w:lineRule="auto"/>
        <w:jc w:val="both"/>
      </w:pPr>
      <w:r>
        <w:t xml:space="preserve">Given </w:t>
      </w:r>
      <w:ins w:id="59" w:author="Michelle Leishman" w:date="2014-04-08T15:41:00Z">
        <w:r w:rsidR="00E81EF7">
          <w:t xml:space="preserve">the </w:t>
        </w:r>
      </w:ins>
      <w:r>
        <w:t xml:space="preserve">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w:t>
      </w:r>
      <w:del w:id="60" w:author="Michelle Leishman" w:date="2014-04-08T15:41:00Z">
        <w:r w:rsidR="00B634E6" w:rsidRPr="00CD354D" w:rsidDel="00E81EF7">
          <w:delText xml:space="preserve">the </w:delText>
        </w:r>
      </w:del>
      <w:ins w:id="61" w:author="Michelle Leishman" w:date="2014-04-08T15:41:00Z">
        <w:r w:rsidR="00E81EF7">
          <w:t>a</w:t>
        </w:r>
        <w:r w:rsidR="00E81EF7" w:rsidRPr="00CD354D">
          <w:t xml:space="preserve"> </w:t>
        </w:r>
      </w:ins>
      <w:r w:rsidR="00B634E6" w:rsidRPr="00CD354D">
        <w:t>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commentRangeStart w:id="62"/>
      <w:r w:rsidR="00B634E6" w:rsidRPr="00CD354D">
        <w:t>We</w:t>
      </w:r>
      <w:commentRangeEnd w:id="62"/>
      <w:r w:rsidR="00E81EF7">
        <w:rPr>
          <w:rStyle w:val="CommentReference"/>
        </w:rPr>
        <w:commentReference w:id="62"/>
      </w:r>
      <w:r w:rsidR="00B634E6" w:rsidRPr="00CD354D">
        <w:t xml:space="preserve"> sought to address the following questions:</w:t>
      </w:r>
      <w:r w:rsidR="00B634E6" w:rsidRPr="00EA700F">
        <w:t xml:space="preserve">  (1) do riparian vegetation communities along </w:t>
      </w:r>
      <w:proofErr w:type="spellStart"/>
      <w:r w:rsidR="00B634E6" w:rsidRPr="00EA700F">
        <w:t>hydrologically</w:t>
      </w:r>
      <w:proofErr w:type="spellEnd"/>
      <w:r w:rsidR="00B634E6" w:rsidRPr="00EA700F">
        <w:t xml:space="preserve"> distinct classes of river exhibit differences in wood density? (2) </w:t>
      </w:r>
      <w:proofErr w:type="gramStart"/>
      <w:r w:rsidR="00B634E6" w:rsidRPr="00EA700F">
        <w:t>is</w:t>
      </w:r>
      <w:proofErr w:type="gramEnd"/>
      <w:r w:rsidR="00B634E6" w:rsidRPr="00EA700F">
        <w:t xml:space="preserve"> wood density related to the frequency and magnitude of flood disturbance? (3) </w:t>
      </w:r>
      <w:proofErr w:type="gramStart"/>
      <w:r w:rsidR="00B634E6" w:rsidRPr="00EA700F">
        <w:t>is</w:t>
      </w:r>
      <w:proofErr w:type="gramEnd"/>
      <w:r w:rsidR="00B634E6" w:rsidRPr="00EA700F">
        <w:t xml:space="preserve"> wood density related to predictability of water ava</w:t>
      </w:r>
      <w:r>
        <w:t>ilability in the riparian zone?</w:t>
      </w:r>
    </w:p>
    <w:p w14:paraId="1CE0F579" w14:textId="77777777" w:rsidR="00A87877" w:rsidRPr="00EA700F" w:rsidRDefault="00A87877" w:rsidP="00A22B81">
      <w:pPr>
        <w:spacing w:line="360" w:lineRule="auto"/>
        <w:jc w:val="both"/>
      </w:pPr>
    </w:p>
    <w:p w14:paraId="1338AB1E" w14:textId="6E664B08" w:rsidR="00A87877" w:rsidRPr="00EA700F" w:rsidDel="00E81EF7" w:rsidRDefault="00A87877" w:rsidP="00A22B81">
      <w:pPr>
        <w:spacing w:line="360" w:lineRule="auto"/>
        <w:jc w:val="both"/>
        <w:rPr>
          <w:del w:id="63" w:author="Michelle Leishman" w:date="2014-04-08T15:43:00Z"/>
        </w:rPr>
      </w:pPr>
    </w:p>
    <w:p w14:paraId="5ACFD6B2" w14:textId="65595C3A" w:rsidR="00A87877" w:rsidRPr="00EA700F" w:rsidDel="00E81EF7" w:rsidRDefault="00A87877" w:rsidP="00A22B81">
      <w:pPr>
        <w:spacing w:line="360" w:lineRule="auto"/>
        <w:jc w:val="both"/>
        <w:rPr>
          <w:del w:id="64" w:author="Michelle Leishman" w:date="2014-04-08T15:43:00Z"/>
        </w:rPr>
      </w:pPr>
    </w:p>
    <w:p w14:paraId="6882176A" w14:textId="303413AF" w:rsidR="00A87877" w:rsidRPr="00EA700F" w:rsidDel="00E81EF7" w:rsidRDefault="00A87877" w:rsidP="00A22B81">
      <w:pPr>
        <w:spacing w:line="360" w:lineRule="auto"/>
        <w:jc w:val="both"/>
        <w:rPr>
          <w:del w:id="65" w:author="Michelle Leishman" w:date="2014-04-08T15:43:00Z"/>
        </w:rPr>
      </w:pPr>
    </w:p>
    <w:p w14:paraId="6974AA06" w14:textId="58E3E8A7" w:rsidR="00A87877" w:rsidRPr="00EA700F" w:rsidDel="00E81EF7" w:rsidRDefault="00A87877" w:rsidP="00A22B81">
      <w:pPr>
        <w:spacing w:line="360" w:lineRule="auto"/>
        <w:jc w:val="both"/>
        <w:rPr>
          <w:del w:id="66" w:author="Michelle Leishman" w:date="2014-04-08T15:43:00Z"/>
        </w:rPr>
      </w:pPr>
    </w:p>
    <w:p w14:paraId="346B9FB9" w14:textId="3A6144D5" w:rsidR="00A87877" w:rsidRPr="00EA700F" w:rsidDel="00E81EF7" w:rsidRDefault="00A87877" w:rsidP="00A22B81">
      <w:pPr>
        <w:spacing w:line="360" w:lineRule="auto"/>
        <w:jc w:val="both"/>
        <w:rPr>
          <w:del w:id="67" w:author="Michelle Leishman" w:date="2014-04-08T15:43:00Z"/>
        </w:rPr>
      </w:pPr>
    </w:p>
    <w:p w14:paraId="769023A6" w14:textId="409A6403" w:rsidR="00A87877" w:rsidRPr="00EA700F" w:rsidDel="00E81EF7" w:rsidRDefault="00A87877" w:rsidP="00A22B81">
      <w:pPr>
        <w:spacing w:line="360" w:lineRule="auto"/>
        <w:jc w:val="both"/>
        <w:rPr>
          <w:del w:id="68" w:author="Michelle Leishman" w:date="2014-04-08T15:43:00Z"/>
        </w:rPr>
      </w:pPr>
    </w:p>
    <w:p w14:paraId="264DD19D" w14:textId="7DFBAF9D" w:rsidR="00A87877" w:rsidRPr="00EA700F" w:rsidDel="00E81EF7" w:rsidRDefault="00A87877" w:rsidP="00A22B81">
      <w:pPr>
        <w:spacing w:line="360" w:lineRule="auto"/>
        <w:jc w:val="both"/>
        <w:rPr>
          <w:del w:id="69" w:author="Michelle Leishman" w:date="2014-04-08T15:43:00Z"/>
        </w:rPr>
      </w:pPr>
    </w:p>
    <w:p w14:paraId="1EC4ABD7" w14:textId="3B8D02C9" w:rsidR="00A87877" w:rsidRPr="00EA700F" w:rsidDel="00E81EF7" w:rsidRDefault="00A87877" w:rsidP="00A22B81">
      <w:pPr>
        <w:spacing w:line="360" w:lineRule="auto"/>
        <w:jc w:val="both"/>
        <w:rPr>
          <w:del w:id="70" w:author="Michelle Leishman" w:date="2014-04-08T15:43:00Z"/>
        </w:rPr>
      </w:pPr>
    </w:p>
    <w:p w14:paraId="4A42108E" w14:textId="2BB0B076" w:rsidR="00A87877" w:rsidRPr="00EA700F" w:rsidDel="00E81EF7" w:rsidRDefault="00A87877" w:rsidP="00A22B81">
      <w:pPr>
        <w:spacing w:line="360" w:lineRule="auto"/>
        <w:jc w:val="both"/>
        <w:rPr>
          <w:del w:id="71" w:author="Michelle Leishman" w:date="2014-04-08T15:43:00Z"/>
        </w:rPr>
      </w:pPr>
    </w:p>
    <w:p w14:paraId="543DF779" w14:textId="346E77BC" w:rsidR="00A87877" w:rsidRPr="00EA700F" w:rsidDel="00E81EF7" w:rsidRDefault="00A87877" w:rsidP="00A22B81">
      <w:pPr>
        <w:spacing w:line="360" w:lineRule="auto"/>
        <w:jc w:val="both"/>
        <w:rPr>
          <w:del w:id="72" w:author="Michelle Leishman" w:date="2014-04-08T15:43:00Z"/>
        </w:rPr>
      </w:pPr>
    </w:p>
    <w:p w14:paraId="7204AB58" w14:textId="0CF42B1C" w:rsidR="00A87877" w:rsidRPr="00EA700F" w:rsidDel="00E81EF7" w:rsidRDefault="00A87877" w:rsidP="00A22B81">
      <w:pPr>
        <w:spacing w:line="360" w:lineRule="auto"/>
        <w:jc w:val="both"/>
        <w:rPr>
          <w:del w:id="73" w:author="Michelle Leishman" w:date="2014-04-08T15:43:00Z"/>
        </w:rPr>
      </w:pPr>
    </w:p>
    <w:p w14:paraId="56D07857" w14:textId="0E269369" w:rsidR="00A87877" w:rsidDel="00E81EF7" w:rsidRDefault="00A87877" w:rsidP="00A22B81">
      <w:pPr>
        <w:spacing w:line="360" w:lineRule="auto"/>
        <w:jc w:val="both"/>
        <w:rPr>
          <w:del w:id="74" w:author="Michelle Leishman" w:date="2014-04-08T15:43:00Z"/>
        </w:rPr>
      </w:pPr>
    </w:p>
    <w:p w14:paraId="793CF3FB" w14:textId="78F1EC7F" w:rsidR="007018A5" w:rsidDel="00E81EF7" w:rsidRDefault="007018A5" w:rsidP="00A22B81">
      <w:pPr>
        <w:spacing w:line="360" w:lineRule="auto"/>
        <w:jc w:val="both"/>
        <w:rPr>
          <w:del w:id="75" w:author="Michelle Leishman" w:date="2014-04-08T15:43:00Z"/>
        </w:rPr>
      </w:pPr>
    </w:p>
    <w:p w14:paraId="5515071B" w14:textId="77777777" w:rsidR="007018A5" w:rsidRDefault="007018A5" w:rsidP="00A22B81">
      <w:pPr>
        <w:spacing w:line="360" w:lineRule="auto"/>
        <w:jc w:val="both"/>
      </w:pPr>
    </w:p>
    <w:p w14:paraId="2B98D008" w14:textId="77777777" w:rsidR="00B634E6" w:rsidRPr="00EA700F" w:rsidRDefault="00B634E6" w:rsidP="00A22B81">
      <w:pPr>
        <w:spacing w:line="360" w:lineRule="auto"/>
        <w:jc w:val="both"/>
        <w:rPr>
          <w:b/>
        </w:rPr>
      </w:pPr>
      <w:commentRangeStart w:id="76"/>
      <w:r w:rsidRPr="00EA700F">
        <w:rPr>
          <w:b/>
        </w:rPr>
        <w:t>Methods</w:t>
      </w:r>
      <w:commentRangeEnd w:id="76"/>
      <w:r w:rsidR="00E81EF7">
        <w:rPr>
          <w:rStyle w:val="CommentReference"/>
        </w:rPr>
        <w:commentReference w:id="76"/>
      </w:r>
    </w:p>
    <w:p w14:paraId="20719208" w14:textId="77777777" w:rsidR="00B634E6" w:rsidRPr="00EA700F" w:rsidRDefault="00B634E6" w:rsidP="00A22B81">
      <w:pPr>
        <w:spacing w:line="360" w:lineRule="auto"/>
        <w:jc w:val="both"/>
        <w:rPr>
          <w:b/>
        </w:rPr>
      </w:pPr>
      <w:r w:rsidRPr="00EA700F">
        <w:rPr>
          <w:b/>
        </w:rPr>
        <w:lastRenderedPageBreak/>
        <w:t>Study site selection</w:t>
      </w:r>
    </w:p>
    <w:p w14:paraId="3FFC0F8D" w14:textId="7E8678AE" w:rsidR="00B634E6" w:rsidRDefault="00B634E6" w:rsidP="00A22B81">
      <w:pPr>
        <w:spacing w:line="360" w:lineRule="auto"/>
        <w:jc w:val="both"/>
        <w:rPr>
          <w:ins w:id="77" w:author="James Lawson" w:date="2014-04-15T15:04:00Z"/>
        </w:rPr>
      </w:pPr>
      <w:r w:rsidRPr="00EA700F">
        <w:t xml:space="preserve">Fifteen riparian sites were selected along gauged rivers within the </w:t>
      </w:r>
      <w:commentRangeStart w:id="78"/>
      <w:r w:rsidRPr="00EA700F">
        <w:t xml:space="preserve">South-East Coast </w:t>
      </w:r>
      <w:commentRangeEnd w:id="78"/>
      <w:r w:rsidR="00E81EF7">
        <w:rPr>
          <w:rStyle w:val="CommentReference"/>
        </w:rPr>
        <w:commentReference w:id="78"/>
      </w:r>
      <w:r w:rsidRPr="00EA700F">
        <w:t>and south-eastern Murray Darling drainage basins of Australia (</w:t>
      </w:r>
      <w:r w:rsidRPr="0085737E">
        <w:t>Figure 1</w:t>
      </w:r>
      <w:r w:rsidRPr="00EA700F">
        <w:t xml:space="preserve">). To differentiate rivers according to ecologically relevant components of hydrology, </w:t>
      </w:r>
      <w:r w:rsidRPr="00EA700F">
        <w:fldChar w:fldCharType="begin" w:fldLock="1"/>
      </w:r>
      <w:r w:rsidR="00784D54">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w:t>
      </w:r>
      <w:commentRangeStart w:id="79"/>
      <w:r w:rsidRPr="00EA700F">
        <w:t>method</w:t>
      </w:r>
      <w:del w:id="80" w:author="Michelle Leishman" w:date="2014-04-08T15:45:00Z">
        <w:r w:rsidRPr="00EA700F" w:rsidDel="00E81EF7">
          <w:delText>ology</w:delText>
        </w:r>
      </w:del>
      <w:r w:rsidRPr="00EA700F">
        <w:t xml:space="preserve"> </w:t>
      </w:r>
      <w:commentRangeEnd w:id="79"/>
      <w:r w:rsidR="00E81EF7">
        <w:rPr>
          <w:rStyle w:val="CommentReference"/>
        </w:rPr>
        <w:commentReference w:id="79"/>
      </w:r>
      <w:r w:rsidRPr="00EA700F">
        <w:t xml:space="preserve">for determining a minimally redundant set of hydrological descriptors. </w:t>
      </w:r>
      <w:r w:rsidRPr="00EA700F">
        <w:fldChar w:fldCharType="begin" w:fldLock="1"/>
      </w:r>
      <w:r w:rsidR="00784D54">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lt;i&gt;et al.&lt;/i&gt;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followed this method</w:t>
      </w:r>
      <w:del w:id="81" w:author="Michelle Leishman" w:date="2014-04-08T15:46:00Z">
        <w:r w:rsidRPr="00EA700F" w:rsidDel="00E81EF7">
          <w:delText>ology</w:delText>
        </w:r>
      </w:del>
      <w:r w:rsidRPr="00EA700F">
        <w:t xml:space="preserve">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commentRangeStart w:id="82"/>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w:t>
      </w:r>
      <w:proofErr w:type="spellStart"/>
      <w:r w:rsidRPr="00EA700F">
        <w:t>baseflow</w:t>
      </w:r>
      <w:proofErr w:type="spellEnd"/>
      <w:r w:rsidRPr="00EA700F">
        <w:t xml:space="preserve">’, ‘unpredictable </w:t>
      </w:r>
      <w:proofErr w:type="spellStart"/>
      <w:r w:rsidRPr="00EA700F">
        <w:t>baseflow</w:t>
      </w:r>
      <w:proofErr w:type="spellEnd"/>
      <w:r w:rsidRPr="00EA700F">
        <w:t>’ and ‘unpredictable intermittent’ hydrological classes, as described by Kennard et al. (2010</w:t>
      </w:r>
      <w:commentRangeEnd w:id="82"/>
      <w:r w:rsidR="00FF3274">
        <w:rPr>
          <w:rStyle w:val="CommentReference"/>
        </w:rPr>
        <w:commentReference w:id="82"/>
      </w:r>
      <w:r w:rsidRPr="00EA700F">
        <w:t xml:space="preserve">). </w:t>
      </w:r>
      <w:ins w:id="83" w:author="James Lawson" w:date="2014-04-15T15:03:00Z">
        <w:r w:rsidR="00D10E82">
          <w:t xml:space="preserve">See Table X for </w:t>
        </w:r>
      </w:ins>
      <w:ins w:id="84" w:author="James Lawson" w:date="2014-04-15T15:04:00Z">
        <w:r w:rsidR="00D10E82">
          <w:t xml:space="preserve">further detail on these classes. </w:t>
        </w:r>
      </w:ins>
      <w:r w:rsidRPr="00EA700F">
        <w:t xml:space="preserve">These are the best represented hydrological classes in eastern </w:t>
      </w:r>
      <w:del w:id="85" w:author="Michelle Leishman" w:date="2014-04-08T15:47:00Z">
        <w:r w:rsidRPr="00EA700F" w:rsidDel="00E81EF7">
          <w:delText xml:space="preserve">NSW </w:delText>
        </w:r>
      </w:del>
      <w:ins w:id="86" w:author="Michelle Leishman" w:date="2014-04-08T15:47:00Z">
        <w:r w:rsidR="00E81EF7">
          <w:t>New South Wales</w:t>
        </w:r>
        <w:r w:rsidR="00E81EF7" w:rsidRPr="00EA700F">
          <w:t xml:space="preserve"> </w:t>
        </w:r>
      </w:ins>
      <w:r w:rsidRPr="00EA700F">
        <w:t xml:space="preserve">and </w:t>
      </w:r>
      <w:del w:id="87" w:author="Michelle Leishman" w:date="2014-04-08T15:47:00Z">
        <w:r w:rsidRPr="00EA700F" w:rsidDel="00E81EF7">
          <w:delText>VIC</w:delText>
        </w:r>
      </w:del>
      <w:ins w:id="88" w:author="Michelle Leishman" w:date="2014-04-08T15:47:00Z">
        <w:r w:rsidR="00E81EF7">
          <w:t>Victoria</w:t>
        </w:r>
      </w:ins>
      <w:r w:rsidRPr="00EA700F">
        <w:t xml:space="preserve">, </w:t>
      </w:r>
      <w:del w:id="89" w:author="James Lawson" w:date="2014-04-15T14:52:00Z">
        <w:r w:rsidRPr="00EA700F" w:rsidDel="00F1096D">
          <w:delText xml:space="preserve">and represent a clear gradient over ecologically relevant hydrological </w:delText>
        </w:r>
        <w:r w:rsidR="0085737E" w:rsidDel="00F1096D">
          <w:delText>conditions</w:delText>
        </w:r>
      </w:del>
      <w:ins w:id="90" w:author="James Lawson" w:date="2014-04-15T14:51:00Z">
        <w:r w:rsidR="00F1096D">
          <w:t xml:space="preserve"> and </w:t>
        </w:r>
      </w:ins>
      <w:ins w:id="91" w:author="James Lawson" w:date="2014-04-15T14:52:00Z">
        <w:r w:rsidR="00F1096D">
          <w:t xml:space="preserve">owing </w:t>
        </w:r>
      </w:ins>
      <w:ins w:id="92" w:author="James Lawson" w:date="2014-04-15T14:56:00Z">
        <w:r w:rsidR="00D10E82">
          <w:t>Aust</w:t>
        </w:r>
      </w:ins>
      <w:ins w:id="93" w:author="James Lawson" w:date="2014-04-15T15:07:00Z">
        <w:r w:rsidR="007F5827">
          <w:t>r</w:t>
        </w:r>
      </w:ins>
      <w:ins w:id="94" w:author="James Lawson" w:date="2014-04-15T14:56:00Z">
        <w:r w:rsidR="00D10E82">
          <w:t xml:space="preserve">alia’s status as the most </w:t>
        </w:r>
        <w:proofErr w:type="spellStart"/>
        <w:r w:rsidR="00D10E82">
          <w:t>hydrologically</w:t>
        </w:r>
        <w:proofErr w:type="spellEnd"/>
        <w:r w:rsidR="00D10E82">
          <w:t xml:space="preserve"> variable continent in the world</w:t>
        </w:r>
      </w:ins>
      <w:ins w:id="95" w:author="James Lawson" w:date="2014-04-22T11:03:00Z">
        <w:r w:rsidR="005B4881">
          <w:t xml:space="preserve"> </w:t>
        </w:r>
        <w:r w:rsidR="005B4881">
          <w:fldChar w:fldCharType="begin" w:fldLock="1"/>
        </w:r>
      </w:ins>
      <w:r w:rsidR="00784D54">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005B4881">
        <w:fldChar w:fldCharType="separate"/>
      </w:r>
      <w:r w:rsidR="00423B8A" w:rsidRPr="00423B8A">
        <w:rPr>
          <w:noProof/>
        </w:rPr>
        <w:t>(Finlayson &amp; McMahon 1988; Peel, McMahon &amp; Finlayson 2004)</w:t>
      </w:r>
      <w:ins w:id="96" w:author="James Lawson" w:date="2014-04-22T11:03:00Z">
        <w:r w:rsidR="005B4881">
          <w:fldChar w:fldCharType="end"/>
        </w:r>
      </w:ins>
      <w:ins w:id="97" w:author="James Lawson" w:date="2014-04-15T14:52:00Z">
        <w:r w:rsidR="00F1096D">
          <w:t>, represent</w:t>
        </w:r>
        <w:r w:rsidR="00F1096D" w:rsidRPr="00EA700F">
          <w:t xml:space="preserve"> </w:t>
        </w:r>
        <w:r w:rsidR="00F1096D">
          <w:t xml:space="preserve">clear </w:t>
        </w:r>
        <w:r w:rsidR="00F1096D" w:rsidRPr="00EA700F">
          <w:t>gradient</w:t>
        </w:r>
        <w:r w:rsidR="00F1096D">
          <w:t>s</w:t>
        </w:r>
        <w:r w:rsidR="00F1096D" w:rsidRPr="00EA700F">
          <w:t xml:space="preserve"> over </w:t>
        </w:r>
      </w:ins>
      <w:ins w:id="98" w:author="James Lawson" w:date="2014-04-15T14:53:00Z">
        <w:r w:rsidR="00F1096D">
          <w:t xml:space="preserve">flooding intensity and hydrological </w:t>
        </w:r>
      </w:ins>
      <w:ins w:id="99" w:author="James Lawson" w:date="2014-04-15T14:54:00Z">
        <w:r w:rsidR="00F1096D">
          <w:t>unpredictability</w:t>
        </w:r>
      </w:ins>
      <w:r w:rsidRPr="00EA700F">
        <w:t xml:space="preserve">. Five sites per hydrological class were selected based on the </w:t>
      </w:r>
      <w:r w:rsidR="0085737E">
        <w:t xml:space="preserve">following </w:t>
      </w:r>
      <w:r w:rsidRPr="00EA700F">
        <w:t>criteria</w:t>
      </w:r>
      <w:r w:rsidR="0085737E">
        <w:t>:</w:t>
      </w:r>
    </w:p>
    <w:p w14:paraId="1BD57457" w14:textId="2E54977C" w:rsidR="00D62BDA" w:rsidRDefault="00D62BDA">
      <w:pPr>
        <w:pStyle w:val="Caption"/>
        <w:keepNext/>
        <w:rPr>
          <w:ins w:id="100" w:author="James Lawson" w:date="2014-04-15T16:38:00Z"/>
        </w:rPr>
        <w:pPrChange w:id="101" w:author="James Lawson" w:date="2014-04-15T16:38:00Z">
          <w:pPr/>
        </w:pPrChange>
      </w:pPr>
    </w:p>
    <w:tbl>
      <w:tblPr>
        <w:tblStyle w:val="TableGrid"/>
        <w:tblW w:w="0" w:type="auto"/>
        <w:tblLook w:val="04A0" w:firstRow="1" w:lastRow="0" w:firstColumn="1" w:lastColumn="0" w:noHBand="0" w:noVBand="1"/>
      </w:tblPr>
      <w:tblGrid>
        <w:gridCol w:w="2310"/>
        <w:gridCol w:w="2310"/>
        <w:gridCol w:w="2311"/>
        <w:gridCol w:w="2311"/>
      </w:tblGrid>
      <w:tr w:rsidR="007F5827" w14:paraId="068D28D7" w14:textId="77777777" w:rsidTr="00D10E82">
        <w:trPr>
          <w:ins w:id="102" w:author="James Lawson" w:date="2014-04-15T15:05:00Z"/>
        </w:trPr>
        <w:tc>
          <w:tcPr>
            <w:tcW w:w="2310" w:type="dxa"/>
          </w:tcPr>
          <w:p w14:paraId="529BCC7C" w14:textId="77777777" w:rsidR="007F5827" w:rsidRDefault="007F5827" w:rsidP="007F5827">
            <w:pPr>
              <w:spacing w:line="360" w:lineRule="auto"/>
              <w:jc w:val="both"/>
              <w:rPr>
                <w:ins w:id="103" w:author="James Lawson" w:date="2014-04-15T15:05:00Z"/>
              </w:rPr>
            </w:pPr>
          </w:p>
        </w:tc>
        <w:tc>
          <w:tcPr>
            <w:tcW w:w="2310" w:type="dxa"/>
          </w:tcPr>
          <w:p w14:paraId="3E00905B" w14:textId="30EABA98" w:rsidR="007F5827" w:rsidRPr="005725E6" w:rsidRDefault="007F5827" w:rsidP="007F5827">
            <w:pPr>
              <w:spacing w:line="360" w:lineRule="auto"/>
              <w:jc w:val="both"/>
              <w:rPr>
                <w:ins w:id="104" w:author="James Lawson" w:date="2014-04-15T15:05:00Z"/>
                <w:b/>
                <w:i/>
                <w:rPrChange w:id="105" w:author="James Lawson" w:date="2014-04-22T10:47:00Z">
                  <w:rPr>
                    <w:ins w:id="106" w:author="James Lawson" w:date="2014-04-15T15:05:00Z"/>
                  </w:rPr>
                </w:rPrChange>
              </w:rPr>
            </w:pPr>
            <w:ins w:id="107" w:author="James Lawson" w:date="2014-04-15T15:06:00Z">
              <w:r w:rsidRPr="005725E6">
                <w:rPr>
                  <w:b/>
                  <w:i/>
                  <w:rPrChange w:id="108" w:author="James Lawson" w:date="2014-04-22T10:47:00Z">
                    <w:rPr/>
                  </w:rPrChange>
                </w:rPr>
                <w:t xml:space="preserve">Stable winter </w:t>
              </w:r>
              <w:proofErr w:type="spellStart"/>
              <w:r w:rsidRPr="005725E6">
                <w:rPr>
                  <w:b/>
                  <w:i/>
                  <w:rPrChange w:id="109" w:author="James Lawson" w:date="2014-04-22T10:47:00Z">
                    <w:rPr/>
                  </w:rPrChange>
                </w:rPr>
                <w:t>baseflow</w:t>
              </w:r>
            </w:ins>
            <w:proofErr w:type="spellEnd"/>
          </w:p>
        </w:tc>
        <w:tc>
          <w:tcPr>
            <w:tcW w:w="2311" w:type="dxa"/>
          </w:tcPr>
          <w:p w14:paraId="36AECEB2" w14:textId="45750754" w:rsidR="007F5827" w:rsidRPr="005725E6" w:rsidRDefault="007F5827" w:rsidP="007F5827">
            <w:pPr>
              <w:spacing w:line="360" w:lineRule="auto"/>
              <w:jc w:val="both"/>
              <w:rPr>
                <w:ins w:id="110" w:author="James Lawson" w:date="2014-04-15T15:05:00Z"/>
                <w:b/>
                <w:i/>
                <w:rPrChange w:id="111" w:author="James Lawson" w:date="2014-04-22T10:47:00Z">
                  <w:rPr>
                    <w:ins w:id="112" w:author="James Lawson" w:date="2014-04-15T15:05:00Z"/>
                  </w:rPr>
                </w:rPrChange>
              </w:rPr>
            </w:pPr>
            <w:ins w:id="113" w:author="James Lawson" w:date="2014-04-15T15:06:00Z">
              <w:r w:rsidRPr="005725E6">
                <w:rPr>
                  <w:b/>
                  <w:i/>
                  <w:rPrChange w:id="114" w:author="James Lawson" w:date="2014-04-22T10:47:00Z">
                    <w:rPr/>
                  </w:rPrChange>
                </w:rPr>
                <w:t xml:space="preserve">Unpredictable </w:t>
              </w:r>
              <w:proofErr w:type="spellStart"/>
              <w:r w:rsidRPr="005725E6">
                <w:rPr>
                  <w:b/>
                  <w:i/>
                  <w:rPrChange w:id="115" w:author="James Lawson" w:date="2014-04-22T10:47:00Z">
                    <w:rPr/>
                  </w:rPrChange>
                </w:rPr>
                <w:t>baseflow</w:t>
              </w:r>
            </w:ins>
            <w:proofErr w:type="spellEnd"/>
          </w:p>
        </w:tc>
        <w:tc>
          <w:tcPr>
            <w:tcW w:w="2311" w:type="dxa"/>
          </w:tcPr>
          <w:p w14:paraId="6B3C621F" w14:textId="555AE461" w:rsidR="007F5827" w:rsidRPr="005725E6" w:rsidRDefault="007F5827" w:rsidP="007F5827">
            <w:pPr>
              <w:spacing w:line="360" w:lineRule="auto"/>
              <w:jc w:val="both"/>
              <w:rPr>
                <w:ins w:id="116" w:author="James Lawson" w:date="2014-04-15T15:05:00Z"/>
                <w:b/>
                <w:i/>
                <w:rPrChange w:id="117" w:author="James Lawson" w:date="2014-04-22T10:47:00Z">
                  <w:rPr>
                    <w:ins w:id="118" w:author="James Lawson" w:date="2014-04-15T15:05:00Z"/>
                  </w:rPr>
                </w:rPrChange>
              </w:rPr>
            </w:pPr>
            <w:ins w:id="119" w:author="James Lawson" w:date="2014-04-15T15:06:00Z">
              <w:r w:rsidRPr="005725E6">
                <w:rPr>
                  <w:b/>
                  <w:i/>
                  <w:rPrChange w:id="120" w:author="James Lawson" w:date="2014-04-22T10:47:00Z">
                    <w:rPr/>
                  </w:rPrChange>
                </w:rPr>
                <w:t>Unpredictable intermittent</w:t>
              </w:r>
            </w:ins>
          </w:p>
        </w:tc>
      </w:tr>
      <w:tr w:rsidR="007F5827" w14:paraId="598B077A" w14:textId="77777777" w:rsidTr="00D10E82">
        <w:trPr>
          <w:ins w:id="121" w:author="James Lawson" w:date="2014-04-15T15:05:00Z"/>
        </w:trPr>
        <w:tc>
          <w:tcPr>
            <w:tcW w:w="2310" w:type="dxa"/>
          </w:tcPr>
          <w:p w14:paraId="528510B7" w14:textId="0F8DE159" w:rsidR="007F5827" w:rsidRPr="005725E6" w:rsidRDefault="007F5827" w:rsidP="007F5827">
            <w:pPr>
              <w:spacing w:line="360" w:lineRule="auto"/>
              <w:jc w:val="both"/>
              <w:rPr>
                <w:ins w:id="122" w:author="James Lawson" w:date="2014-04-15T15:05:00Z"/>
                <w:b/>
                <w:rPrChange w:id="123" w:author="James Lawson" w:date="2014-04-22T10:47:00Z">
                  <w:rPr>
                    <w:ins w:id="124" w:author="James Lawson" w:date="2014-04-15T15:05:00Z"/>
                  </w:rPr>
                </w:rPrChange>
              </w:rPr>
            </w:pPr>
            <w:ins w:id="125" w:author="James Lawson" w:date="2014-04-15T15:06:00Z">
              <w:r w:rsidRPr="005725E6">
                <w:rPr>
                  <w:b/>
                  <w:rPrChange w:id="126" w:author="James Lawson" w:date="2014-04-22T10:47:00Z">
                    <w:rPr/>
                  </w:rPrChange>
                </w:rPr>
                <w:t>Geographic distribution</w:t>
              </w:r>
            </w:ins>
          </w:p>
        </w:tc>
        <w:tc>
          <w:tcPr>
            <w:tcW w:w="2310" w:type="dxa"/>
          </w:tcPr>
          <w:p w14:paraId="55DF26A7" w14:textId="46B1742D" w:rsidR="007F5827" w:rsidRDefault="007F5827" w:rsidP="007F5827">
            <w:pPr>
              <w:spacing w:line="360" w:lineRule="auto"/>
              <w:jc w:val="both"/>
              <w:rPr>
                <w:ins w:id="127" w:author="James Lawson" w:date="2014-04-15T15:05:00Z"/>
              </w:rPr>
            </w:pPr>
            <w:ins w:id="128" w:author="James Lawson" w:date="2014-04-15T15:11:00Z">
              <w:r>
                <w:t>Restricted to southern half of Australia, primarily South East Coast and South West Co</w:t>
              </w:r>
            </w:ins>
            <w:ins w:id="129" w:author="James Lawson" w:date="2014-04-15T15:12:00Z">
              <w:r>
                <w:t>ast drainage divisions and Tasmania.</w:t>
              </w:r>
            </w:ins>
          </w:p>
        </w:tc>
        <w:tc>
          <w:tcPr>
            <w:tcW w:w="2311" w:type="dxa"/>
          </w:tcPr>
          <w:p w14:paraId="6CDABD44" w14:textId="70799F8B" w:rsidR="007F5827" w:rsidRDefault="00C8137F" w:rsidP="007F5827">
            <w:pPr>
              <w:spacing w:line="360" w:lineRule="auto"/>
              <w:jc w:val="both"/>
              <w:rPr>
                <w:ins w:id="130" w:author="James Lawson" w:date="2014-04-15T15:05:00Z"/>
              </w:rPr>
            </w:pPr>
            <w:ins w:id="131" w:author="James Lawson" w:date="2014-04-15T15:45:00Z">
              <w:r>
                <w:t>D</w:t>
              </w:r>
            </w:ins>
            <w:ins w:id="132" w:author="James Lawson" w:date="2014-04-15T15:44:00Z">
              <w:r>
                <w:t>istributed</w:t>
              </w:r>
            </w:ins>
            <w:ins w:id="133" w:author="James Lawson" w:date="2014-04-15T15:45:00Z">
              <w:r>
                <w:t xml:space="preserve"> widely</w:t>
              </w:r>
            </w:ins>
            <w:ins w:id="134" w:author="James Lawson" w:date="2014-04-15T15:44:00Z">
              <w:r>
                <w:t xml:space="preserve"> across southern and eastern Australia</w:t>
              </w:r>
            </w:ins>
            <w:ins w:id="135" w:author="James Lawson" w:date="2014-04-15T15:45:00Z">
              <w:r>
                <w:t>.</w:t>
              </w:r>
            </w:ins>
          </w:p>
        </w:tc>
        <w:tc>
          <w:tcPr>
            <w:tcW w:w="2311" w:type="dxa"/>
          </w:tcPr>
          <w:p w14:paraId="1E9BC96C" w14:textId="1B49C89D" w:rsidR="007F5827" w:rsidRDefault="00C05A9D" w:rsidP="00C05A9D">
            <w:pPr>
              <w:spacing w:line="360" w:lineRule="auto"/>
              <w:jc w:val="both"/>
              <w:rPr>
                <w:ins w:id="136" w:author="James Lawson" w:date="2014-04-15T15:05:00Z"/>
              </w:rPr>
            </w:pPr>
            <w:ins w:id="137" w:author="James Lawson" w:date="2014-04-15T16:31:00Z">
              <w:r>
                <w:t>Distributed widely across eastern coast of Australia</w:t>
              </w:r>
            </w:ins>
            <w:ins w:id="138" w:author="James Lawson" w:date="2014-04-15T16:34:00Z">
              <w:r>
                <w:t>.</w:t>
              </w:r>
            </w:ins>
            <w:ins w:id="139" w:author="James Lawson" w:date="2014-04-15T16:32:00Z">
              <w:r>
                <w:t xml:space="preserve"> </w:t>
              </w:r>
            </w:ins>
          </w:p>
        </w:tc>
      </w:tr>
      <w:tr w:rsidR="007F5827" w14:paraId="6230F0D3" w14:textId="77777777" w:rsidTr="00D10E82">
        <w:trPr>
          <w:ins w:id="140" w:author="James Lawson" w:date="2014-04-15T15:05:00Z"/>
        </w:trPr>
        <w:tc>
          <w:tcPr>
            <w:tcW w:w="2310" w:type="dxa"/>
          </w:tcPr>
          <w:p w14:paraId="45AACBF4" w14:textId="510AD053" w:rsidR="007F5827" w:rsidRPr="005725E6" w:rsidRDefault="007F5827" w:rsidP="007F5827">
            <w:pPr>
              <w:spacing w:line="360" w:lineRule="auto"/>
              <w:jc w:val="both"/>
              <w:rPr>
                <w:ins w:id="141" w:author="James Lawson" w:date="2014-04-15T15:05:00Z"/>
                <w:b/>
                <w:rPrChange w:id="142" w:author="James Lawson" w:date="2014-04-22T10:47:00Z">
                  <w:rPr>
                    <w:ins w:id="143" w:author="James Lawson" w:date="2014-04-15T15:05:00Z"/>
                  </w:rPr>
                </w:rPrChange>
              </w:rPr>
            </w:pPr>
            <w:proofErr w:type="spellStart"/>
            <w:ins w:id="144" w:author="James Lawson" w:date="2014-04-15T15:06:00Z">
              <w:r w:rsidRPr="005725E6">
                <w:rPr>
                  <w:b/>
                  <w:rPrChange w:id="145" w:author="James Lawson" w:date="2014-04-22T10:47:00Z">
                    <w:rPr/>
                  </w:rPrChange>
                </w:rPr>
                <w:t>Perenniality</w:t>
              </w:r>
            </w:ins>
            <w:proofErr w:type="spellEnd"/>
          </w:p>
        </w:tc>
        <w:tc>
          <w:tcPr>
            <w:tcW w:w="2310" w:type="dxa"/>
          </w:tcPr>
          <w:p w14:paraId="445F3A6A" w14:textId="4D5E5850" w:rsidR="007F5827" w:rsidRDefault="00453CFC" w:rsidP="007F5827">
            <w:pPr>
              <w:spacing w:line="360" w:lineRule="auto"/>
              <w:jc w:val="both"/>
              <w:rPr>
                <w:ins w:id="146" w:author="James Lawson" w:date="2014-04-15T15:05:00Z"/>
              </w:rPr>
            </w:pPr>
            <w:ins w:id="147" w:author="James Lawson" w:date="2014-04-15T15:17:00Z">
              <w:r>
                <w:t>P</w:t>
              </w:r>
            </w:ins>
            <w:ins w:id="148" w:author="James Lawson" w:date="2014-04-15T15:13:00Z">
              <w:r w:rsidR="007F5827">
                <w:t>erennial</w:t>
              </w:r>
            </w:ins>
          </w:p>
        </w:tc>
        <w:tc>
          <w:tcPr>
            <w:tcW w:w="2311" w:type="dxa"/>
          </w:tcPr>
          <w:p w14:paraId="1450C821" w14:textId="04EA93F5" w:rsidR="007F5827" w:rsidRDefault="00C8137F" w:rsidP="007F5827">
            <w:pPr>
              <w:spacing w:line="360" w:lineRule="auto"/>
              <w:jc w:val="both"/>
              <w:rPr>
                <w:ins w:id="149" w:author="James Lawson" w:date="2014-04-15T15:05:00Z"/>
              </w:rPr>
            </w:pPr>
            <w:ins w:id="150" w:author="James Lawson" w:date="2014-04-15T15:45:00Z">
              <w:r>
                <w:t>Perennial</w:t>
              </w:r>
            </w:ins>
          </w:p>
        </w:tc>
        <w:tc>
          <w:tcPr>
            <w:tcW w:w="2311" w:type="dxa"/>
          </w:tcPr>
          <w:p w14:paraId="7A1A68BC" w14:textId="7A5AB720" w:rsidR="007F5827" w:rsidRDefault="00D62BDA" w:rsidP="007F5827">
            <w:pPr>
              <w:spacing w:line="360" w:lineRule="auto"/>
              <w:jc w:val="both"/>
              <w:rPr>
                <w:ins w:id="151" w:author="James Lawson" w:date="2014-04-15T15:05:00Z"/>
              </w:rPr>
            </w:pPr>
            <w:ins w:id="152" w:author="James Lawson" w:date="2014-04-15T16:34:00Z">
              <w:r>
                <w:t>Intermittent</w:t>
              </w:r>
            </w:ins>
          </w:p>
        </w:tc>
      </w:tr>
      <w:tr w:rsidR="007F5827" w14:paraId="18EB2FD4" w14:textId="77777777" w:rsidTr="00D10E82">
        <w:trPr>
          <w:ins w:id="153" w:author="James Lawson" w:date="2014-04-15T15:05:00Z"/>
        </w:trPr>
        <w:tc>
          <w:tcPr>
            <w:tcW w:w="2310" w:type="dxa"/>
          </w:tcPr>
          <w:p w14:paraId="0A93CAAA" w14:textId="5861D1E2" w:rsidR="007F5827" w:rsidRPr="005725E6" w:rsidRDefault="007F5827" w:rsidP="007F5827">
            <w:pPr>
              <w:spacing w:line="360" w:lineRule="auto"/>
              <w:jc w:val="both"/>
              <w:rPr>
                <w:ins w:id="154" w:author="James Lawson" w:date="2014-04-15T15:05:00Z"/>
                <w:b/>
                <w:rPrChange w:id="155" w:author="James Lawson" w:date="2014-04-22T10:47:00Z">
                  <w:rPr>
                    <w:ins w:id="156" w:author="James Lawson" w:date="2014-04-15T15:05:00Z"/>
                  </w:rPr>
                </w:rPrChange>
              </w:rPr>
            </w:pPr>
            <w:ins w:id="157" w:author="James Lawson" w:date="2014-04-15T15:06:00Z">
              <w:r w:rsidRPr="005725E6">
                <w:rPr>
                  <w:b/>
                  <w:rPrChange w:id="158" w:author="James Lawson" w:date="2014-04-22T10:47:00Z">
                    <w:rPr/>
                  </w:rPrChange>
                </w:rPr>
                <w:t>Seasonality</w:t>
              </w:r>
            </w:ins>
          </w:p>
        </w:tc>
        <w:tc>
          <w:tcPr>
            <w:tcW w:w="2310" w:type="dxa"/>
          </w:tcPr>
          <w:p w14:paraId="62D28079" w14:textId="246A92FA" w:rsidR="007F5827" w:rsidRDefault="007F5827" w:rsidP="007F5827">
            <w:pPr>
              <w:spacing w:line="360" w:lineRule="auto"/>
              <w:jc w:val="both"/>
              <w:rPr>
                <w:ins w:id="159" w:author="James Lawson" w:date="2014-04-15T15:05:00Z"/>
              </w:rPr>
            </w:pPr>
            <w:ins w:id="160" w:author="James Lawson" w:date="2014-04-15T15:13:00Z">
              <w:r>
                <w:t>Strongly winter dominated</w:t>
              </w:r>
            </w:ins>
          </w:p>
        </w:tc>
        <w:tc>
          <w:tcPr>
            <w:tcW w:w="2311" w:type="dxa"/>
          </w:tcPr>
          <w:p w14:paraId="40977BF2" w14:textId="56A56C96" w:rsidR="007F5827" w:rsidRDefault="00C8137F" w:rsidP="007F5827">
            <w:pPr>
              <w:spacing w:line="360" w:lineRule="auto"/>
              <w:jc w:val="both"/>
              <w:rPr>
                <w:ins w:id="161" w:author="James Lawson" w:date="2014-04-15T15:05:00Z"/>
              </w:rPr>
            </w:pPr>
            <w:ins w:id="162" w:author="James Lawson" w:date="2014-04-15T15:45:00Z">
              <w:r>
                <w:t>Weak seasonal signal</w:t>
              </w:r>
            </w:ins>
          </w:p>
        </w:tc>
        <w:tc>
          <w:tcPr>
            <w:tcW w:w="2311" w:type="dxa"/>
          </w:tcPr>
          <w:p w14:paraId="0E7AD287" w14:textId="64C970EC" w:rsidR="007F5827" w:rsidRDefault="00D62BDA" w:rsidP="00D62BDA">
            <w:pPr>
              <w:spacing w:line="360" w:lineRule="auto"/>
              <w:jc w:val="both"/>
              <w:rPr>
                <w:ins w:id="163" w:author="James Lawson" w:date="2014-04-15T15:05:00Z"/>
              </w:rPr>
            </w:pPr>
            <w:ins w:id="164" w:author="James Lawson" w:date="2014-04-15T16:39:00Z">
              <w:r>
                <w:t>Highly unpredictable</w:t>
              </w:r>
            </w:ins>
          </w:p>
        </w:tc>
      </w:tr>
      <w:tr w:rsidR="007F5827" w14:paraId="6320BB8A" w14:textId="77777777" w:rsidTr="00D10E82">
        <w:trPr>
          <w:ins w:id="165" w:author="James Lawson" w:date="2014-04-15T15:06:00Z"/>
        </w:trPr>
        <w:tc>
          <w:tcPr>
            <w:tcW w:w="2310" w:type="dxa"/>
          </w:tcPr>
          <w:p w14:paraId="2998ABB0" w14:textId="41E8B269" w:rsidR="007F5827" w:rsidRPr="005725E6" w:rsidRDefault="007F5827" w:rsidP="007F5827">
            <w:pPr>
              <w:spacing w:line="360" w:lineRule="auto"/>
              <w:jc w:val="both"/>
              <w:rPr>
                <w:ins w:id="166" w:author="James Lawson" w:date="2014-04-15T15:06:00Z"/>
                <w:b/>
                <w:rPrChange w:id="167" w:author="James Lawson" w:date="2014-04-22T10:47:00Z">
                  <w:rPr>
                    <w:ins w:id="168" w:author="James Lawson" w:date="2014-04-15T15:06:00Z"/>
                  </w:rPr>
                </w:rPrChange>
              </w:rPr>
            </w:pPr>
            <w:ins w:id="169" w:author="James Lawson" w:date="2014-04-15T15:14:00Z">
              <w:r w:rsidRPr="005725E6">
                <w:rPr>
                  <w:b/>
                  <w:rPrChange w:id="170" w:author="James Lawson" w:date="2014-04-22T10:47:00Z">
                    <w:rPr/>
                  </w:rPrChange>
                </w:rPr>
                <w:t>Flow variability</w:t>
              </w:r>
            </w:ins>
          </w:p>
        </w:tc>
        <w:tc>
          <w:tcPr>
            <w:tcW w:w="2310" w:type="dxa"/>
          </w:tcPr>
          <w:p w14:paraId="60FF39C1" w14:textId="2B12261B" w:rsidR="007F5827" w:rsidRDefault="007F5827" w:rsidP="007F5827">
            <w:pPr>
              <w:spacing w:line="360" w:lineRule="auto"/>
              <w:jc w:val="both"/>
              <w:rPr>
                <w:ins w:id="171" w:author="James Lawson" w:date="2014-04-15T15:06:00Z"/>
              </w:rPr>
            </w:pPr>
            <w:ins w:id="172" w:author="James Lawson" w:date="2014-04-15T15:15:00Z">
              <w:r>
                <w:t>Low</w:t>
              </w:r>
            </w:ins>
          </w:p>
        </w:tc>
        <w:tc>
          <w:tcPr>
            <w:tcW w:w="2311" w:type="dxa"/>
          </w:tcPr>
          <w:p w14:paraId="3A579182" w14:textId="745AC3A6" w:rsidR="007F5827" w:rsidRDefault="00C8137F" w:rsidP="007F5827">
            <w:pPr>
              <w:spacing w:line="360" w:lineRule="auto"/>
              <w:jc w:val="both"/>
              <w:rPr>
                <w:ins w:id="173" w:author="James Lawson" w:date="2014-04-15T15:06:00Z"/>
              </w:rPr>
            </w:pPr>
            <w:ins w:id="174" w:author="James Lawson" w:date="2014-04-15T15:45:00Z">
              <w:r>
                <w:t>Moderate</w:t>
              </w:r>
            </w:ins>
          </w:p>
        </w:tc>
        <w:tc>
          <w:tcPr>
            <w:tcW w:w="2311" w:type="dxa"/>
          </w:tcPr>
          <w:p w14:paraId="4C75ED63" w14:textId="221C6DC9" w:rsidR="007F5827" w:rsidRDefault="00D62BDA" w:rsidP="007F5827">
            <w:pPr>
              <w:spacing w:line="360" w:lineRule="auto"/>
              <w:jc w:val="both"/>
              <w:rPr>
                <w:ins w:id="175" w:author="James Lawson" w:date="2014-04-15T15:06:00Z"/>
              </w:rPr>
            </w:pPr>
            <w:ins w:id="176" w:author="James Lawson" w:date="2014-04-15T16:37:00Z">
              <w:r>
                <w:t>High</w:t>
              </w:r>
            </w:ins>
          </w:p>
        </w:tc>
      </w:tr>
      <w:tr w:rsidR="007F5827" w14:paraId="0F06E9B4" w14:textId="77777777" w:rsidTr="00D10E82">
        <w:trPr>
          <w:ins w:id="177" w:author="James Lawson" w:date="2014-04-15T15:06:00Z"/>
        </w:trPr>
        <w:tc>
          <w:tcPr>
            <w:tcW w:w="2310" w:type="dxa"/>
          </w:tcPr>
          <w:p w14:paraId="5E3D807C" w14:textId="6010E794" w:rsidR="00D62BDA" w:rsidRPr="005725E6" w:rsidRDefault="007F5827" w:rsidP="007F5827">
            <w:pPr>
              <w:spacing w:line="360" w:lineRule="auto"/>
              <w:jc w:val="both"/>
              <w:rPr>
                <w:ins w:id="178" w:author="James Lawson" w:date="2014-04-15T16:37:00Z"/>
                <w:b/>
                <w:rPrChange w:id="179" w:author="James Lawson" w:date="2014-04-22T10:47:00Z">
                  <w:rPr>
                    <w:ins w:id="180" w:author="James Lawson" w:date="2014-04-15T16:37:00Z"/>
                  </w:rPr>
                </w:rPrChange>
              </w:rPr>
            </w:pPr>
            <w:ins w:id="181" w:author="James Lawson" w:date="2014-04-15T15:15:00Z">
              <w:r w:rsidRPr="005725E6">
                <w:rPr>
                  <w:b/>
                  <w:rPrChange w:id="182" w:author="James Lawson" w:date="2014-04-22T10:47:00Z">
                    <w:rPr/>
                  </w:rPrChange>
                </w:rPr>
                <w:t>Flood characteristics</w:t>
              </w:r>
            </w:ins>
          </w:p>
          <w:p w14:paraId="0390F6CE" w14:textId="77777777" w:rsidR="007F5827" w:rsidRPr="005725E6" w:rsidRDefault="007F5827">
            <w:pPr>
              <w:jc w:val="right"/>
              <w:rPr>
                <w:ins w:id="183" w:author="James Lawson" w:date="2014-04-15T15:06:00Z"/>
                <w:b/>
                <w:rPrChange w:id="184" w:author="James Lawson" w:date="2014-04-22T10:47:00Z">
                  <w:rPr>
                    <w:ins w:id="185" w:author="James Lawson" w:date="2014-04-15T15:06:00Z"/>
                  </w:rPr>
                </w:rPrChange>
              </w:rPr>
              <w:pPrChange w:id="186" w:author="James Lawson" w:date="2014-04-15T16:37:00Z">
                <w:pPr>
                  <w:spacing w:line="360" w:lineRule="auto"/>
                  <w:jc w:val="both"/>
                </w:pPr>
              </w:pPrChange>
            </w:pPr>
          </w:p>
        </w:tc>
        <w:tc>
          <w:tcPr>
            <w:tcW w:w="2310" w:type="dxa"/>
          </w:tcPr>
          <w:p w14:paraId="7876FA3C" w14:textId="13AD01F5" w:rsidR="007F5827" w:rsidRDefault="007F5827" w:rsidP="007F5827">
            <w:pPr>
              <w:spacing w:line="360" w:lineRule="auto"/>
              <w:jc w:val="both"/>
              <w:rPr>
                <w:ins w:id="187" w:author="James Lawson" w:date="2014-04-15T15:06:00Z"/>
              </w:rPr>
            </w:pPr>
            <w:ins w:id="188" w:author="James Lawson" w:date="2014-04-15T15:17:00Z">
              <w:r>
                <w:lastRenderedPageBreak/>
                <w:t xml:space="preserve">Small, frequent, short </w:t>
              </w:r>
              <w:r>
                <w:lastRenderedPageBreak/>
                <w:t xml:space="preserve">duration. </w:t>
              </w:r>
            </w:ins>
            <w:ins w:id="189" w:author="James Lawson" w:date="2014-04-15T15:15:00Z">
              <w:r>
                <w:t>Low rise and fall rates.</w:t>
              </w:r>
            </w:ins>
          </w:p>
        </w:tc>
        <w:tc>
          <w:tcPr>
            <w:tcW w:w="2311" w:type="dxa"/>
          </w:tcPr>
          <w:p w14:paraId="076AC896" w14:textId="7DB86F1B" w:rsidR="007F5827" w:rsidRDefault="005725E6" w:rsidP="005725E6">
            <w:pPr>
              <w:spacing w:line="360" w:lineRule="auto"/>
              <w:jc w:val="both"/>
              <w:rPr>
                <w:ins w:id="190" w:author="James Lawson" w:date="2014-04-15T15:06:00Z"/>
              </w:rPr>
            </w:pPr>
            <w:ins w:id="191" w:author="James Lawson" w:date="2014-04-22T10:49:00Z">
              <w:r>
                <w:lastRenderedPageBreak/>
                <w:t>Roughly 50% h</w:t>
              </w:r>
            </w:ins>
            <w:ins w:id="192" w:author="James Lawson" w:date="2014-04-15T15:47:00Z">
              <w:r w:rsidR="00C8137F">
                <w:t xml:space="preserve">igher </w:t>
              </w:r>
              <w:r w:rsidR="00C8137F">
                <w:lastRenderedPageBreak/>
                <w:t>magnitude</w:t>
              </w:r>
            </w:ins>
            <w:ins w:id="193" w:author="James Lawson" w:date="2014-04-15T15:48:00Z">
              <w:r w:rsidR="00C8137F">
                <w:t xml:space="preserve"> than stable winter </w:t>
              </w:r>
              <w:proofErr w:type="spellStart"/>
              <w:r w:rsidR="00C8137F">
                <w:t>baseflow</w:t>
              </w:r>
              <w:proofErr w:type="spellEnd"/>
              <w:r w:rsidR="00C8137F">
                <w:t xml:space="preserve"> streams</w:t>
              </w:r>
            </w:ins>
            <w:ins w:id="194" w:author="James Lawson" w:date="2014-04-15T15:47:00Z">
              <w:r w:rsidR="00C8137F">
                <w:t xml:space="preserve">, with </w:t>
              </w:r>
            </w:ins>
            <w:ins w:id="195" w:author="James Lawson" w:date="2014-04-15T15:48:00Z">
              <w:r w:rsidR="00C8137F">
                <w:t xml:space="preserve">similar </w:t>
              </w:r>
            </w:ins>
            <w:ins w:id="196" w:author="James Lawson" w:date="2014-04-15T15:49:00Z">
              <w:r w:rsidR="00C8137F">
                <w:t>duration</w:t>
              </w:r>
            </w:ins>
            <w:ins w:id="197" w:author="James Lawson" w:date="2014-04-15T15:48:00Z">
              <w:r w:rsidR="00C8137F">
                <w:t xml:space="preserve"> </w:t>
              </w:r>
            </w:ins>
            <w:ins w:id="198" w:author="James Lawson" w:date="2014-04-15T15:49:00Z">
              <w:r w:rsidR="00C8137F">
                <w:t xml:space="preserve">and </w:t>
              </w:r>
            </w:ins>
            <w:ins w:id="199" w:author="James Lawson" w:date="2014-04-22T10:50:00Z">
              <w:r>
                <w:t>quicker</w:t>
              </w:r>
            </w:ins>
            <w:ins w:id="200" w:author="James Lawson" w:date="2014-04-15T15:48:00Z">
              <w:r w:rsidR="00C8137F">
                <w:t xml:space="preserve"> rise and fall rates</w:t>
              </w:r>
            </w:ins>
            <w:ins w:id="201" w:author="James Lawson" w:date="2014-04-15T15:49:00Z">
              <w:r w:rsidR="00C8137F">
                <w:t>.</w:t>
              </w:r>
            </w:ins>
            <w:ins w:id="202" w:author="James Lawson" w:date="2014-04-15T15:47:00Z">
              <w:r w:rsidR="00C8137F">
                <w:t xml:space="preserve"> </w:t>
              </w:r>
            </w:ins>
          </w:p>
        </w:tc>
        <w:tc>
          <w:tcPr>
            <w:tcW w:w="2311" w:type="dxa"/>
          </w:tcPr>
          <w:p w14:paraId="269DCE7A" w14:textId="35CC48C8" w:rsidR="007F5827" w:rsidRDefault="005725E6" w:rsidP="007F5827">
            <w:pPr>
              <w:spacing w:line="360" w:lineRule="auto"/>
              <w:jc w:val="both"/>
              <w:rPr>
                <w:ins w:id="203" w:author="James Lawson" w:date="2014-04-15T15:06:00Z"/>
              </w:rPr>
            </w:pPr>
            <w:ins w:id="204" w:author="James Lawson" w:date="2014-04-22T10:50:00Z">
              <w:r>
                <w:lastRenderedPageBreak/>
                <w:t xml:space="preserve">Higher magnitude than </w:t>
              </w:r>
              <w:r>
                <w:lastRenderedPageBreak/>
                <w:t xml:space="preserve">unpredictable </w:t>
              </w:r>
              <w:proofErr w:type="spellStart"/>
              <w:r>
                <w:t>baseflow</w:t>
              </w:r>
              <w:proofErr w:type="spellEnd"/>
              <w:r>
                <w:t xml:space="preserve"> streams, similar duration, still quicker rise and fall </w:t>
              </w:r>
              <w:proofErr w:type="gramStart"/>
              <w:r>
                <w:t>rates .</w:t>
              </w:r>
            </w:ins>
            <w:proofErr w:type="gramEnd"/>
            <w:ins w:id="205" w:author="James Lawson" w:date="2014-04-22T10:48:00Z">
              <w:r>
                <w:t xml:space="preserve"> </w:t>
              </w:r>
            </w:ins>
          </w:p>
        </w:tc>
      </w:tr>
      <w:tr w:rsidR="007F5827" w14:paraId="1784B6B2" w14:textId="77777777" w:rsidTr="00D10E82">
        <w:trPr>
          <w:ins w:id="206" w:author="James Lawson" w:date="2014-04-15T15:16:00Z"/>
        </w:trPr>
        <w:tc>
          <w:tcPr>
            <w:tcW w:w="2310" w:type="dxa"/>
          </w:tcPr>
          <w:p w14:paraId="7B43D784" w14:textId="0AD399BA" w:rsidR="007F5827" w:rsidRPr="005725E6" w:rsidRDefault="007F5827" w:rsidP="007F5827">
            <w:pPr>
              <w:spacing w:line="360" w:lineRule="auto"/>
              <w:jc w:val="both"/>
              <w:rPr>
                <w:ins w:id="207" w:author="James Lawson" w:date="2014-04-15T15:16:00Z"/>
                <w:b/>
                <w:rPrChange w:id="208" w:author="James Lawson" w:date="2014-04-22T10:47:00Z">
                  <w:rPr>
                    <w:ins w:id="209" w:author="James Lawson" w:date="2014-04-15T15:16:00Z"/>
                  </w:rPr>
                </w:rPrChange>
              </w:rPr>
            </w:pPr>
            <w:proofErr w:type="spellStart"/>
            <w:ins w:id="210" w:author="James Lawson" w:date="2014-04-15T15:16:00Z">
              <w:r w:rsidRPr="005725E6">
                <w:rPr>
                  <w:b/>
                  <w:rPrChange w:id="211" w:author="James Lawson" w:date="2014-04-22T10:47:00Z">
                    <w:rPr/>
                  </w:rPrChange>
                </w:rPr>
                <w:lastRenderedPageBreak/>
                <w:t>Baseflow</w:t>
              </w:r>
              <w:proofErr w:type="spellEnd"/>
              <w:r w:rsidRPr="005725E6">
                <w:rPr>
                  <w:b/>
                  <w:rPrChange w:id="212" w:author="James Lawson" w:date="2014-04-22T10:47:00Z">
                    <w:rPr/>
                  </w:rPrChange>
                </w:rPr>
                <w:t xml:space="preserve"> contribution</w:t>
              </w:r>
            </w:ins>
          </w:p>
        </w:tc>
        <w:tc>
          <w:tcPr>
            <w:tcW w:w="2310" w:type="dxa"/>
          </w:tcPr>
          <w:p w14:paraId="74AFCC13" w14:textId="50CAED48" w:rsidR="007F5827" w:rsidRDefault="007F5827" w:rsidP="007F5827">
            <w:pPr>
              <w:spacing w:line="360" w:lineRule="auto"/>
              <w:jc w:val="both"/>
              <w:rPr>
                <w:ins w:id="213" w:author="James Lawson" w:date="2014-04-15T15:16:00Z"/>
              </w:rPr>
            </w:pPr>
            <w:ins w:id="214" w:author="James Lawson" w:date="2014-04-15T15:16:00Z">
              <w:r>
                <w:t>High</w:t>
              </w:r>
            </w:ins>
          </w:p>
        </w:tc>
        <w:tc>
          <w:tcPr>
            <w:tcW w:w="2311" w:type="dxa"/>
          </w:tcPr>
          <w:p w14:paraId="1734EF1D" w14:textId="2348851F" w:rsidR="007F5827" w:rsidRDefault="00C8137F" w:rsidP="007F5827">
            <w:pPr>
              <w:spacing w:line="360" w:lineRule="auto"/>
              <w:jc w:val="both"/>
              <w:rPr>
                <w:ins w:id="215" w:author="James Lawson" w:date="2014-04-15T15:16:00Z"/>
              </w:rPr>
            </w:pPr>
            <w:ins w:id="216" w:author="James Lawson" w:date="2014-04-15T15:51:00Z">
              <w:r>
                <w:t xml:space="preserve">High, but less lower than </w:t>
              </w:r>
              <w:r w:rsidR="000B0D71">
                <w:t xml:space="preserve">stable winter </w:t>
              </w:r>
              <w:proofErr w:type="spellStart"/>
              <w:r w:rsidR="000B0D71">
                <w:t>baseflow</w:t>
              </w:r>
            </w:ins>
            <w:proofErr w:type="spellEnd"/>
          </w:p>
        </w:tc>
        <w:tc>
          <w:tcPr>
            <w:tcW w:w="2311" w:type="dxa"/>
          </w:tcPr>
          <w:p w14:paraId="64C5E8E6" w14:textId="5FDD9094" w:rsidR="007F5827" w:rsidRDefault="00D62BDA">
            <w:pPr>
              <w:keepNext/>
              <w:spacing w:line="360" w:lineRule="auto"/>
              <w:jc w:val="both"/>
              <w:rPr>
                <w:ins w:id="217" w:author="James Lawson" w:date="2014-04-15T15:16:00Z"/>
              </w:rPr>
              <w:pPrChange w:id="218" w:author="James Lawson" w:date="2014-04-15T16:38:00Z">
                <w:pPr>
                  <w:spacing w:line="360" w:lineRule="auto"/>
                  <w:jc w:val="both"/>
                </w:pPr>
              </w:pPrChange>
            </w:pPr>
            <w:ins w:id="219" w:author="James Lawson" w:date="2014-04-15T16:40:00Z">
              <w:r>
                <w:t>Intermediate</w:t>
              </w:r>
            </w:ins>
          </w:p>
        </w:tc>
      </w:tr>
    </w:tbl>
    <w:p w14:paraId="125F1B80" w14:textId="59511E3F" w:rsidR="00D10E82" w:rsidRPr="00EA700F" w:rsidRDefault="00D62BDA">
      <w:pPr>
        <w:pStyle w:val="Caption"/>
        <w:pPrChange w:id="220" w:author="James Lawson" w:date="2014-04-15T16:38:00Z">
          <w:pPr>
            <w:spacing w:line="360" w:lineRule="auto"/>
            <w:jc w:val="both"/>
          </w:pPr>
        </w:pPrChange>
      </w:pPr>
      <w:ins w:id="221" w:author="James Lawson" w:date="2014-04-15T16:38:00Z">
        <w:r>
          <w:t xml:space="preserve">Table </w:t>
        </w:r>
        <w:r>
          <w:fldChar w:fldCharType="begin"/>
        </w:r>
        <w:r>
          <w:instrText xml:space="preserve"> SEQ Table \* ARABIC </w:instrText>
        </w:r>
      </w:ins>
      <w:r>
        <w:fldChar w:fldCharType="separate"/>
      </w:r>
      <w:ins w:id="222" w:author="James Lawson" w:date="2014-04-15T16:38:00Z">
        <w:r>
          <w:rPr>
            <w:noProof/>
          </w:rPr>
          <w:t>1</w:t>
        </w:r>
        <w:r>
          <w:fldChar w:fldCharType="end"/>
        </w:r>
        <w:r>
          <w:t xml:space="preserve">. </w:t>
        </w:r>
      </w:ins>
      <w:ins w:id="223" w:author="James Lawson" w:date="2014-04-22T10:51:00Z">
        <w:r w:rsidR="005725E6">
          <w:t xml:space="preserve">Flow characteristics of river hydrological classes used in this study. </w:t>
        </w:r>
      </w:ins>
      <w:ins w:id="224" w:author="James Lawson" w:date="2014-04-22T10:52:00Z">
        <w:r w:rsidR="005725E6">
          <w:t>The reader is directed to</w:t>
        </w:r>
      </w:ins>
      <w:ins w:id="225" w:author="James Lawson" w:date="2014-04-22T10:51:00Z">
        <w:r w:rsidR="005725E6">
          <w:t xml:space="preserve"> Kennard et al. (2010) </w:t>
        </w:r>
      </w:ins>
      <w:ins w:id="226" w:author="James Lawson" w:date="2014-04-22T10:52:00Z">
        <w:r w:rsidR="005725E6">
          <w:t xml:space="preserve">for the complete characterisation and derivation of these classes. </w:t>
        </w:r>
      </w:ins>
      <w:ins w:id="227" w:author="James Lawson" w:date="2014-04-22T10:57:00Z">
        <w:r w:rsidR="005725E6">
          <w:t xml:space="preserve">It is worthwhile to note here that </w:t>
        </w:r>
      </w:ins>
      <w:ins w:id="228" w:author="James Lawson" w:date="2014-04-22T10:58:00Z">
        <w:r w:rsidR="005B4881">
          <w:t xml:space="preserve">these three classes span roughly half of the range of hydrological variability within the Australian continent. The extreme </w:t>
        </w:r>
      </w:ins>
      <w:ins w:id="229" w:author="James Lawson" w:date="2014-04-22T10:59:00Z">
        <w:r w:rsidR="005B4881">
          <w:t xml:space="preserve">hydrological </w:t>
        </w:r>
      </w:ins>
      <w:ins w:id="230" w:author="James Lawson" w:date="2014-04-22T10:58:00Z">
        <w:r w:rsidR="005B4881">
          <w:t>variability</w:t>
        </w:r>
      </w:ins>
      <w:ins w:id="231" w:author="James Lawson" w:date="2014-04-22T10:59:00Z">
        <w:r w:rsidR="005B4881">
          <w:t xml:space="preserve"> within the arid and semi-arid regions that dominate the centre of the continent</w:t>
        </w:r>
      </w:ins>
      <w:ins w:id="232" w:author="James Lawson" w:date="2014-04-22T11:00:00Z">
        <w:r w:rsidR="005B4881">
          <w:t xml:space="preserve"> </w:t>
        </w:r>
      </w:ins>
      <w:ins w:id="233" w:author="James Lawson" w:date="2014-04-22T11:02:00Z">
        <w:r w:rsidR="005B4881">
          <w:fldChar w:fldCharType="begin" w:fldLock="1"/>
        </w:r>
      </w:ins>
      <w:r w:rsidR="00784D54">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005B4881">
        <w:fldChar w:fldCharType="separate"/>
      </w:r>
      <w:r w:rsidR="00423B8A" w:rsidRPr="00423B8A">
        <w:rPr>
          <w:i w:val="0"/>
          <w:noProof/>
        </w:rPr>
        <w:t>(Finlayson &amp; McMahon 1988)</w:t>
      </w:r>
      <w:ins w:id="234" w:author="James Lawson" w:date="2014-04-22T11:02:00Z">
        <w:r w:rsidR="005B4881">
          <w:fldChar w:fldCharType="end"/>
        </w:r>
      </w:ins>
      <w:ins w:id="235" w:author="James Lawson" w:date="2014-04-22T10:59:00Z">
        <w:r w:rsidR="005B4881">
          <w:t xml:space="preserve"> is not represented here. </w:t>
        </w:r>
      </w:ins>
    </w:p>
    <w:p w14:paraId="6E129745" w14:textId="77777777" w:rsidR="007166A1" w:rsidRPr="00EA700F" w:rsidRDefault="007166A1" w:rsidP="00A22B81">
      <w:pPr>
        <w:keepNext/>
        <w:spacing w:line="360" w:lineRule="auto"/>
        <w:jc w:val="both"/>
      </w:pPr>
      <w:commentRangeStart w:id="236"/>
      <w:commentRangeStart w:id="237"/>
      <w:r w:rsidRPr="00EA700F">
        <w:rPr>
          <w:noProof/>
          <w:lang w:eastAsia="en-AU"/>
        </w:rPr>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
                    <a:stretch>
                      <a:fillRect/>
                    </a:stretch>
                  </pic:blipFill>
                  <pic:spPr>
                    <a:xfrm>
                      <a:off x="0" y="0"/>
                      <a:ext cx="5106174" cy="3700364"/>
                    </a:xfrm>
                    <a:prstGeom prst="rect">
                      <a:avLst/>
                    </a:prstGeom>
                  </pic:spPr>
                </pic:pic>
              </a:graphicData>
            </a:graphic>
          </wp:inline>
        </w:drawing>
      </w:r>
      <w:commentRangeEnd w:id="236"/>
      <w:r w:rsidR="00FF3274">
        <w:rPr>
          <w:rStyle w:val="CommentReference"/>
        </w:rPr>
        <w:commentReference w:id="236"/>
      </w:r>
      <w:commentRangeEnd w:id="237"/>
      <w:r w:rsidR="002E43DE">
        <w:rPr>
          <w:rStyle w:val="CommentReference"/>
        </w:rPr>
        <w:commentReference w:id="237"/>
      </w:r>
    </w:p>
    <w:p w14:paraId="1540BF97" w14:textId="6C73D7D4" w:rsidR="007166A1" w:rsidRPr="00EA700F" w:rsidRDefault="007166A1" w:rsidP="00A22B81">
      <w:pPr>
        <w:pStyle w:val="Caption"/>
        <w:spacing w:line="360" w:lineRule="auto"/>
        <w:jc w:val="both"/>
        <w:rPr>
          <w:sz w:val="22"/>
          <w:szCs w:val="22"/>
        </w:rPr>
      </w:pPr>
      <w:r w:rsidRPr="00EA700F">
        <w:rPr>
          <w:sz w:val="22"/>
          <w:szCs w:val="22"/>
        </w:rPr>
        <w:t xml:space="preserve">Figure </w:t>
      </w:r>
      <w:r w:rsidRPr="00EA700F">
        <w:rPr>
          <w:sz w:val="22"/>
          <w:szCs w:val="22"/>
        </w:rPr>
        <w:fldChar w:fldCharType="begin"/>
      </w:r>
      <w:r w:rsidRPr="00EA700F">
        <w:rPr>
          <w:sz w:val="22"/>
          <w:szCs w:val="22"/>
        </w:rPr>
        <w:instrText xml:space="preserve"> SEQ Figure \* ARABIC </w:instrText>
      </w:r>
      <w:r w:rsidRPr="00EA700F">
        <w:rPr>
          <w:sz w:val="22"/>
          <w:szCs w:val="22"/>
        </w:rPr>
        <w:fldChar w:fldCharType="separate"/>
      </w:r>
      <w:r w:rsidR="00335320" w:rsidRPr="00EA700F">
        <w:rPr>
          <w:noProof/>
          <w:sz w:val="22"/>
          <w:szCs w:val="22"/>
        </w:rPr>
        <w:t>1</w:t>
      </w:r>
      <w:r w:rsidRPr="00EA700F">
        <w:rPr>
          <w:sz w:val="22"/>
          <w:szCs w:val="22"/>
        </w:rPr>
        <w:fldChar w:fldCharType="end"/>
      </w:r>
      <w:r w:rsidRPr="00EA700F">
        <w:rPr>
          <w:sz w:val="22"/>
          <w:szCs w:val="22"/>
        </w:rPr>
        <w:t xml:space="preserve">. </w:t>
      </w:r>
      <w:r w:rsidR="0085737E">
        <w:rPr>
          <w:sz w:val="22"/>
          <w:szCs w:val="22"/>
        </w:rPr>
        <w:t>Location of fifteen field study sites across south-eastern Australia</w:t>
      </w:r>
      <w:ins w:id="238" w:author="Michelle Leishman" w:date="2014-04-08T15:48:00Z">
        <w:r w:rsidR="009C2AD8">
          <w:rPr>
            <w:sz w:val="22"/>
            <w:szCs w:val="22"/>
          </w:rPr>
          <w:t xml:space="preserve"> chosen to represent the three major hydrological classes of SE </w:t>
        </w:r>
        <w:commentRangeStart w:id="239"/>
        <w:r w:rsidR="009C2AD8">
          <w:rPr>
            <w:sz w:val="22"/>
            <w:szCs w:val="22"/>
          </w:rPr>
          <w:t>Australia</w:t>
        </w:r>
      </w:ins>
      <w:commentRangeEnd w:id="239"/>
      <w:ins w:id="240" w:author="Michelle Leishman" w:date="2014-04-08T15:49:00Z">
        <w:r w:rsidR="009C2AD8">
          <w:rPr>
            <w:rStyle w:val="CommentReference"/>
            <w:i w:val="0"/>
            <w:iCs w:val="0"/>
            <w:color w:val="auto"/>
          </w:rPr>
          <w:commentReference w:id="239"/>
        </w:r>
      </w:ins>
      <w:r w:rsidR="00EF3710">
        <w:rPr>
          <w:sz w:val="22"/>
          <w:szCs w:val="22"/>
        </w:rPr>
        <w:t>.</w:t>
      </w:r>
    </w:p>
    <w:p w14:paraId="20EA697E" w14:textId="07FA4983" w:rsidR="007166A1" w:rsidRPr="00EA700F" w:rsidRDefault="00B634E6" w:rsidP="00A22B81">
      <w:pPr>
        <w:autoSpaceDE w:val="0"/>
        <w:autoSpaceDN w:val="0"/>
        <w:adjustRightInd w:val="0"/>
        <w:spacing w:after="0" w:line="360" w:lineRule="auto"/>
        <w:jc w:val="both"/>
      </w:pPr>
      <w:r w:rsidRPr="00EA700F">
        <w:t>Gauged locations were selected that had &gt;15 years of associated continuous hydrological data, and an absence of flow regulation, significant water extrac</w:t>
      </w:r>
      <w:r w:rsidR="0085737E">
        <w:t>tion or catchment urbanisation, following Kennard et al. (</w:t>
      </w:r>
      <w:r w:rsidRPr="00EA700F">
        <w:t>2010). To minimise signals associated with human land-use</w:t>
      </w:r>
      <w:ins w:id="241" w:author="Dr Kirstie Fryirs" w:date="2014-04-02T14:10:00Z">
        <w:r w:rsidR="00FF3274">
          <w:t xml:space="preserve"> and river type</w:t>
        </w:r>
      </w:ins>
      <w:r w:rsidRPr="00EA700F">
        <w:t xml:space="preserve">, the following further criteria were used to shortlist possible study sites: </w:t>
      </w:r>
      <w:ins w:id="242" w:author="Dr Kirstie Fryirs" w:date="2014-04-02T14:10:00Z">
        <w:r w:rsidR="00FF3274">
          <w:t xml:space="preserve">all were partly confined valleys with discontinuous floodplain pocket River Styles (c.f. Brierley and </w:t>
        </w:r>
        <w:proofErr w:type="spellStart"/>
        <w:r w:rsidR="00FF3274">
          <w:t>Fryirs</w:t>
        </w:r>
        <w:proofErr w:type="spellEnd"/>
        <w:r w:rsidR="00FF3274">
          <w:t>, 2005)</w:t>
        </w:r>
      </w:ins>
      <w:ins w:id="243" w:author="Dr Kirstie Fryirs" w:date="2014-04-02T14:11:00Z">
        <w:r w:rsidR="00810634">
          <w:t xml:space="preserve">, had an </w:t>
        </w:r>
      </w:ins>
      <w:r w:rsidRPr="00EA700F">
        <w:t xml:space="preserve">intact native </w:t>
      </w:r>
      <w:r w:rsidRPr="00EA700F">
        <w:lastRenderedPageBreak/>
        <w:t xml:space="preserve">riparian vegetation cover (a band of native riparian vegetation extending &gt;15 m from </w:t>
      </w:r>
      <w:commentRangeStart w:id="244"/>
      <w:r w:rsidRPr="00EA700F">
        <w:t>the</w:t>
      </w:r>
      <w:commentRangeEnd w:id="244"/>
      <w:r w:rsidR="00810634">
        <w:rPr>
          <w:rStyle w:val="CommentReference"/>
        </w:rPr>
        <w:commentReference w:id="244"/>
      </w:r>
      <w:r w:rsidRPr="00EA700F">
        <w:t xml:space="preserve"> channel edge), </w:t>
      </w:r>
      <w:commentRangeStart w:id="245"/>
      <w:del w:id="246" w:author="Dr Kirstie Fryirs" w:date="2014-04-02T14:11:00Z">
        <w:r w:rsidRPr="00EA700F" w:rsidDel="00FF3274">
          <w:delText xml:space="preserve">natural </w:delText>
        </w:r>
      </w:del>
      <w:commentRangeEnd w:id="245"/>
      <w:r w:rsidR="00FF3274">
        <w:rPr>
          <w:rStyle w:val="CommentReference"/>
        </w:rPr>
        <w:commentReference w:id="245"/>
      </w:r>
      <w:ins w:id="247" w:author="Dr Kirstie Fryirs" w:date="2014-04-02T14:11:00Z">
        <w:r w:rsidR="00FF3274">
          <w:t>were in good</w:t>
        </w:r>
        <w:r w:rsidR="00FF3274" w:rsidRPr="00EA700F">
          <w:t xml:space="preserve"> </w:t>
        </w:r>
      </w:ins>
      <w:r w:rsidRPr="00EA700F">
        <w:t xml:space="preserve">geomorphic condition (lack of significant human-induced erosional or depositional landforms), </w:t>
      </w:r>
      <w:del w:id="248" w:author="Dr Kirstie Fryirs" w:date="2014-04-02T14:13:00Z">
        <w:r w:rsidRPr="00EA700F" w:rsidDel="00810634">
          <w:delText xml:space="preserve">and </w:delText>
        </w:r>
      </w:del>
      <w:r w:rsidRPr="00EA700F">
        <w:t xml:space="preserve">minimal </w:t>
      </w:r>
      <w:del w:id="249" w:author="Dr Kirstie Fryirs" w:date="2014-04-02T14:12:00Z">
        <w:r w:rsidRPr="00EA700F" w:rsidDel="00810634">
          <w:delText xml:space="preserve">catchment </w:delText>
        </w:r>
      </w:del>
      <w:ins w:id="250" w:author="Dr Kirstie Fryirs" w:date="2014-04-02T14:12:00Z">
        <w:r w:rsidR="00810634">
          <w:t>vegetation</w:t>
        </w:r>
        <w:r w:rsidR="00810634" w:rsidRPr="00EA700F">
          <w:t xml:space="preserve"> </w:t>
        </w:r>
      </w:ins>
      <w:r w:rsidRPr="00EA700F">
        <w:t>clearing (catchment predominantly covered by native vegetation)</w:t>
      </w:r>
      <w:ins w:id="251" w:author="Dr Kirstie Fryirs" w:date="2014-04-02T14:12:00Z">
        <w:r w:rsidR="00810634">
          <w:t xml:space="preserve"> and occurred in </w:t>
        </w:r>
      </w:ins>
      <w:ins w:id="252" w:author="Michelle Leishman" w:date="2014-04-08T15:52:00Z">
        <w:r w:rsidR="00AE6B7B">
          <w:t xml:space="preserve">a </w:t>
        </w:r>
      </w:ins>
      <w:ins w:id="253" w:author="Dr Kirstie Fryirs" w:date="2014-04-02T14:12:00Z">
        <w:r w:rsidR="00810634">
          <w:t>catchment smaller than</w:t>
        </w:r>
      </w:ins>
      <w:ins w:id="254" w:author="Dr Kirstie Fryirs" w:date="2014-04-02T14:13:00Z">
        <w:r w:rsidR="00810634">
          <w:t xml:space="preserve"> </w:t>
        </w:r>
        <w:r w:rsidR="00810634" w:rsidRPr="00EA700F">
          <w:t>1000 km</w:t>
        </w:r>
        <w:r w:rsidR="00810634" w:rsidRPr="00EA700F">
          <w:rPr>
            <w:vertAlign w:val="superscript"/>
          </w:rPr>
          <w:t>2</w:t>
        </w:r>
      </w:ins>
      <w:ins w:id="255" w:author="Dr Kirstie Fryirs" w:date="2014-04-02T14:12:00Z">
        <w:r w:rsidR="00810634">
          <w:t xml:space="preserve"> </w:t>
        </w:r>
      </w:ins>
      <w:r w:rsidRPr="00EA700F">
        <w:t xml:space="preserve">. These criteria were assessed using a combination of visual inspection of satellite photography (Google Earth, Microsoft Bing), </w:t>
      </w:r>
      <w:ins w:id="256" w:author="Dr Kirstie Fryirs" w:date="2014-04-02T14:13:00Z">
        <w:r w:rsidR="00810634">
          <w:t xml:space="preserve">and </w:t>
        </w:r>
      </w:ins>
      <w:r w:rsidRPr="00EA700F">
        <w:t>information from the NSW Riparian Vegetation Extent dataset and the NSW Office of Water River Styles® geospatial dataset (</w:t>
      </w:r>
      <w:r w:rsidRPr="00EA700F">
        <w:rPr>
          <w:rFonts w:cs="Helvetica"/>
        </w:rPr>
        <w:t xml:space="preserve">NSW Office of Water, Department of Primary </w:t>
      </w:r>
      <w:commentRangeStart w:id="257"/>
      <w:r w:rsidRPr="00EA700F">
        <w:rPr>
          <w:rFonts w:cs="Helvetica"/>
        </w:rPr>
        <w:t>Industries</w:t>
      </w:r>
      <w:commentRangeEnd w:id="257"/>
      <w:r w:rsidR="00AE6B7B">
        <w:rPr>
          <w:rStyle w:val="CommentReference"/>
        </w:rPr>
        <w:commentReference w:id="257"/>
      </w:r>
      <w:r w:rsidRPr="00EA700F">
        <w:rPr>
          <w:rFonts w:cs="Helvetica"/>
        </w:rPr>
        <w:t>)</w:t>
      </w:r>
      <w:r w:rsidRPr="00EA700F">
        <w:t xml:space="preserve">. </w:t>
      </w:r>
      <w:del w:id="258" w:author="Dr Kirstie Fryirs" w:date="2014-04-02T14:13:00Z">
        <w:r w:rsidRPr="00EA700F" w:rsidDel="00810634">
          <w:delText>Large rivers with catchment area &gt;1000 km</w:delText>
        </w:r>
        <w:r w:rsidRPr="00EA700F" w:rsidDel="00810634">
          <w:rPr>
            <w:vertAlign w:val="superscript"/>
          </w:rPr>
          <w:delText>2</w:delText>
        </w:r>
        <w:r w:rsidRPr="00EA700F" w:rsidDel="00810634">
          <w:delText xml:space="preserve"> were </w:delText>
        </w:r>
        <w:r w:rsidR="0085737E" w:rsidDel="00810634">
          <w:delText>also</w:delText>
        </w:r>
        <w:r w:rsidRPr="00EA700F" w:rsidDel="00810634">
          <w:delText xml:space="preserve"> removed</w:delText>
        </w:r>
        <w:r w:rsidR="0085737E" w:rsidDel="00810634">
          <w:delText xml:space="preserve"> from consideration</w:delText>
        </w:r>
        <w:r w:rsidRPr="00EA700F" w:rsidDel="00810634">
          <w:delText xml:space="preserve">. </w:delText>
        </w:r>
      </w:del>
      <w:r w:rsidRPr="00EA700F">
        <w:t xml:space="preserve">To select the 15 study sites from this shortlist, accessibility by road, permission from state or private landholders, and proximity of accessible areas to continuous hydrological monitoring stations were </w:t>
      </w:r>
      <w:del w:id="259" w:author="Michelle Leishman" w:date="2014-04-08T15:53:00Z">
        <w:r w:rsidRPr="00EA700F" w:rsidDel="00AE6B7B">
          <w:delText>considered</w:delText>
        </w:r>
      </w:del>
      <w:ins w:id="260" w:author="Michelle Leishman" w:date="2014-04-08T15:53:00Z">
        <w:r w:rsidR="00AE6B7B">
          <w:t>taken into account</w:t>
        </w:r>
      </w:ins>
      <w:r w:rsidRPr="00EA700F">
        <w:t xml:space="preserve">. </w:t>
      </w:r>
    </w:p>
    <w:p w14:paraId="73905FE0" w14:textId="77777777" w:rsidR="007137EA" w:rsidRPr="00EA700F" w:rsidRDefault="007137EA" w:rsidP="00A22B81">
      <w:pPr>
        <w:autoSpaceDE w:val="0"/>
        <w:autoSpaceDN w:val="0"/>
        <w:adjustRightInd w:val="0"/>
        <w:spacing w:after="0" w:line="360" w:lineRule="auto"/>
        <w:jc w:val="both"/>
      </w:pPr>
    </w:p>
    <w:p w14:paraId="7EADD1DD" w14:textId="77777777" w:rsidR="00B634E6" w:rsidRPr="00EA700F" w:rsidRDefault="00B634E6" w:rsidP="00A22B81">
      <w:pPr>
        <w:spacing w:line="360" w:lineRule="auto"/>
        <w:jc w:val="both"/>
        <w:rPr>
          <w:b/>
        </w:rPr>
      </w:pPr>
      <w:r w:rsidRPr="00EA700F">
        <w:rPr>
          <w:b/>
        </w:rPr>
        <w:t>Species abundance and trait data collection</w:t>
      </w:r>
    </w:p>
    <w:p w14:paraId="6D58F635" w14:textId="3A7944A6" w:rsidR="00B634E6" w:rsidRPr="00810634" w:rsidRDefault="00B634E6" w:rsidP="00A22B81">
      <w:pPr>
        <w:shd w:val="clear" w:color="auto" w:fill="FFFFFF"/>
        <w:spacing w:after="0" w:line="360" w:lineRule="auto"/>
        <w:jc w:val="both"/>
        <w:rPr>
          <w:rFonts w:eastAsia="Times New Roman" w:cs="Arial"/>
          <w:lang w:eastAsia="en-AU"/>
          <w:rPrChange w:id="261" w:author="Dr Kirstie Fryirs" w:date="2014-04-02T14:13:00Z">
            <w:rPr>
              <w:rFonts w:eastAsia="Times New Roman" w:cs="Arial"/>
              <w:color w:val="222222"/>
              <w:lang w:eastAsia="en-AU"/>
            </w:rPr>
          </w:rPrChange>
        </w:rPr>
      </w:pPr>
      <w:r w:rsidRPr="00810634">
        <w:rPr>
          <w:rFonts w:eastAsia="Times New Roman" w:cs="Arial"/>
          <w:lang w:eastAsia="en-AU"/>
          <w:rPrChange w:id="262" w:author="Dr Kirstie Fryirs" w:date="2014-04-02T14:13:00Z">
            <w:rPr>
              <w:rFonts w:eastAsia="Times New Roman" w:cs="Arial"/>
              <w:color w:val="222222"/>
              <w:lang w:eastAsia="en-AU"/>
            </w:rPr>
          </w:rPrChange>
        </w:rPr>
        <w:t xml:space="preserve">Data collection was undertaken between December 2012 and May 2013. At each site, a 10 m by 50 m plot was marked out, with the longest </w:t>
      </w:r>
      <w:r w:rsidR="0085737E" w:rsidRPr="00810634">
        <w:rPr>
          <w:rFonts w:eastAsia="Times New Roman" w:cs="Arial"/>
          <w:lang w:eastAsia="en-AU"/>
          <w:rPrChange w:id="263" w:author="Dr Kirstie Fryirs" w:date="2014-04-02T14:13:00Z">
            <w:rPr>
              <w:rFonts w:eastAsia="Times New Roman" w:cs="Arial"/>
              <w:color w:val="222222"/>
              <w:lang w:eastAsia="en-AU"/>
            </w:rPr>
          </w:rPrChange>
        </w:rPr>
        <w:t>edge</w:t>
      </w:r>
      <w:r w:rsidRPr="00810634">
        <w:rPr>
          <w:rFonts w:eastAsia="Times New Roman" w:cs="Arial"/>
          <w:lang w:eastAsia="en-AU"/>
          <w:rPrChange w:id="264" w:author="Dr Kirstie Fryirs" w:date="2014-04-02T14:13:00Z">
            <w:rPr>
              <w:rFonts w:eastAsia="Times New Roman" w:cs="Arial"/>
              <w:color w:val="222222"/>
              <w:lang w:eastAsia="en-AU"/>
            </w:rPr>
          </w:rPrChange>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810634" w:rsidRDefault="00B634E6" w:rsidP="00A22B81">
      <w:pPr>
        <w:shd w:val="clear" w:color="auto" w:fill="FFFFFF"/>
        <w:spacing w:after="0" w:line="360" w:lineRule="auto"/>
        <w:jc w:val="both"/>
        <w:rPr>
          <w:rFonts w:eastAsia="Times New Roman" w:cs="Arial"/>
          <w:lang w:eastAsia="en-AU"/>
          <w:rPrChange w:id="265" w:author="Dr Kirstie Fryirs" w:date="2014-04-02T14:13:00Z">
            <w:rPr>
              <w:rFonts w:eastAsia="Times New Roman" w:cs="Arial"/>
              <w:color w:val="222222"/>
              <w:lang w:eastAsia="en-AU"/>
            </w:rPr>
          </w:rPrChange>
        </w:rPr>
      </w:pPr>
    </w:p>
    <w:p w14:paraId="1B624205" w14:textId="675644CC" w:rsidR="00B634E6" w:rsidRPr="00810634" w:rsidRDefault="00B634E6" w:rsidP="00A22B81">
      <w:pPr>
        <w:shd w:val="clear" w:color="auto" w:fill="FFFFFF"/>
        <w:spacing w:after="0" w:line="360" w:lineRule="auto"/>
        <w:jc w:val="both"/>
        <w:rPr>
          <w:rFonts w:eastAsia="Times New Roman" w:cs="Arial"/>
          <w:lang w:eastAsia="en-AU"/>
          <w:rPrChange w:id="266" w:author="Dr Kirstie Fryirs" w:date="2014-04-02T14:13:00Z">
            <w:rPr>
              <w:rFonts w:eastAsia="Times New Roman" w:cs="Arial"/>
              <w:color w:val="222222"/>
              <w:lang w:eastAsia="en-AU"/>
            </w:rPr>
          </w:rPrChange>
        </w:rPr>
      </w:pPr>
      <w:r w:rsidRPr="00810634">
        <w:rPr>
          <w:rFonts w:eastAsia="Times New Roman" w:cs="Arial"/>
          <w:lang w:eastAsia="en-AU"/>
          <w:rPrChange w:id="267" w:author="Dr Kirstie Fryirs" w:date="2014-04-02T14:13:00Z">
            <w:rPr>
              <w:rFonts w:eastAsia="Times New Roman" w:cs="Arial"/>
              <w:color w:val="222222"/>
              <w:lang w:eastAsia="en-AU"/>
            </w:rPr>
          </w:rPrChange>
        </w:rPr>
        <w:t xml:space="preserve">Proportional cover of woody vegetation was assessed </w:t>
      </w:r>
      <w:del w:id="268" w:author="Michelle Leishman" w:date="2014-04-08T15:54:00Z">
        <w:r w:rsidRPr="00810634" w:rsidDel="00AE6B7B">
          <w:rPr>
            <w:rFonts w:eastAsia="Times New Roman" w:cs="Arial"/>
            <w:lang w:eastAsia="en-AU"/>
            <w:rPrChange w:id="269" w:author="Dr Kirstie Fryirs" w:date="2014-04-02T14:13:00Z">
              <w:rPr>
                <w:rFonts w:eastAsia="Times New Roman" w:cs="Arial"/>
                <w:color w:val="222222"/>
                <w:lang w:eastAsia="en-AU"/>
              </w:rPr>
            </w:rPrChange>
          </w:rPr>
          <w:delText>at three levels</w:delText>
        </w:r>
      </w:del>
      <w:ins w:id="270" w:author="Michelle Leishman" w:date="2014-04-08T15:54:00Z">
        <w:r w:rsidR="00AE6B7B">
          <w:rPr>
            <w:rFonts w:eastAsia="Times New Roman" w:cs="Arial"/>
            <w:lang w:eastAsia="en-AU"/>
          </w:rPr>
          <w:t>for three strata</w:t>
        </w:r>
      </w:ins>
      <w:r w:rsidRPr="00810634">
        <w:rPr>
          <w:rFonts w:eastAsia="Times New Roman" w:cs="Arial"/>
          <w:lang w:eastAsia="en-AU"/>
          <w:rPrChange w:id="271" w:author="Dr Kirstie Fryirs" w:date="2014-04-02T14:13:00Z">
            <w:rPr>
              <w:rFonts w:eastAsia="Times New Roman" w:cs="Arial"/>
              <w:color w:val="222222"/>
              <w:lang w:eastAsia="en-AU"/>
            </w:rPr>
          </w:rPrChange>
        </w:rPr>
        <w:t xml:space="preserve">: shrub (1-4 m), </w:t>
      </w:r>
      <w:proofErr w:type="spellStart"/>
      <w:r w:rsidRPr="00810634">
        <w:rPr>
          <w:rFonts w:eastAsia="Times New Roman" w:cs="Arial"/>
          <w:lang w:eastAsia="en-AU"/>
          <w:rPrChange w:id="272" w:author="Dr Kirstie Fryirs" w:date="2014-04-02T14:13:00Z">
            <w:rPr>
              <w:rFonts w:eastAsia="Times New Roman" w:cs="Arial"/>
              <w:color w:val="222222"/>
              <w:lang w:eastAsia="en-AU"/>
            </w:rPr>
          </w:rPrChange>
        </w:rPr>
        <w:t>subcanopy</w:t>
      </w:r>
      <w:proofErr w:type="spellEnd"/>
      <w:r w:rsidRPr="00810634">
        <w:rPr>
          <w:rFonts w:eastAsia="Times New Roman" w:cs="Arial"/>
          <w:lang w:eastAsia="en-AU"/>
          <w:rPrChange w:id="273" w:author="Dr Kirstie Fryirs" w:date="2014-04-02T14:13:00Z">
            <w:rPr>
              <w:rFonts w:eastAsia="Times New Roman" w:cs="Arial"/>
              <w:color w:val="222222"/>
              <w:lang w:eastAsia="en-AU"/>
            </w:rPr>
          </w:rPrChange>
        </w:rPr>
        <w:t xml:space="preserve"> (4-8 m) and canopy (&gt;8 m). Species were identified using appropriate field guides, and were verified against </w:t>
      </w:r>
      <w:del w:id="274" w:author="Dr Kirstie Fryirs" w:date="2014-04-02T14:13:00Z">
        <w:r w:rsidRPr="00810634" w:rsidDel="00810634">
          <w:rPr>
            <w:rFonts w:eastAsia="Times New Roman" w:cs="Arial"/>
            <w:lang w:eastAsia="en-AU"/>
            <w:rPrChange w:id="275" w:author="Dr Kirstie Fryirs" w:date="2014-04-02T14:13:00Z">
              <w:rPr>
                <w:rFonts w:eastAsia="Times New Roman" w:cs="Arial"/>
                <w:color w:val="222222"/>
                <w:lang w:eastAsia="en-AU"/>
              </w:rPr>
            </w:rPrChange>
          </w:rPr>
          <w:delText xml:space="preserve">herbarium </w:delText>
        </w:r>
      </w:del>
      <w:r w:rsidRPr="00810634">
        <w:rPr>
          <w:rFonts w:eastAsia="Times New Roman" w:cs="Arial"/>
          <w:lang w:eastAsia="en-AU"/>
          <w:rPrChange w:id="276" w:author="Dr Kirstie Fryirs" w:date="2014-04-02T14:13:00Z">
            <w:rPr>
              <w:rFonts w:eastAsia="Times New Roman" w:cs="Arial"/>
              <w:color w:val="222222"/>
              <w:lang w:eastAsia="en-AU"/>
            </w:rPr>
          </w:rPrChange>
        </w:rPr>
        <w:t>specimens at the Macquarie University Herbarium</w:t>
      </w:r>
      <w:del w:id="277" w:author="Michelle Leishman" w:date="2014-04-08T15:55:00Z">
        <w:r w:rsidRPr="00810634" w:rsidDel="00AE6B7B">
          <w:rPr>
            <w:rFonts w:eastAsia="Times New Roman" w:cs="Arial"/>
            <w:lang w:eastAsia="en-AU"/>
            <w:rPrChange w:id="278" w:author="Dr Kirstie Fryirs" w:date="2014-04-02T14:13:00Z">
              <w:rPr>
                <w:rFonts w:eastAsia="Times New Roman" w:cs="Arial"/>
                <w:color w:val="222222"/>
                <w:lang w:eastAsia="en-AU"/>
              </w:rPr>
            </w:rPrChange>
          </w:rPr>
          <w:delText>. Hard to identify</w:delText>
        </w:r>
      </w:del>
      <w:ins w:id="279" w:author="Dr Kirstie Fryirs" w:date="2014-04-02T14:13:00Z">
        <w:del w:id="280" w:author="Michelle Leishman" w:date="2014-04-08T15:55:00Z">
          <w:r w:rsidR="00810634" w:rsidDel="00AE6B7B">
            <w:rPr>
              <w:rFonts w:eastAsia="Times New Roman" w:cs="Arial"/>
              <w:lang w:eastAsia="en-AU"/>
            </w:rPr>
            <w:delText>Some</w:delText>
          </w:r>
        </w:del>
      </w:ins>
      <w:del w:id="281" w:author="Michelle Leishman" w:date="2014-04-08T15:55:00Z">
        <w:r w:rsidRPr="00810634" w:rsidDel="00AE6B7B">
          <w:rPr>
            <w:rFonts w:eastAsia="Times New Roman" w:cs="Arial"/>
            <w:lang w:eastAsia="en-AU"/>
            <w:rPrChange w:id="282" w:author="Dr Kirstie Fryirs" w:date="2014-04-02T14:13:00Z">
              <w:rPr>
                <w:rFonts w:eastAsia="Times New Roman" w:cs="Arial"/>
                <w:color w:val="222222"/>
                <w:lang w:eastAsia="en-AU"/>
              </w:rPr>
            </w:rPrChange>
          </w:rPr>
          <w:delText xml:space="preserve"> specimens were identifie</w:delText>
        </w:r>
      </w:del>
      <w:ins w:id="283" w:author="Michelle Leishman" w:date="2014-04-08T15:55:00Z">
        <w:r w:rsidR="00AE6B7B">
          <w:rPr>
            <w:rFonts w:eastAsia="Times New Roman" w:cs="Arial"/>
            <w:lang w:eastAsia="en-AU"/>
          </w:rPr>
          <w:t xml:space="preserve"> or </w:t>
        </w:r>
      </w:ins>
      <w:del w:id="284" w:author="Michelle Leishman" w:date="2014-04-08T15:55:00Z">
        <w:r w:rsidRPr="00810634" w:rsidDel="00AE6B7B">
          <w:rPr>
            <w:rFonts w:eastAsia="Times New Roman" w:cs="Arial"/>
            <w:lang w:eastAsia="en-AU"/>
            <w:rPrChange w:id="285" w:author="Dr Kirstie Fryirs" w:date="2014-04-02T14:13:00Z">
              <w:rPr>
                <w:rFonts w:eastAsia="Times New Roman" w:cs="Arial"/>
                <w:color w:val="222222"/>
                <w:lang w:eastAsia="en-AU"/>
              </w:rPr>
            </w:rPrChange>
          </w:rPr>
          <w:delText>d</w:delText>
        </w:r>
      </w:del>
      <w:r w:rsidRPr="00810634">
        <w:rPr>
          <w:rFonts w:eastAsia="Times New Roman" w:cs="Arial"/>
          <w:lang w:eastAsia="en-AU"/>
          <w:rPrChange w:id="286" w:author="Dr Kirstie Fryirs" w:date="2014-04-02T14:13:00Z">
            <w:rPr>
              <w:rFonts w:eastAsia="Times New Roman" w:cs="Arial"/>
              <w:color w:val="222222"/>
              <w:lang w:eastAsia="en-AU"/>
            </w:rPr>
          </w:rPrChange>
        </w:rPr>
        <w:t xml:space="preserve"> by staff at the Royal Botanic Gardens, Sydney. </w:t>
      </w:r>
    </w:p>
    <w:p w14:paraId="0E60DE90" w14:textId="0D8F8C5A" w:rsidR="00E665A9" w:rsidRPr="00810634" w:rsidRDefault="00B634E6" w:rsidP="00A22B81">
      <w:pPr>
        <w:pStyle w:val="Heading1"/>
        <w:shd w:val="clear" w:color="auto" w:fill="FFFFFF"/>
        <w:spacing w:before="240" w:beforeAutospacing="0" w:after="240" w:afterAutospacing="0" w:line="360" w:lineRule="auto"/>
        <w:jc w:val="both"/>
        <w:rPr>
          <w:rFonts w:asciiTheme="minorHAnsi" w:hAnsiTheme="minorHAnsi"/>
          <w:sz w:val="22"/>
          <w:szCs w:val="22"/>
        </w:rPr>
      </w:pPr>
      <w:r w:rsidRPr="00810634">
        <w:rPr>
          <w:rFonts w:asciiTheme="minorHAnsi" w:hAnsiTheme="minorHAnsi" w:cs="Arial"/>
          <w:b w:val="0"/>
          <w:bCs w:val="0"/>
          <w:sz w:val="22"/>
          <w:szCs w:val="22"/>
          <w:rPrChange w:id="287" w:author="Dr Kirstie Fryirs" w:date="2014-04-02T14:13:00Z">
            <w:rPr>
              <w:rFonts w:asciiTheme="minorHAnsi" w:hAnsiTheme="minorHAnsi" w:cs="Arial"/>
              <w:b w:val="0"/>
              <w:bCs w:val="0"/>
              <w:color w:val="222222"/>
              <w:sz w:val="22"/>
              <w:szCs w:val="22"/>
            </w:rPr>
          </w:rPrChange>
        </w:rPr>
        <w:t xml:space="preserve">Wood samples were collected from dominant woody species present within the plot at &gt;5% cover in shrub, sub canopy or canopy strata, and which had trunks robust enough to core. </w:t>
      </w:r>
      <w:ins w:id="288" w:author="Michelle Leishman" w:date="2014-04-08T15:56:00Z">
        <w:r w:rsidR="00AE6B7B">
          <w:rPr>
            <w:rFonts w:asciiTheme="minorHAnsi" w:hAnsiTheme="minorHAnsi" w:cs="Arial"/>
            <w:b w:val="0"/>
            <w:bCs w:val="0"/>
            <w:sz w:val="22"/>
            <w:szCs w:val="22"/>
          </w:rPr>
          <w:t xml:space="preserve">A </w:t>
        </w:r>
      </w:ins>
      <w:r w:rsidR="0085737E" w:rsidRPr="00810634">
        <w:rPr>
          <w:rFonts w:asciiTheme="minorHAnsi" w:hAnsiTheme="minorHAnsi" w:cs="Arial"/>
          <w:b w:val="0"/>
          <w:bCs w:val="0"/>
          <w:sz w:val="22"/>
          <w:szCs w:val="22"/>
          <w:rPrChange w:id="289" w:author="Dr Kirstie Fryirs" w:date="2014-04-02T14:13:00Z">
            <w:rPr>
              <w:rFonts w:asciiTheme="minorHAnsi" w:hAnsiTheme="minorHAnsi" w:cs="Arial"/>
              <w:b w:val="0"/>
              <w:bCs w:val="0"/>
              <w:color w:val="222222"/>
              <w:sz w:val="22"/>
              <w:szCs w:val="22"/>
            </w:rPr>
          </w:rPrChange>
        </w:rPr>
        <w:t>100 mm wood sample</w:t>
      </w:r>
      <w:del w:id="290" w:author="Michelle Leishman" w:date="2014-04-08T15:56:00Z">
        <w:r w:rsidR="0085737E" w:rsidRPr="00810634" w:rsidDel="00AE6B7B">
          <w:rPr>
            <w:rFonts w:asciiTheme="minorHAnsi" w:hAnsiTheme="minorHAnsi" w:cs="Arial"/>
            <w:b w:val="0"/>
            <w:bCs w:val="0"/>
            <w:sz w:val="22"/>
            <w:szCs w:val="22"/>
            <w:rPrChange w:id="291" w:author="Dr Kirstie Fryirs" w:date="2014-04-02T14:13:00Z">
              <w:rPr>
                <w:rFonts w:asciiTheme="minorHAnsi" w:hAnsiTheme="minorHAnsi" w:cs="Arial"/>
                <w:b w:val="0"/>
                <w:bCs w:val="0"/>
                <w:color w:val="222222"/>
                <w:sz w:val="22"/>
                <w:szCs w:val="22"/>
              </w:rPr>
            </w:rPrChange>
          </w:rPr>
          <w:delText>s</w:delText>
        </w:r>
      </w:del>
      <w:r w:rsidR="0085737E" w:rsidRPr="00810634">
        <w:rPr>
          <w:rFonts w:asciiTheme="minorHAnsi" w:hAnsiTheme="minorHAnsi" w:cs="Arial"/>
          <w:b w:val="0"/>
          <w:bCs w:val="0"/>
          <w:sz w:val="22"/>
          <w:szCs w:val="22"/>
          <w:rPrChange w:id="292" w:author="Dr Kirstie Fryirs" w:date="2014-04-02T14:13:00Z">
            <w:rPr>
              <w:rFonts w:asciiTheme="minorHAnsi" w:hAnsiTheme="minorHAnsi" w:cs="Arial"/>
              <w:b w:val="0"/>
              <w:bCs w:val="0"/>
              <w:color w:val="222222"/>
              <w:sz w:val="22"/>
              <w:szCs w:val="22"/>
            </w:rPr>
          </w:rPrChange>
        </w:rPr>
        <w:t xml:space="preserve"> from each of two individuals per species </w:t>
      </w:r>
      <w:del w:id="293" w:author="Michelle Leishman" w:date="2014-04-08T15:56:00Z">
        <w:r w:rsidR="0085737E" w:rsidRPr="00810634" w:rsidDel="00AE6B7B">
          <w:rPr>
            <w:rFonts w:asciiTheme="minorHAnsi" w:hAnsiTheme="minorHAnsi" w:cs="Arial"/>
            <w:b w:val="0"/>
            <w:bCs w:val="0"/>
            <w:sz w:val="22"/>
            <w:szCs w:val="22"/>
            <w:rPrChange w:id="294" w:author="Dr Kirstie Fryirs" w:date="2014-04-02T14:13:00Z">
              <w:rPr>
                <w:rFonts w:asciiTheme="minorHAnsi" w:hAnsiTheme="minorHAnsi" w:cs="Arial"/>
                <w:b w:val="0"/>
                <w:bCs w:val="0"/>
                <w:color w:val="222222"/>
                <w:sz w:val="22"/>
                <w:szCs w:val="22"/>
              </w:rPr>
            </w:rPrChange>
          </w:rPr>
          <w:delText xml:space="preserve">were </w:delText>
        </w:r>
      </w:del>
      <w:ins w:id="295" w:author="Michelle Leishman" w:date="2014-04-08T15:56:00Z">
        <w:r w:rsidR="00AE6B7B">
          <w:rPr>
            <w:rFonts w:asciiTheme="minorHAnsi" w:hAnsiTheme="minorHAnsi" w:cs="Arial"/>
            <w:b w:val="0"/>
            <w:bCs w:val="0"/>
            <w:sz w:val="22"/>
            <w:szCs w:val="22"/>
          </w:rPr>
          <w:t>was</w:t>
        </w:r>
        <w:r w:rsidR="00AE6B7B" w:rsidRPr="00810634">
          <w:rPr>
            <w:rFonts w:asciiTheme="minorHAnsi" w:hAnsiTheme="minorHAnsi" w:cs="Arial"/>
            <w:b w:val="0"/>
            <w:bCs w:val="0"/>
            <w:sz w:val="22"/>
            <w:szCs w:val="22"/>
            <w:rPrChange w:id="296" w:author="Dr Kirstie Fryirs" w:date="2014-04-02T14:13:00Z">
              <w:rPr>
                <w:rFonts w:asciiTheme="minorHAnsi" w:hAnsiTheme="minorHAnsi" w:cs="Arial"/>
                <w:b w:val="0"/>
                <w:bCs w:val="0"/>
                <w:color w:val="222222"/>
                <w:sz w:val="22"/>
                <w:szCs w:val="22"/>
              </w:rPr>
            </w:rPrChange>
          </w:rPr>
          <w:t xml:space="preserve"> </w:t>
        </w:r>
      </w:ins>
      <w:r w:rsidR="0085737E" w:rsidRPr="00810634">
        <w:rPr>
          <w:rFonts w:asciiTheme="minorHAnsi" w:hAnsiTheme="minorHAnsi" w:cs="Arial"/>
          <w:b w:val="0"/>
          <w:bCs w:val="0"/>
          <w:sz w:val="22"/>
          <w:szCs w:val="22"/>
          <w:rPrChange w:id="297" w:author="Dr Kirstie Fryirs" w:date="2014-04-02T14:13:00Z">
            <w:rPr>
              <w:rFonts w:asciiTheme="minorHAnsi" w:hAnsiTheme="minorHAnsi" w:cs="Arial"/>
              <w:b w:val="0"/>
              <w:bCs w:val="0"/>
              <w:color w:val="222222"/>
              <w:sz w:val="22"/>
              <w:szCs w:val="22"/>
            </w:rPr>
          </w:rPrChange>
        </w:rPr>
        <w:t>extracted using a</w:t>
      </w:r>
      <w:r w:rsidRPr="00810634">
        <w:rPr>
          <w:rFonts w:asciiTheme="minorHAnsi" w:hAnsiTheme="minorHAnsi" w:cs="Arial"/>
          <w:b w:val="0"/>
          <w:bCs w:val="0"/>
          <w:sz w:val="22"/>
          <w:szCs w:val="22"/>
          <w:rPrChange w:id="298" w:author="Dr Kirstie Fryirs" w:date="2014-04-02T14:13:00Z">
            <w:rPr>
              <w:rFonts w:asciiTheme="minorHAnsi" w:hAnsiTheme="minorHAnsi" w:cs="Arial"/>
              <w:b w:val="0"/>
              <w:bCs w:val="0"/>
              <w:color w:val="222222"/>
              <w:sz w:val="22"/>
              <w:szCs w:val="22"/>
            </w:rPr>
          </w:rPrChange>
        </w:rPr>
        <w:t xml:space="preserve"> 5.15 mm diameter, triple threaded increment borer (</w:t>
      </w:r>
      <w:proofErr w:type="spellStart"/>
      <w:r w:rsidRPr="00810634">
        <w:rPr>
          <w:rFonts w:asciiTheme="minorHAnsi" w:hAnsiTheme="minorHAnsi" w:cs="Arial"/>
          <w:b w:val="0"/>
          <w:bCs w:val="0"/>
          <w:sz w:val="22"/>
          <w:szCs w:val="22"/>
          <w:rPrChange w:id="299" w:author="Dr Kirstie Fryirs" w:date="2014-04-02T14:13:00Z">
            <w:rPr>
              <w:rFonts w:asciiTheme="minorHAnsi" w:hAnsiTheme="minorHAnsi" w:cs="Arial"/>
              <w:b w:val="0"/>
              <w:bCs w:val="0"/>
              <w:color w:val="222222"/>
              <w:sz w:val="22"/>
              <w:szCs w:val="22"/>
            </w:rPr>
          </w:rPrChange>
        </w:rPr>
        <w:t>Hagl</w:t>
      </w:r>
      <w:r w:rsidRPr="00810634">
        <w:rPr>
          <w:rFonts w:asciiTheme="minorHAnsi" w:hAnsiTheme="minorHAnsi"/>
          <w:b w:val="0"/>
          <w:sz w:val="22"/>
          <w:szCs w:val="22"/>
          <w:rPrChange w:id="300" w:author="Dr Kirstie Fryirs" w:date="2014-04-02T14:13:00Z">
            <w:rPr>
              <w:rFonts w:asciiTheme="minorHAnsi" w:hAnsiTheme="minorHAnsi"/>
              <w:b w:val="0"/>
              <w:color w:val="2A343A"/>
              <w:sz w:val="22"/>
              <w:szCs w:val="22"/>
            </w:rPr>
          </w:rPrChange>
        </w:rPr>
        <w:t>ö</w:t>
      </w:r>
      <w:r w:rsidRPr="00810634">
        <w:rPr>
          <w:rFonts w:asciiTheme="minorHAnsi" w:hAnsiTheme="minorHAnsi" w:cs="Arial"/>
          <w:b w:val="0"/>
          <w:bCs w:val="0"/>
          <w:sz w:val="22"/>
          <w:szCs w:val="22"/>
          <w:rPrChange w:id="301" w:author="Dr Kirstie Fryirs" w:date="2014-04-02T14:13:00Z">
            <w:rPr>
              <w:rFonts w:asciiTheme="minorHAnsi" w:hAnsiTheme="minorHAnsi" w:cs="Arial"/>
              <w:b w:val="0"/>
              <w:bCs w:val="0"/>
              <w:color w:val="222222"/>
              <w:sz w:val="22"/>
              <w:szCs w:val="22"/>
            </w:rPr>
          </w:rPrChange>
        </w:rPr>
        <w:t>f</w:t>
      </w:r>
      <w:proofErr w:type="spellEnd"/>
      <w:r w:rsidRPr="00810634">
        <w:rPr>
          <w:rFonts w:asciiTheme="minorHAnsi" w:hAnsiTheme="minorHAnsi" w:cs="Arial"/>
          <w:b w:val="0"/>
          <w:bCs w:val="0"/>
          <w:sz w:val="22"/>
          <w:szCs w:val="22"/>
          <w:rPrChange w:id="302" w:author="Dr Kirstie Fryirs" w:date="2014-04-02T14:13:00Z">
            <w:rPr>
              <w:rFonts w:asciiTheme="minorHAnsi" w:hAnsiTheme="minorHAnsi" w:cs="Arial"/>
              <w:b w:val="0"/>
              <w:bCs w:val="0"/>
              <w:color w:val="222222"/>
              <w:sz w:val="22"/>
              <w:szCs w:val="22"/>
            </w:rPr>
          </w:rPrChange>
        </w:rPr>
        <w:t xml:space="preserve"> Sweden)</w:t>
      </w:r>
      <w:r w:rsidR="0085737E" w:rsidRPr="00810634">
        <w:rPr>
          <w:rFonts w:asciiTheme="minorHAnsi" w:hAnsiTheme="minorHAnsi" w:cs="Arial"/>
          <w:b w:val="0"/>
          <w:bCs w:val="0"/>
          <w:sz w:val="22"/>
          <w:szCs w:val="22"/>
          <w:rPrChange w:id="303" w:author="Dr Kirstie Fryirs" w:date="2014-04-02T14:13:00Z">
            <w:rPr>
              <w:rFonts w:asciiTheme="minorHAnsi" w:hAnsiTheme="minorHAnsi" w:cs="Arial"/>
              <w:b w:val="0"/>
              <w:bCs w:val="0"/>
              <w:color w:val="222222"/>
              <w:sz w:val="22"/>
              <w:szCs w:val="22"/>
            </w:rPr>
          </w:rPrChange>
        </w:rPr>
        <w:t>.</w:t>
      </w:r>
      <w:r w:rsidRPr="00810634">
        <w:rPr>
          <w:rFonts w:asciiTheme="minorHAnsi" w:hAnsiTheme="minorHAnsi" w:cs="Arial"/>
          <w:b w:val="0"/>
          <w:bCs w:val="0"/>
          <w:sz w:val="22"/>
          <w:szCs w:val="22"/>
          <w:rPrChange w:id="304" w:author="Dr Kirstie Fryirs" w:date="2014-04-02T14:13:00Z">
            <w:rPr>
              <w:rFonts w:asciiTheme="minorHAnsi" w:hAnsiTheme="minorHAnsi" w:cs="Arial"/>
              <w:b w:val="0"/>
              <w:bCs w:val="0"/>
              <w:color w:val="222222"/>
              <w:sz w:val="22"/>
              <w:szCs w:val="22"/>
            </w:rPr>
          </w:rPrChange>
        </w:rPr>
        <w:t xml:space="preserve"> Samples were extracted from the base of the main trunk, 10 cm above the leaf litter level, and air-dried at 20-45</w:t>
      </w:r>
      <w:r w:rsidR="006E5D88" w:rsidRPr="00810634">
        <w:rPr>
          <w:rFonts w:asciiTheme="minorHAnsi" w:hAnsiTheme="minorHAnsi" w:cs="Arial"/>
          <w:b w:val="0"/>
          <w:bCs w:val="0"/>
          <w:sz w:val="22"/>
          <w:szCs w:val="22"/>
          <w:rPrChange w:id="305" w:author="Dr Kirstie Fryirs" w:date="2014-04-02T14:13:00Z">
            <w:rPr>
              <w:rFonts w:asciiTheme="minorHAnsi" w:hAnsiTheme="minorHAnsi" w:cs="Arial"/>
              <w:b w:val="0"/>
              <w:bCs w:val="0"/>
              <w:color w:val="222222"/>
              <w:sz w:val="22"/>
              <w:szCs w:val="22"/>
            </w:rPr>
          </w:rPrChange>
        </w:rPr>
        <w:t xml:space="preserve"> </w:t>
      </w:r>
      <w:r w:rsidRPr="00810634">
        <w:rPr>
          <w:rFonts w:asciiTheme="minorHAnsi" w:hAnsiTheme="minorHAnsi" w:cs="Arial"/>
          <w:b w:val="0"/>
          <w:bCs w:val="0"/>
          <w:sz w:val="22"/>
          <w:szCs w:val="22"/>
          <w:rPrChange w:id="306" w:author="Dr Kirstie Fryirs" w:date="2014-04-02T14:13:00Z">
            <w:rPr>
              <w:rFonts w:asciiTheme="minorHAnsi" w:hAnsiTheme="minorHAnsi" w:cs="Arial"/>
              <w:b w:val="0"/>
              <w:bCs w:val="0"/>
              <w:color w:val="222222"/>
              <w:sz w:val="22"/>
              <w:szCs w:val="22"/>
            </w:rPr>
          </w:rPrChange>
        </w:rPr>
        <w:t xml:space="preserve">°C. On return to the laboratory, samples were rehydrated in deionised water and </w:t>
      </w:r>
      <w:r w:rsidR="0085737E" w:rsidRPr="00810634">
        <w:rPr>
          <w:rFonts w:asciiTheme="minorHAnsi" w:hAnsiTheme="minorHAnsi" w:cs="Arial"/>
          <w:b w:val="0"/>
          <w:bCs w:val="0"/>
          <w:sz w:val="22"/>
          <w:szCs w:val="22"/>
          <w:rPrChange w:id="307" w:author="Dr Kirstie Fryirs" w:date="2014-04-02T14:13:00Z">
            <w:rPr>
              <w:rFonts w:asciiTheme="minorHAnsi" w:hAnsiTheme="minorHAnsi" w:cs="Arial"/>
              <w:b w:val="0"/>
              <w:bCs w:val="0"/>
              <w:color w:val="222222"/>
              <w:sz w:val="22"/>
              <w:szCs w:val="22"/>
            </w:rPr>
          </w:rPrChange>
        </w:rPr>
        <w:t>10 mm sections of mature w</w:t>
      </w:r>
      <w:r w:rsidR="00290091" w:rsidRPr="00810634">
        <w:rPr>
          <w:rFonts w:asciiTheme="minorHAnsi" w:hAnsiTheme="minorHAnsi" w:cs="Arial"/>
          <w:b w:val="0"/>
          <w:bCs w:val="0"/>
          <w:sz w:val="22"/>
          <w:szCs w:val="22"/>
          <w:rPrChange w:id="308" w:author="Dr Kirstie Fryirs" w:date="2014-04-02T14:13:00Z">
            <w:rPr>
              <w:rFonts w:asciiTheme="minorHAnsi" w:hAnsiTheme="minorHAnsi" w:cs="Arial"/>
              <w:b w:val="0"/>
              <w:bCs w:val="0"/>
              <w:color w:val="222222"/>
              <w:sz w:val="22"/>
              <w:szCs w:val="22"/>
            </w:rPr>
          </w:rPrChange>
        </w:rPr>
        <w:t>ood were cut with a razor</w:t>
      </w:r>
      <w:r w:rsidRPr="00810634">
        <w:rPr>
          <w:rFonts w:asciiTheme="minorHAnsi" w:hAnsiTheme="minorHAnsi" w:cs="Arial"/>
          <w:b w:val="0"/>
          <w:bCs w:val="0"/>
          <w:sz w:val="22"/>
          <w:szCs w:val="22"/>
          <w:rPrChange w:id="309" w:author="Dr Kirstie Fryirs" w:date="2014-04-02T14:13:00Z">
            <w:rPr>
              <w:rFonts w:asciiTheme="minorHAnsi" w:hAnsiTheme="minorHAnsi" w:cs="Arial"/>
              <w:b w:val="0"/>
              <w:bCs w:val="0"/>
              <w:color w:val="222222"/>
              <w:sz w:val="22"/>
              <w:szCs w:val="22"/>
            </w:rPr>
          </w:rPrChange>
        </w:rPr>
        <w:t xml:space="preserve">, using visual inspection of vessel occlusion as an indicator of </w:t>
      </w:r>
      <w:r w:rsidR="00290091" w:rsidRPr="00810634">
        <w:rPr>
          <w:rFonts w:asciiTheme="minorHAnsi" w:hAnsiTheme="minorHAnsi" w:cs="Arial"/>
          <w:b w:val="0"/>
          <w:bCs w:val="0"/>
          <w:sz w:val="22"/>
          <w:szCs w:val="22"/>
          <w:rPrChange w:id="310" w:author="Dr Kirstie Fryirs" w:date="2014-04-02T14:13:00Z">
            <w:rPr>
              <w:rFonts w:asciiTheme="minorHAnsi" w:hAnsiTheme="minorHAnsi" w:cs="Arial"/>
              <w:b w:val="0"/>
              <w:bCs w:val="0"/>
              <w:color w:val="222222"/>
              <w:sz w:val="22"/>
              <w:szCs w:val="22"/>
            </w:rPr>
          </w:rPrChange>
        </w:rPr>
        <w:t>maturity</w:t>
      </w:r>
      <w:r w:rsidRPr="00810634">
        <w:rPr>
          <w:rFonts w:asciiTheme="minorHAnsi" w:hAnsiTheme="minorHAnsi" w:cs="Arial"/>
          <w:b w:val="0"/>
          <w:bCs w:val="0"/>
          <w:sz w:val="22"/>
          <w:szCs w:val="22"/>
          <w:rPrChange w:id="311" w:author="Dr Kirstie Fryirs" w:date="2014-04-02T14:13:00Z">
            <w:rPr>
              <w:rFonts w:asciiTheme="minorHAnsi" w:hAnsiTheme="minorHAnsi" w:cs="Arial"/>
              <w:b w:val="0"/>
              <w:bCs w:val="0"/>
              <w:color w:val="222222"/>
              <w:sz w:val="22"/>
              <w:szCs w:val="22"/>
            </w:rPr>
          </w:rPrChange>
        </w:rPr>
        <w:t xml:space="preserve">. Sections were measured (x, y and z dimensions) with </w:t>
      </w:r>
      <w:r w:rsidR="00180A63" w:rsidRPr="00810634">
        <w:rPr>
          <w:rFonts w:asciiTheme="minorHAnsi" w:hAnsiTheme="minorHAnsi" w:cs="Arial"/>
          <w:b w:val="0"/>
          <w:bCs w:val="0"/>
          <w:sz w:val="22"/>
          <w:szCs w:val="22"/>
          <w:rPrChange w:id="312" w:author="Dr Kirstie Fryirs" w:date="2014-04-02T14:13:00Z">
            <w:rPr>
              <w:rFonts w:asciiTheme="minorHAnsi" w:hAnsiTheme="minorHAnsi" w:cs="Arial"/>
              <w:b w:val="0"/>
              <w:bCs w:val="0"/>
              <w:color w:val="222222"/>
              <w:sz w:val="22"/>
              <w:szCs w:val="22"/>
            </w:rPr>
          </w:rPrChange>
        </w:rPr>
        <w:t>callipers</w:t>
      </w:r>
      <w:r w:rsidRPr="00810634">
        <w:rPr>
          <w:rFonts w:asciiTheme="minorHAnsi" w:hAnsiTheme="minorHAnsi" w:cs="Arial"/>
          <w:b w:val="0"/>
          <w:bCs w:val="0"/>
          <w:sz w:val="22"/>
          <w:szCs w:val="22"/>
          <w:rPrChange w:id="313" w:author="Dr Kirstie Fryirs" w:date="2014-04-02T14:13:00Z">
            <w:rPr>
              <w:rFonts w:asciiTheme="minorHAnsi" w:hAnsiTheme="minorHAnsi" w:cs="Arial"/>
              <w:b w:val="0"/>
              <w:bCs w:val="0"/>
              <w:color w:val="222222"/>
              <w:sz w:val="22"/>
              <w:szCs w:val="22"/>
            </w:rPr>
          </w:rPrChange>
        </w:rPr>
        <w:t xml:space="preserve"> (</w:t>
      </w:r>
      <w:proofErr w:type="spellStart"/>
      <w:r w:rsidRPr="00810634">
        <w:rPr>
          <w:rFonts w:asciiTheme="minorHAnsi" w:hAnsiTheme="minorHAnsi" w:cs="Arial"/>
          <w:b w:val="0"/>
          <w:bCs w:val="0"/>
          <w:sz w:val="22"/>
          <w:szCs w:val="22"/>
          <w:rPrChange w:id="314" w:author="Dr Kirstie Fryirs" w:date="2014-04-02T14:13:00Z">
            <w:rPr>
              <w:rFonts w:asciiTheme="minorHAnsi" w:hAnsiTheme="minorHAnsi" w:cs="Arial"/>
              <w:b w:val="0"/>
              <w:bCs w:val="0"/>
              <w:color w:val="222222"/>
              <w:sz w:val="22"/>
              <w:szCs w:val="22"/>
            </w:rPr>
          </w:rPrChange>
        </w:rPr>
        <w:t>Mitzuni</w:t>
      </w:r>
      <w:proofErr w:type="spellEnd"/>
      <w:r w:rsidRPr="00810634">
        <w:rPr>
          <w:rFonts w:asciiTheme="minorHAnsi" w:hAnsiTheme="minorHAnsi" w:cs="Arial"/>
          <w:b w:val="0"/>
          <w:bCs w:val="0"/>
          <w:sz w:val="22"/>
          <w:szCs w:val="22"/>
          <w:rPrChange w:id="315" w:author="Dr Kirstie Fryirs" w:date="2014-04-02T14:13:00Z">
            <w:rPr>
              <w:rFonts w:asciiTheme="minorHAnsi" w:hAnsiTheme="minorHAnsi" w:cs="Arial"/>
              <w:b w:val="0"/>
              <w:bCs w:val="0"/>
              <w:color w:val="222222"/>
              <w:sz w:val="22"/>
              <w:szCs w:val="22"/>
            </w:rPr>
          </w:rPrChange>
        </w:rPr>
        <w:t xml:space="preserve">) to calculate wet volume, then oven-dried at 80°C for 48 hours and weighed using a microbalance (Mettler Toledo). </w:t>
      </w:r>
      <w:r w:rsidRPr="00810634">
        <w:rPr>
          <w:rFonts w:asciiTheme="minorHAnsi" w:hAnsiTheme="minorHAnsi"/>
          <w:b w:val="0"/>
          <w:sz w:val="22"/>
          <w:szCs w:val="22"/>
        </w:rPr>
        <w:t>Wood density was then calculated as the ratio of oven dry mass to wet volume (g/cm</w:t>
      </w:r>
      <w:r w:rsidRPr="00810634">
        <w:rPr>
          <w:rFonts w:asciiTheme="minorHAnsi" w:hAnsiTheme="minorHAnsi"/>
          <w:b w:val="0"/>
          <w:sz w:val="22"/>
          <w:szCs w:val="22"/>
          <w:vertAlign w:val="superscript"/>
        </w:rPr>
        <w:t>3</w:t>
      </w:r>
      <w:r w:rsidRPr="00810634">
        <w:rPr>
          <w:rFonts w:asciiTheme="minorHAnsi" w:hAnsiTheme="minorHAnsi"/>
          <w:b w:val="0"/>
          <w:sz w:val="22"/>
          <w:szCs w:val="22"/>
        </w:rPr>
        <w:t>).</w:t>
      </w:r>
    </w:p>
    <w:p w14:paraId="3546F488" w14:textId="66B728B8" w:rsidR="00B634E6" w:rsidRPr="00EA700F" w:rsidRDefault="00B634E6" w:rsidP="00A22B81">
      <w:pPr>
        <w:spacing w:line="360" w:lineRule="auto"/>
        <w:jc w:val="both"/>
        <w:rPr>
          <w:b/>
        </w:rPr>
      </w:pPr>
      <w:r w:rsidRPr="00EA700F">
        <w:rPr>
          <w:b/>
        </w:rPr>
        <w:lastRenderedPageBreak/>
        <w:t>Hydrological analysis</w:t>
      </w:r>
    </w:p>
    <w:p w14:paraId="7E1FE469" w14:textId="62DF7278" w:rsidR="00B634E6" w:rsidRPr="00EA700F" w:rsidRDefault="00B634E6" w:rsidP="00A22B81">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and the NSW Office of Water Continuous Water Monitoring network website (</w:t>
      </w:r>
      <w:hyperlink r:id="rId9" w:history="1">
        <w:r w:rsidRPr="00EA700F">
          <w:rPr>
            <w:rStyle w:val="Hyperlink"/>
          </w:rPr>
          <w:t>http://realtimedata.water.nsw.gov.au/water.stm</w:t>
        </w:r>
      </w:hyperlink>
      <w:r w:rsidRPr="00EA700F">
        <w:t xml:space="preserve">) </w:t>
      </w:r>
      <w:del w:id="316" w:author="Michelle Leishman" w:date="2014-04-08T15:57:00Z">
        <w:r w:rsidRPr="00EA700F" w:rsidDel="00AE6B7B">
          <w:delText>(</w:delText>
        </w:r>
      </w:del>
      <w:r w:rsidRPr="00EA700F">
        <w:t>for NSW sites</w:t>
      </w:r>
      <w:del w:id="317" w:author="Michelle Leishman" w:date="2014-04-08T15:57:00Z">
        <w:r w:rsidRPr="00EA700F" w:rsidDel="00AE6B7B">
          <w:delText>)</w:delText>
        </w:r>
      </w:del>
      <w:r w:rsidRPr="00EA700F">
        <w:t>, and the Victoria State Government’s Water Measurement Information System website (</w:t>
      </w:r>
      <w:hyperlink r:id="rId10" w:history="1">
        <w:r w:rsidRPr="00EA700F">
          <w:rPr>
            <w:rStyle w:val="Hyperlink"/>
          </w:rPr>
          <w:t>http://data.water.vic.gov.au/monitoring.htm</w:t>
        </w:r>
      </w:hyperlink>
      <w:r w:rsidRPr="00EA700F">
        <w:t>)</w:t>
      </w:r>
      <w:ins w:id="318" w:author="Michelle Leishman" w:date="2014-04-08T15:58:00Z">
        <w:r w:rsidR="00AE6B7B">
          <w:t xml:space="preserve"> for Victorian sites</w:t>
        </w:r>
      </w:ins>
      <w:r w:rsidRPr="00EA700F">
        <w:t xml:space="preserve">. Daily discharge rate data </w:t>
      </w:r>
      <w:r w:rsidR="00B55332" w:rsidRPr="00EA700F">
        <w:t>is recorded</w:t>
      </w:r>
      <w:r w:rsidRPr="00EA700F">
        <w:t xml:space="preserve"> as </w:t>
      </w:r>
      <w:proofErr w:type="spellStart"/>
      <w:r w:rsidRPr="00EA700F">
        <w:t>timestamped</w:t>
      </w:r>
      <w:proofErr w:type="spellEnd"/>
      <w:r w:rsidRPr="00EA700F">
        <w:t xml:space="preserve"> average daily flow </w:t>
      </w:r>
      <w:commentRangeStart w:id="319"/>
      <w:proofErr w:type="spellStart"/>
      <w:r w:rsidRPr="00EA700F">
        <w:t>datapoints</w:t>
      </w:r>
      <w:proofErr w:type="spellEnd"/>
      <w:r w:rsidRPr="00EA700F">
        <w:t xml:space="preserve"> </w:t>
      </w:r>
      <w:commentRangeEnd w:id="319"/>
      <w:r w:rsidR="007761F2">
        <w:rPr>
          <w:rStyle w:val="CommentReference"/>
        </w:rPr>
        <w:commentReference w:id="319"/>
      </w:r>
      <w:r w:rsidRPr="00EA700F">
        <w:t xml:space="preserve">in units of </w:t>
      </w:r>
      <w:proofErr w:type="spellStart"/>
      <w:r w:rsidRPr="00EA700F">
        <w:t>megalitres</w:t>
      </w:r>
      <w:proofErr w:type="spellEnd"/>
      <w:r w:rsidRPr="00EA700F">
        <w:t xml:space="preserve"> per day. Where possible 30 year time series were obtained, spanning years 1983 – 2012. Records were truncated for three sites, spanning 15, 19 and 28 years. Missing data were approximated using the Time Series Manager module in River Analysis Package (</w:t>
      </w:r>
      <w:r w:rsidRPr="007761F2">
        <w:rPr>
          <w:highlight w:val="yellow"/>
          <w:rPrChange w:id="320" w:author="Michelle Leishman" w:date="2014-04-08T15:59:00Z">
            <w:rPr/>
          </w:rPrChange>
        </w:rPr>
        <w:t>REF</w:t>
      </w:r>
      <w:r w:rsidRPr="00EA700F">
        <w:t>). Consistency of the resulting outputs were checked by visual inspection of hydrographs</w:t>
      </w:r>
      <w:commentRangeStart w:id="321"/>
      <w:r w:rsidRPr="00EA700F">
        <w:t xml:space="preserve">. For Mammy Johnson’s River, Mann River, Sportsman’s Creek and </w:t>
      </w:r>
      <w:proofErr w:type="spellStart"/>
      <w:r w:rsidRPr="00EA700F">
        <w:t>Wallagaraugh</w:t>
      </w:r>
      <w:proofErr w:type="spellEnd"/>
      <w:r w:rsidRPr="00EA700F">
        <w:t xml:space="preserve"> River, multiple linear regression was chosen as the most appropriate </w:t>
      </w:r>
      <w:commentRangeStart w:id="322"/>
      <w:r w:rsidRPr="00EA700F">
        <w:t>method</w:t>
      </w:r>
      <w:commentRangeEnd w:id="322"/>
      <w:r w:rsidR="007761F2">
        <w:rPr>
          <w:rStyle w:val="CommentReference"/>
        </w:rPr>
        <w:commentReference w:id="322"/>
      </w:r>
      <w:r w:rsidRPr="00EA700F">
        <w:t>. Linear interpolation was used for Jilliby Creek data.</w:t>
      </w:r>
      <w:commentRangeEnd w:id="321"/>
      <w:r w:rsidR="007761F2">
        <w:rPr>
          <w:rStyle w:val="CommentReference"/>
        </w:rPr>
        <w:commentReference w:id="321"/>
      </w:r>
    </w:p>
    <w:p w14:paraId="288A9CA3" w14:textId="74BB0651" w:rsidR="00B634E6" w:rsidRPr="00EA700F" w:rsidRDefault="00B634E6" w:rsidP="00A22B81">
      <w:pPr>
        <w:spacing w:line="360" w:lineRule="auto"/>
        <w:jc w:val="both"/>
      </w:pPr>
      <w:r w:rsidRPr="00EA700F">
        <w:t xml:space="preserve">A </w:t>
      </w:r>
      <w:del w:id="323" w:author="Dr Kirstie Fryirs" w:date="2014-04-02T14:14:00Z">
        <w:r w:rsidRPr="00EA700F" w:rsidDel="00810634">
          <w:delText xml:space="preserve">minimal </w:delText>
        </w:r>
      </w:del>
      <w:r w:rsidRPr="00EA700F">
        <w:t xml:space="preserve">set of </w:t>
      </w:r>
      <w:commentRangeStart w:id="324"/>
      <w:ins w:id="325" w:author="Dr Kirstie Fryirs" w:date="2014-04-02T14:14:00Z">
        <w:r w:rsidR="00810634">
          <w:t xml:space="preserve">XXXXX </w:t>
        </w:r>
        <w:commentRangeEnd w:id="324"/>
        <w:r w:rsidR="00810634">
          <w:rPr>
            <w:rStyle w:val="CommentReference"/>
          </w:rPr>
          <w:commentReference w:id="324"/>
        </w:r>
      </w:ins>
      <w:r w:rsidRPr="00EA700F">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w:t>
      </w:r>
      <w:proofErr w:type="spellStart"/>
      <w:r w:rsidRPr="00EA700F">
        <w:t>thresholded</w:t>
      </w:r>
      <w:proofErr w:type="spellEnd"/>
      <w:r w:rsidRPr="00EA700F">
        <w:t xml:space="preserve">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w:t>
      </w:r>
      <w:ins w:id="326" w:author="Michelle Leishman" w:date="2014-04-08T16:02:00Z">
        <w:r w:rsidR="007761F2">
          <w:t>.</w:t>
        </w:r>
      </w:ins>
      <w:r w:rsidRPr="00EA700F">
        <w:t xml:space="preserve"> </w:t>
      </w:r>
      <w:del w:id="327" w:author="Michelle Leishman" w:date="2014-04-08T16:02:00Z">
        <w:r w:rsidRPr="00EA700F" w:rsidDel="007761F2">
          <w:delText xml:space="preserve">20 </w:delText>
        </w:r>
      </w:del>
      <w:ins w:id="328" w:author="Michelle Leishman" w:date="2014-04-08T16:02:00Z">
        <w:r w:rsidR="007761F2">
          <w:t>Twenty</w:t>
        </w:r>
        <w:r w:rsidR="007761F2" w:rsidRPr="00EA700F">
          <w:t xml:space="preserve"> </w:t>
        </w:r>
      </w:ins>
      <w:r w:rsidRPr="00EA700F">
        <w:t xml:space="preserve">year average return interval (ARI) flood magnitude was also calculated with a flood independence value of 7 days between peaks. </w:t>
      </w:r>
      <w:commentRangeStart w:id="329"/>
      <w:r w:rsidRPr="00EA700F">
        <w:t xml:space="preserve">Colwell’s </w:t>
      </w:r>
      <w:commentRangeEnd w:id="329"/>
      <w:r w:rsidR="007761F2">
        <w:rPr>
          <w:rStyle w:val="CommentReference"/>
        </w:rPr>
        <w:commentReference w:id="329"/>
      </w:r>
      <w:r w:rsidRPr="00EA700F">
        <w:t>Indices were calculated using mean values over monthly time periods and a class distribution of 11 flow classes. Metrics of flow magnitude were normalised by mean daily flow to allow for comparison between different sizes of river.</w:t>
      </w:r>
    </w:p>
    <w:p w14:paraId="68A7E2DE" w14:textId="77777777" w:rsidR="00B634E6" w:rsidRPr="00EA700F" w:rsidRDefault="00B634E6" w:rsidP="00A22B81">
      <w:pPr>
        <w:spacing w:after="0" w:line="360" w:lineRule="auto"/>
        <w:jc w:val="both"/>
        <w:rPr>
          <w:color w:val="000000"/>
        </w:rPr>
      </w:pP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A22B81">
            <w:pPr>
              <w:spacing w:line="276" w:lineRule="auto"/>
              <w:jc w:val="both"/>
              <w:rPr>
                <w:rFonts w:eastAsia="Times New Roman" w:cs="Times New Roman"/>
                <w:b/>
                <w:color w:val="000000"/>
                <w:lang w:eastAsia="en-AU"/>
              </w:rPr>
            </w:pPr>
            <w:commentRangeStart w:id="330"/>
            <w:r w:rsidRPr="00EA700F">
              <w:rPr>
                <w:rFonts w:eastAsia="Times New Roman" w:cs="Times New Roman"/>
                <w:b/>
                <w:color w:val="000000"/>
                <w:lang w:eastAsia="en-AU"/>
              </w:rPr>
              <w:t>Abbreviation</w:t>
            </w:r>
            <w:commentRangeEnd w:id="330"/>
            <w:r w:rsidR="00BF2EA0">
              <w:rPr>
                <w:rStyle w:val="CommentReference"/>
              </w:rPr>
              <w:commentReference w:id="330"/>
            </w:r>
          </w:p>
        </w:tc>
        <w:tc>
          <w:tcPr>
            <w:tcW w:w="1875" w:type="dxa"/>
          </w:tcPr>
          <w:p w14:paraId="4B7E3F13"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A22B81">
            <w:pPr>
              <w:spacing w:line="276" w:lineRule="auto"/>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HSPeaknorm</w:t>
            </w:r>
            <w:proofErr w:type="spellEnd"/>
          </w:p>
        </w:tc>
        <w:tc>
          <w:tcPr>
            <w:tcW w:w="2410" w:type="dxa"/>
            <w:gridSpan w:val="2"/>
          </w:tcPr>
          <w:p w14:paraId="74392C4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6EB934E5" w:rsidR="00B634E6" w:rsidRPr="00EA700F" w:rsidRDefault="00B634E6" w:rsidP="007761F2">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w:t>
            </w:r>
            <w:r w:rsidRPr="00EA700F">
              <w:lastRenderedPageBreak/>
              <w:t xml:space="preserve">the time series as well as the mean magnitude of peak flows during these periods. 20 year average return interval (ARI) floods are extreme flow events that have the potential to </w:t>
            </w:r>
            <w:del w:id="331" w:author="Michelle Leishman" w:date="2014-04-08T16:03:00Z">
              <w:r w:rsidRPr="00EA700F" w:rsidDel="007761F2">
                <w:delText xml:space="preserve">resculpt </w:delText>
              </w:r>
            </w:del>
            <w:ins w:id="332" w:author="Michelle Leishman" w:date="2014-04-08T16:03:00Z">
              <w:r w:rsidR="007761F2">
                <w:t>re</w:t>
              </w:r>
            </w:ins>
            <w:ins w:id="333" w:author="Michelle Leishman" w:date="2014-04-08T16:04:00Z">
              <w:r w:rsidR="007761F2">
                <w:t xml:space="preserve">-work </w:t>
              </w:r>
            </w:ins>
            <w:r w:rsidRPr="00EA700F">
              <w:t xml:space="preserve">the fluvial landscape. Together, these metrics indicate the intensity and frequency </w:t>
            </w:r>
            <w:del w:id="334" w:author="Michelle Leishman" w:date="2014-04-08T16:04:00Z">
              <w:r w:rsidRPr="00EA700F" w:rsidDel="007761F2">
                <w:delText>with which</w:delText>
              </w:r>
            </w:del>
            <w:ins w:id="335" w:author="Michelle Leishman" w:date="2014-04-08T16:04:00Z">
              <w:r w:rsidR="007761F2">
                <w:t>of</w:t>
              </w:r>
            </w:ins>
            <w:r w:rsidRPr="00EA700F">
              <w:t xml:space="preserve"> mechanical stress </w:t>
            </w:r>
            <w:del w:id="336" w:author="Michelle Leishman" w:date="2014-04-08T16:04:00Z">
              <w:r w:rsidRPr="00EA700F" w:rsidDel="007761F2">
                <w:delText>is applied to plants</w:delText>
              </w:r>
            </w:del>
            <w:ins w:id="337" w:author="Michelle Leishman" w:date="2014-04-08T16:04:00Z">
              <w:r w:rsidR="007761F2">
                <w:t>experienced by plants</w:t>
              </w:r>
            </w:ins>
            <w:r w:rsidRPr="00EA700F">
              <w:t xml:space="preserve"> in the riparian zone.</w:t>
            </w:r>
          </w:p>
        </w:tc>
      </w:tr>
      <w:tr w:rsidR="00B634E6" w:rsidRPr="00EA700F" w14:paraId="7C924A46" w14:textId="77777777" w:rsidTr="00630B93">
        <w:tc>
          <w:tcPr>
            <w:tcW w:w="2204" w:type="dxa"/>
          </w:tcPr>
          <w:p w14:paraId="04C8C2A6"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Peak</w:t>
            </w:r>
            <w:proofErr w:type="spellEnd"/>
          </w:p>
        </w:tc>
        <w:tc>
          <w:tcPr>
            <w:tcW w:w="2410" w:type="dxa"/>
            <w:gridSpan w:val="2"/>
          </w:tcPr>
          <w:p w14:paraId="44CDA8B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73216DF6" w14:textId="77777777" w:rsidR="00B634E6" w:rsidRPr="00EA700F" w:rsidRDefault="00B634E6" w:rsidP="00A22B81">
            <w:pPr>
              <w:spacing w:line="276" w:lineRule="auto"/>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Mean of all years’ </w:t>
            </w:r>
            <w:r w:rsidRPr="00EA700F">
              <w:rPr>
                <w:color w:val="000000"/>
              </w:rPr>
              <w:lastRenderedPageBreak/>
              <w:t>number of high spells</w:t>
            </w:r>
          </w:p>
        </w:tc>
        <w:tc>
          <w:tcPr>
            <w:tcW w:w="1902" w:type="dxa"/>
          </w:tcPr>
          <w:p w14:paraId="2415AC0B"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lastRenderedPageBreak/>
              <w:t>MDFAnnHSNum</w:t>
            </w:r>
            <w:proofErr w:type="spellEnd"/>
          </w:p>
        </w:tc>
        <w:tc>
          <w:tcPr>
            <w:tcW w:w="2410" w:type="dxa"/>
            <w:gridSpan w:val="2"/>
          </w:tcPr>
          <w:p w14:paraId="6E75D8C4"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lastRenderedPageBreak/>
              <w:t>CV of all years’ number of high spells</w:t>
            </w:r>
          </w:p>
        </w:tc>
        <w:tc>
          <w:tcPr>
            <w:tcW w:w="1902" w:type="dxa"/>
          </w:tcPr>
          <w:p w14:paraId="7B3D1D7F"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Num</w:t>
            </w:r>
            <w:proofErr w:type="spellEnd"/>
          </w:p>
        </w:tc>
        <w:tc>
          <w:tcPr>
            <w:tcW w:w="2410" w:type="dxa"/>
            <w:gridSpan w:val="2"/>
          </w:tcPr>
          <w:p w14:paraId="72A1924F"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A22B81">
            <w:pPr>
              <w:tabs>
                <w:tab w:val="left" w:pos="3160"/>
              </w:tabs>
              <w:spacing w:line="276" w:lineRule="auto"/>
              <w:jc w:val="center"/>
              <w:rPr>
                <w:rFonts w:eastAsia="Times New Roman" w:cs="Times New Roman"/>
                <w:i/>
                <w:color w:val="000000"/>
                <w:lang w:eastAsia="en-AU"/>
              </w:rPr>
            </w:pPr>
            <w:r w:rsidRPr="00EA700F">
              <w:rPr>
                <w:i/>
              </w:rPr>
              <w:t>Rise and fall rates</w:t>
            </w:r>
          </w:p>
        </w:tc>
      </w:tr>
      <w:tr w:rsidR="00B634E6" w:rsidRPr="00EA700F" w14:paraId="51840342" w14:textId="77777777" w:rsidTr="00630B93">
        <w:tc>
          <w:tcPr>
            <w:tcW w:w="2204" w:type="dxa"/>
          </w:tcPr>
          <w:p w14:paraId="344B1C89"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A22B81">
            <w:pPr>
              <w:spacing w:line="276" w:lineRule="auto"/>
              <w:jc w:val="both"/>
            </w:pPr>
            <w:proofErr w:type="spellStart"/>
            <w:r w:rsidRPr="00EA700F">
              <w:t>MRateRisenorm</w:t>
            </w:r>
            <w:proofErr w:type="spellEnd"/>
          </w:p>
        </w:tc>
        <w:tc>
          <w:tcPr>
            <w:tcW w:w="2410" w:type="dxa"/>
            <w:gridSpan w:val="2"/>
          </w:tcPr>
          <w:p w14:paraId="4FBCFD73"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053FFAB" w14:textId="4EBE96EC" w:rsidR="00B634E6" w:rsidRPr="00EA700F" w:rsidRDefault="00B634E6" w:rsidP="00A22B81">
            <w:pPr>
              <w:spacing w:line="276" w:lineRule="auto"/>
              <w:rPr>
                <w:rFonts w:eastAsia="Times New Roman" w:cs="Times New Roman"/>
                <w:color w:val="000000"/>
                <w:lang w:eastAsia="en-AU"/>
              </w:rPr>
            </w:pPr>
            <w:r w:rsidRPr="00EA700F">
              <w:t xml:space="preserve">Rise and fall rates represent flow </w:t>
            </w:r>
            <w:ins w:id="338" w:author="Michelle Leishman" w:date="2014-04-08T16:07:00Z">
              <w:r w:rsidR="007761F2">
                <w:t>‘</w:t>
              </w:r>
            </w:ins>
            <w:r w:rsidRPr="00EA700F">
              <w:t>flashiness</w:t>
            </w:r>
            <w:ins w:id="339" w:author="Michelle Leishman" w:date="2014-04-08T16:07:00Z">
              <w:r w:rsidR="007761F2">
                <w:t>’</w:t>
              </w:r>
            </w:ins>
            <w:r w:rsidRPr="00EA700F">
              <w:t>.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years indicates the occurrence of extreme events which may not have been captured by the mean value.</w:t>
            </w:r>
          </w:p>
        </w:tc>
      </w:tr>
      <w:tr w:rsidR="00B634E6" w:rsidRPr="00EA700F" w14:paraId="7E1FC7D6" w14:textId="77777777" w:rsidTr="00630B93">
        <w:tc>
          <w:tcPr>
            <w:tcW w:w="2204" w:type="dxa"/>
          </w:tcPr>
          <w:p w14:paraId="507DE76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A22B81">
            <w:pPr>
              <w:spacing w:line="276" w:lineRule="auto"/>
              <w:jc w:val="both"/>
            </w:pPr>
            <w:proofErr w:type="spellStart"/>
            <w:r w:rsidRPr="00EA700F">
              <w:t>MRateFallnorm</w:t>
            </w:r>
            <w:proofErr w:type="spellEnd"/>
          </w:p>
        </w:tc>
        <w:tc>
          <w:tcPr>
            <w:tcW w:w="2410" w:type="dxa"/>
            <w:gridSpan w:val="2"/>
          </w:tcPr>
          <w:p w14:paraId="1FE486D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165D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1DB5C71D" w14:textId="77777777" w:rsidR="00B634E6" w:rsidRPr="00EA700F" w:rsidRDefault="00B634E6" w:rsidP="00A22B81">
            <w:pPr>
              <w:spacing w:line="276" w:lineRule="auto"/>
              <w:jc w:val="both"/>
            </w:pPr>
            <w:proofErr w:type="spellStart"/>
            <w:r w:rsidRPr="00EA700F">
              <w:t>CVAnnMRateRise</w:t>
            </w:r>
            <w:proofErr w:type="spellEnd"/>
          </w:p>
        </w:tc>
        <w:tc>
          <w:tcPr>
            <w:tcW w:w="2410" w:type="dxa"/>
            <w:gridSpan w:val="2"/>
          </w:tcPr>
          <w:p w14:paraId="61A4663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15335D0B" w14:textId="77777777" w:rsidTr="00630B93">
        <w:tc>
          <w:tcPr>
            <w:tcW w:w="2204" w:type="dxa"/>
          </w:tcPr>
          <w:p w14:paraId="1B59DFD3" w14:textId="6BAF642F" w:rsidR="00B634E6" w:rsidRPr="00EA700F" w:rsidRDefault="00B634E6" w:rsidP="007761F2">
            <w:pPr>
              <w:spacing w:line="276" w:lineRule="auto"/>
              <w:rPr>
                <w:rFonts w:eastAsia="Times New Roman" w:cs="Times New Roman"/>
                <w:color w:val="000000"/>
                <w:lang w:eastAsia="en-AU"/>
              </w:rPr>
            </w:pPr>
            <w:r w:rsidRPr="00EA700F">
              <w:rPr>
                <w:rFonts w:eastAsia="Times New Roman" w:cs="Times New Roman"/>
                <w:color w:val="000000"/>
                <w:lang w:eastAsia="en-AU"/>
              </w:rPr>
              <w:t xml:space="preserve">CV of all years mean rate of </w:t>
            </w:r>
            <w:del w:id="340" w:author="Michelle Leishman" w:date="2014-04-08T16:05:00Z">
              <w:r w:rsidRPr="00EA700F" w:rsidDel="007761F2">
                <w:rPr>
                  <w:rFonts w:eastAsia="Times New Roman" w:cs="Times New Roman"/>
                  <w:color w:val="000000"/>
                  <w:lang w:eastAsia="en-AU"/>
                </w:rPr>
                <w:delText>rise</w:delText>
              </w:r>
            </w:del>
            <w:ins w:id="341" w:author="Michelle Leishman" w:date="2014-04-08T16:05:00Z">
              <w:r w:rsidR="007761F2">
                <w:rPr>
                  <w:rFonts w:eastAsia="Times New Roman" w:cs="Times New Roman"/>
                  <w:color w:val="000000"/>
                  <w:lang w:eastAsia="en-AU"/>
                </w:rPr>
                <w:t>fall</w:t>
              </w:r>
            </w:ins>
          </w:p>
        </w:tc>
        <w:tc>
          <w:tcPr>
            <w:tcW w:w="1902" w:type="dxa"/>
          </w:tcPr>
          <w:p w14:paraId="61EC550D" w14:textId="77777777" w:rsidR="00B634E6" w:rsidRPr="00EA700F" w:rsidRDefault="00B634E6" w:rsidP="00A22B81">
            <w:pPr>
              <w:spacing w:line="276" w:lineRule="auto"/>
              <w:jc w:val="both"/>
            </w:pPr>
            <w:proofErr w:type="spellStart"/>
            <w:r w:rsidRPr="00EA700F">
              <w:t>CVAnnMRateFall</w:t>
            </w:r>
            <w:proofErr w:type="spellEnd"/>
          </w:p>
        </w:tc>
        <w:tc>
          <w:tcPr>
            <w:tcW w:w="2410" w:type="dxa"/>
            <w:gridSpan w:val="2"/>
          </w:tcPr>
          <w:p w14:paraId="4287C4C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A22B81">
            <w:pPr>
              <w:spacing w:line="276" w:lineRule="auto"/>
              <w:jc w:val="center"/>
              <w:rPr>
                <w:rFonts w:eastAsia="Times New Roman" w:cs="Times New Roman"/>
                <w:i/>
                <w:color w:val="000000"/>
                <w:lang w:eastAsia="en-AU"/>
              </w:rPr>
            </w:pPr>
            <w:proofErr w:type="spellStart"/>
            <w:r w:rsidRPr="00EA700F">
              <w:rPr>
                <w:rFonts w:eastAsia="Times New Roman" w:cs="Times New Roman"/>
                <w:i/>
                <w:color w:val="000000"/>
                <w:lang w:eastAsia="en-AU"/>
              </w:rPr>
              <w:t>Baseflow</w:t>
            </w:r>
            <w:proofErr w:type="spellEnd"/>
            <w:r w:rsidRPr="00EA700F">
              <w:rPr>
                <w:rFonts w:eastAsia="Times New Roman" w:cs="Times New Roman"/>
                <w:i/>
                <w:color w:val="000000"/>
                <w:lang w:eastAsia="en-AU"/>
              </w:rPr>
              <w:t xml:space="preserve"> index</w:t>
            </w:r>
          </w:p>
        </w:tc>
      </w:tr>
      <w:tr w:rsidR="00B634E6" w:rsidRPr="00EA700F" w14:paraId="5F1B9E42" w14:textId="77777777" w:rsidTr="00630B93">
        <w:tc>
          <w:tcPr>
            <w:tcW w:w="2204" w:type="dxa"/>
          </w:tcPr>
          <w:p w14:paraId="3A68D25B" w14:textId="77777777" w:rsidR="00B634E6" w:rsidRPr="00EA700F" w:rsidRDefault="00B634E6" w:rsidP="00A22B81">
            <w:pPr>
              <w:spacing w:line="276" w:lineRule="auto"/>
              <w:rPr>
                <w:rFonts w:eastAsia="Times New Roman" w:cs="Times New Roman"/>
                <w:color w:val="000000"/>
                <w:lang w:eastAsia="en-AU"/>
              </w:rPr>
            </w:pPr>
            <w:proofErr w:type="spellStart"/>
            <w:r w:rsidRPr="00EA700F">
              <w:rPr>
                <w:rFonts w:eastAsia="Times New Roman" w:cs="Times New Roman"/>
                <w:color w:val="000000"/>
                <w:lang w:eastAsia="en-AU"/>
              </w:rPr>
              <w:t>Baseflow</w:t>
            </w:r>
            <w:proofErr w:type="spellEnd"/>
            <w:r w:rsidRPr="00EA700F">
              <w:rPr>
                <w:rFonts w:eastAsia="Times New Roman" w:cs="Times New Roman"/>
                <w:color w:val="000000"/>
                <w:lang w:eastAsia="en-AU"/>
              </w:rPr>
              <w:t xml:space="preserve"> index</w:t>
            </w:r>
          </w:p>
        </w:tc>
        <w:tc>
          <w:tcPr>
            <w:tcW w:w="1902" w:type="dxa"/>
          </w:tcPr>
          <w:p w14:paraId="625ABB22" w14:textId="77777777" w:rsidR="00B634E6" w:rsidRPr="00EA700F" w:rsidRDefault="00B634E6" w:rsidP="00A22B81">
            <w:pPr>
              <w:spacing w:line="276" w:lineRule="auto"/>
              <w:jc w:val="both"/>
            </w:pPr>
            <w:r w:rsidRPr="00EA700F">
              <w:t>BFI</w:t>
            </w:r>
          </w:p>
        </w:tc>
        <w:tc>
          <w:tcPr>
            <w:tcW w:w="2410" w:type="dxa"/>
            <w:gridSpan w:val="2"/>
          </w:tcPr>
          <w:p w14:paraId="4DC9EB8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A22B81">
            <w:pPr>
              <w:spacing w:line="276" w:lineRule="auto"/>
              <w:rPr>
                <w:rFonts w:eastAsia="Times New Roman" w:cs="Times New Roman"/>
                <w:color w:val="000000"/>
                <w:lang w:eastAsia="en-AU"/>
              </w:rPr>
            </w:pPr>
            <w:proofErr w:type="spellStart"/>
            <w:r w:rsidRPr="00EA700F">
              <w:t>Baseflow</w:t>
            </w:r>
            <w:proofErr w:type="spellEnd"/>
            <w:r w:rsidRPr="00EA700F">
              <w:t xml:space="preserve"> index is </w:t>
            </w:r>
            <w:r w:rsidRPr="00EA700F">
              <w:lastRenderedPageBreak/>
              <w:t xml:space="preserve">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w:t>
            </w:r>
            <w:proofErr w:type="spellStart"/>
            <w:r w:rsidRPr="00EA700F">
              <w:t>baseflow</w:t>
            </w:r>
            <w:proofErr w:type="spellEnd"/>
            <w:r w:rsidRPr="00EA700F">
              <w:t xml:space="preserve"> index measures how predictable </w:t>
            </w:r>
            <w:proofErr w:type="spellStart"/>
            <w:r w:rsidRPr="00EA700F">
              <w:t>baseflow</w:t>
            </w:r>
            <w:proofErr w:type="spellEnd"/>
            <w:r w:rsidRPr="00EA700F">
              <w:t xml:space="preserve"> index is between years.</w:t>
            </w:r>
          </w:p>
        </w:tc>
      </w:tr>
      <w:tr w:rsidR="00B634E6" w:rsidRPr="00EA700F" w14:paraId="6FF0FCD0" w14:textId="77777777" w:rsidTr="00630B93">
        <w:tc>
          <w:tcPr>
            <w:tcW w:w="2204" w:type="dxa"/>
          </w:tcPr>
          <w:p w14:paraId="4193258A" w14:textId="77777777" w:rsidR="00B634E6" w:rsidRPr="00EA700F" w:rsidRDefault="00B634E6" w:rsidP="00A22B81">
            <w:pPr>
              <w:spacing w:line="276" w:lineRule="auto"/>
              <w:rPr>
                <w:rFonts w:eastAsia="Times New Roman" w:cs="Times New Roman"/>
                <w:color w:val="000000"/>
                <w:lang w:eastAsia="en-AU"/>
              </w:rPr>
            </w:pPr>
            <w:r w:rsidRPr="00EA700F">
              <w:rPr>
                <w:color w:val="000000"/>
              </w:rPr>
              <w:lastRenderedPageBreak/>
              <w:t xml:space="preserve">CV of all years </w:t>
            </w:r>
            <w:proofErr w:type="spellStart"/>
            <w:r w:rsidRPr="00EA700F">
              <w:rPr>
                <w:color w:val="000000"/>
              </w:rPr>
              <w:t>Baseflow</w:t>
            </w:r>
            <w:proofErr w:type="spellEnd"/>
            <w:r w:rsidRPr="00EA700F">
              <w:rPr>
                <w:color w:val="000000"/>
              </w:rPr>
              <w:t xml:space="preserve"> Index</w:t>
            </w:r>
          </w:p>
        </w:tc>
        <w:tc>
          <w:tcPr>
            <w:tcW w:w="1902" w:type="dxa"/>
          </w:tcPr>
          <w:p w14:paraId="4513F7A0" w14:textId="77777777" w:rsidR="00B634E6" w:rsidRPr="00EA700F" w:rsidRDefault="00B634E6" w:rsidP="00A22B81">
            <w:pPr>
              <w:spacing w:line="276" w:lineRule="auto"/>
              <w:jc w:val="both"/>
            </w:pPr>
            <w:proofErr w:type="spellStart"/>
            <w:r w:rsidRPr="00EA700F">
              <w:t>CVAnnBFI</w:t>
            </w:r>
            <w:proofErr w:type="spellEnd"/>
          </w:p>
        </w:tc>
        <w:tc>
          <w:tcPr>
            <w:tcW w:w="2410" w:type="dxa"/>
            <w:gridSpan w:val="2"/>
          </w:tcPr>
          <w:p w14:paraId="2A0F7C7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A22B81">
            <w:pPr>
              <w:spacing w:line="276" w:lineRule="auto"/>
              <w:jc w:val="center"/>
              <w:rPr>
                <w:i/>
              </w:rPr>
            </w:pPr>
            <w:r w:rsidRPr="00EA700F">
              <w:rPr>
                <w:i/>
              </w:rPr>
              <w:lastRenderedPageBreak/>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A22B81">
            <w:pPr>
              <w:spacing w:line="276" w:lineRule="auto"/>
              <w:jc w:val="both"/>
            </w:pPr>
            <w:proofErr w:type="spellStart"/>
            <w:r w:rsidRPr="00EA700F">
              <w:t>LSPeaknorm</w:t>
            </w:r>
            <w:proofErr w:type="spellEnd"/>
          </w:p>
        </w:tc>
        <w:tc>
          <w:tcPr>
            <w:tcW w:w="2410" w:type="dxa"/>
            <w:gridSpan w:val="2"/>
          </w:tcPr>
          <w:p w14:paraId="3C0198DD"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A22B8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w:t>
            </w:r>
            <w:proofErr w:type="spellStart"/>
            <w:r w:rsidRPr="00EA700F">
              <w:t>interannual</w:t>
            </w:r>
            <w:proofErr w:type="spellEnd"/>
            <w:r w:rsidRPr="00EA700F">
              <w:t xml:space="preserve"> variability in magnitude and duration of low flows.</w:t>
            </w:r>
          </w:p>
        </w:tc>
      </w:tr>
      <w:tr w:rsidR="00B634E6" w:rsidRPr="00EA700F" w14:paraId="1148F8BB" w14:textId="77777777" w:rsidTr="00630B93">
        <w:tc>
          <w:tcPr>
            <w:tcW w:w="2204" w:type="dxa"/>
          </w:tcPr>
          <w:p w14:paraId="7DEB42C7" w14:textId="61554857" w:rsidR="00B634E6" w:rsidRPr="00EA700F" w:rsidRDefault="00B634E6" w:rsidP="00A22B81">
            <w:pPr>
              <w:spacing w:line="276" w:lineRule="auto"/>
              <w:rPr>
                <w:rFonts w:eastAsia="Times New Roman" w:cs="Times New Roman"/>
                <w:color w:val="000000"/>
                <w:lang w:eastAsia="en-AU"/>
              </w:rPr>
            </w:pPr>
            <w:commentRangeStart w:id="342"/>
            <w:r w:rsidRPr="00EA700F">
              <w:rPr>
                <w:rFonts w:eastAsia="Times New Roman" w:cs="Times New Roman"/>
                <w:color w:val="000000"/>
                <w:lang w:eastAsia="en-AU"/>
              </w:rPr>
              <w:t>CV of all years</w:t>
            </w:r>
            <w:ins w:id="343" w:author="Michelle Leishman" w:date="2014-04-08T16:08:00Z">
              <w:r w:rsidR="007761F2">
                <w:rPr>
                  <w:rFonts w:eastAsia="Times New Roman" w:cs="Times New Roman"/>
                  <w:color w:val="000000"/>
                  <w:lang w:eastAsia="en-AU"/>
                </w:rPr>
                <w:t>’</w:t>
              </w:r>
            </w:ins>
            <w:r w:rsidRPr="00EA700F">
              <w:rPr>
                <w:rFonts w:eastAsia="Times New Roman" w:cs="Times New Roman"/>
                <w:color w:val="000000"/>
                <w:lang w:eastAsia="en-AU"/>
              </w:rPr>
              <w:t xml:space="preserve"> mean of low spell magnitude</w:t>
            </w:r>
            <w:commentRangeEnd w:id="342"/>
            <w:r w:rsidR="00BF2EA0">
              <w:rPr>
                <w:rStyle w:val="CommentReference"/>
              </w:rPr>
              <w:commentReference w:id="342"/>
            </w:r>
          </w:p>
        </w:tc>
        <w:tc>
          <w:tcPr>
            <w:tcW w:w="1902" w:type="dxa"/>
          </w:tcPr>
          <w:p w14:paraId="456DD99C" w14:textId="77777777" w:rsidR="00B634E6" w:rsidRPr="00EA700F" w:rsidRDefault="00B634E6" w:rsidP="00A22B81">
            <w:pPr>
              <w:spacing w:line="276" w:lineRule="auto"/>
              <w:jc w:val="both"/>
            </w:pPr>
            <w:proofErr w:type="spellStart"/>
            <w:r w:rsidRPr="00EA700F">
              <w:t>CVAnnLSPeak</w:t>
            </w:r>
            <w:proofErr w:type="spellEnd"/>
          </w:p>
        </w:tc>
        <w:tc>
          <w:tcPr>
            <w:tcW w:w="2410" w:type="dxa"/>
            <w:gridSpan w:val="2"/>
          </w:tcPr>
          <w:p w14:paraId="22420AB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4BF64D2" w14:textId="77777777" w:rsidTr="00630B93">
        <w:tc>
          <w:tcPr>
            <w:tcW w:w="2204" w:type="dxa"/>
          </w:tcPr>
          <w:p w14:paraId="377AD42F" w14:textId="22B7EA81"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of all years</w:t>
            </w:r>
            <w:ins w:id="344" w:author="Michelle Leishman" w:date="2014-04-08T16:08:00Z">
              <w:r w:rsidR="00BF2EA0">
                <w:rPr>
                  <w:rFonts w:eastAsia="Times New Roman" w:cs="Times New Roman"/>
                  <w:color w:val="000000"/>
                  <w:lang w:eastAsia="en-AU"/>
                </w:rPr>
                <w:t>’</w:t>
              </w:r>
            </w:ins>
            <w:r w:rsidRPr="00EA700F">
              <w:rPr>
                <w:rFonts w:eastAsia="Times New Roman" w:cs="Times New Roman"/>
                <w:color w:val="000000"/>
                <w:lang w:eastAsia="en-AU"/>
              </w:rPr>
              <w:t xml:space="preserve"> number of low spells</w:t>
            </w:r>
          </w:p>
        </w:tc>
        <w:tc>
          <w:tcPr>
            <w:tcW w:w="1902" w:type="dxa"/>
          </w:tcPr>
          <w:p w14:paraId="7E2AD607" w14:textId="77777777" w:rsidR="00B634E6" w:rsidRPr="00EA700F" w:rsidRDefault="00B634E6" w:rsidP="00A22B81">
            <w:pPr>
              <w:spacing w:line="276" w:lineRule="auto"/>
              <w:jc w:val="both"/>
            </w:pPr>
            <w:proofErr w:type="spellStart"/>
            <w:r w:rsidRPr="00EA700F">
              <w:t>MDFAnnLSNum</w:t>
            </w:r>
            <w:proofErr w:type="spellEnd"/>
          </w:p>
        </w:tc>
        <w:tc>
          <w:tcPr>
            <w:tcW w:w="2410" w:type="dxa"/>
            <w:gridSpan w:val="2"/>
          </w:tcPr>
          <w:p w14:paraId="4C61CB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A22B81">
            <w:pPr>
              <w:spacing w:line="276" w:lineRule="auto"/>
              <w:jc w:val="both"/>
            </w:pPr>
            <w:proofErr w:type="spellStart"/>
            <w:r w:rsidRPr="00EA700F">
              <w:t>CVAnnLSNum</w:t>
            </w:r>
            <w:proofErr w:type="spellEnd"/>
          </w:p>
        </w:tc>
        <w:tc>
          <w:tcPr>
            <w:tcW w:w="2410" w:type="dxa"/>
            <w:gridSpan w:val="2"/>
          </w:tcPr>
          <w:p w14:paraId="39A86EE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A22B81">
            <w:pPr>
              <w:spacing w:line="276" w:lineRule="auto"/>
              <w:jc w:val="both"/>
            </w:pPr>
            <w:proofErr w:type="spellStart"/>
            <w:r w:rsidRPr="00EA700F">
              <w:t>LSMeanDur</w:t>
            </w:r>
            <w:proofErr w:type="spellEnd"/>
          </w:p>
        </w:tc>
        <w:tc>
          <w:tcPr>
            <w:tcW w:w="2410" w:type="dxa"/>
            <w:gridSpan w:val="2"/>
          </w:tcPr>
          <w:p w14:paraId="48B9C82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A22B81">
            <w:pPr>
              <w:spacing w:line="276" w:lineRule="auto"/>
              <w:jc w:val="both"/>
            </w:pPr>
            <w:proofErr w:type="spellStart"/>
            <w:r w:rsidRPr="00EA700F">
              <w:t>CVAnnLSMeanDur</w:t>
            </w:r>
            <w:proofErr w:type="spellEnd"/>
          </w:p>
        </w:tc>
        <w:tc>
          <w:tcPr>
            <w:tcW w:w="2410" w:type="dxa"/>
            <w:gridSpan w:val="2"/>
          </w:tcPr>
          <w:p w14:paraId="61C7B34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F56C04D" w14:textId="77777777" w:rsidTr="00630B93">
        <w:tc>
          <w:tcPr>
            <w:tcW w:w="2204" w:type="dxa"/>
          </w:tcPr>
          <w:p w14:paraId="4F09E334" w14:textId="3F89A77D"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sidR="007760E7">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495E2266" w14:textId="77777777" w:rsidR="00B634E6" w:rsidRPr="00EA700F" w:rsidRDefault="00B634E6" w:rsidP="00A22B81">
            <w:pPr>
              <w:spacing w:line="276" w:lineRule="auto"/>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A22B81">
            <w:pPr>
              <w:spacing w:line="276" w:lineRule="auto"/>
              <w:jc w:val="both"/>
            </w:pPr>
            <w:r w:rsidRPr="00EA700F">
              <w:t>MDFAnnUnder0.1</w:t>
            </w:r>
          </w:p>
        </w:tc>
        <w:tc>
          <w:tcPr>
            <w:tcW w:w="2410" w:type="dxa"/>
            <w:gridSpan w:val="2"/>
          </w:tcPr>
          <w:p w14:paraId="02E97B4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91B5AAC" w14:textId="77777777" w:rsidTr="00630B93">
        <w:tc>
          <w:tcPr>
            <w:tcW w:w="2204" w:type="dxa"/>
          </w:tcPr>
          <w:p w14:paraId="793C144C" w14:textId="75529F39"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w:t>
            </w:r>
            <w:del w:id="345" w:author="Michelle Leishman" w:date="2014-04-08T16:09:00Z">
              <w:r w:rsidRPr="00EA700F" w:rsidDel="00BF2EA0">
                <w:rPr>
                  <w:rFonts w:eastAsia="Times New Roman" w:cs="Times New Roman"/>
                  <w:color w:val="000000"/>
                  <w:lang w:eastAsia="en-AU"/>
                </w:rPr>
                <w:delText>’</w:delText>
              </w:r>
            </w:del>
            <w:r w:rsidRPr="00EA700F">
              <w:rPr>
                <w:rFonts w:eastAsia="Times New Roman" w:cs="Times New Roman"/>
                <w:color w:val="000000"/>
                <w:lang w:eastAsia="en-AU"/>
              </w:rPr>
              <w:t>s</w:t>
            </w:r>
            <w:ins w:id="346" w:author="Michelle Leishman" w:date="2014-04-08T16:09:00Z">
              <w:r w:rsidR="00BF2EA0">
                <w:rPr>
                  <w:rFonts w:eastAsia="Times New Roman" w:cs="Times New Roman"/>
                  <w:color w:val="000000"/>
                  <w:lang w:eastAsia="en-AU"/>
                </w:rPr>
                <w:t>’</w:t>
              </w:r>
            </w:ins>
            <w:r w:rsidRPr="00EA700F">
              <w:rPr>
                <w:rFonts w:eastAsia="Times New Roman" w:cs="Times New Roman"/>
                <w:color w:val="000000"/>
                <w:lang w:eastAsia="en-AU"/>
              </w:rPr>
              <w:t xml:space="preserve"> days per year under 0.1ML/day flow</w:t>
            </w:r>
          </w:p>
        </w:tc>
        <w:tc>
          <w:tcPr>
            <w:tcW w:w="1902" w:type="dxa"/>
          </w:tcPr>
          <w:p w14:paraId="10E39562" w14:textId="77777777" w:rsidR="00B634E6" w:rsidRPr="00EA700F" w:rsidRDefault="00B634E6" w:rsidP="00A22B81">
            <w:pPr>
              <w:spacing w:line="276" w:lineRule="auto"/>
              <w:jc w:val="both"/>
            </w:pPr>
            <w:r w:rsidRPr="00EA700F">
              <w:t>CVAnnMDFAnnUnder0.1</w:t>
            </w:r>
          </w:p>
        </w:tc>
        <w:tc>
          <w:tcPr>
            <w:tcW w:w="2410" w:type="dxa"/>
            <w:gridSpan w:val="2"/>
          </w:tcPr>
          <w:p w14:paraId="05E6882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800FDF3"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A22B81">
            <w:pPr>
              <w:spacing w:line="276" w:lineRule="auto"/>
              <w:jc w:val="center"/>
              <w:rPr>
                <w:rFonts w:eastAsia="Times New Roman" w:cs="Times New Roman"/>
                <w:color w:val="000000"/>
                <w:lang w:eastAsia="en-AU"/>
              </w:rPr>
            </w:pPr>
            <w:r w:rsidRPr="00EA700F">
              <w:rPr>
                <w:rFonts w:eastAsia="Times New Roman" w:cs="Times New Roman"/>
                <w:i/>
                <w:color w:val="000000"/>
                <w:lang w:eastAsia="en-AU"/>
              </w:rPr>
              <w:t>Colwell’s indices</w:t>
            </w:r>
          </w:p>
        </w:tc>
      </w:tr>
      <w:tr w:rsidR="00B634E6" w:rsidRPr="00EA700F" w14:paraId="67D790B3" w14:textId="77777777" w:rsidTr="00630B93">
        <w:tc>
          <w:tcPr>
            <w:tcW w:w="2204" w:type="dxa"/>
          </w:tcPr>
          <w:p w14:paraId="2A33725C" w14:textId="2425CA83"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stancy </w:t>
            </w:r>
            <w:r w:rsidR="00625ED2">
              <w:rPr>
                <w:color w:val="000000"/>
              </w:rPr>
              <w:t>of</w:t>
            </w:r>
            <w:r w:rsidRPr="00EA700F">
              <w:rPr>
                <w:color w:val="000000"/>
              </w:rPr>
              <w:t xml:space="preserve"> monthly mean daily flow </w:t>
            </w:r>
          </w:p>
        </w:tc>
        <w:tc>
          <w:tcPr>
            <w:tcW w:w="1902" w:type="dxa"/>
          </w:tcPr>
          <w:p w14:paraId="12B706BF" w14:textId="77777777" w:rsidR="00B634E6" w:rsidRPr="00EA700F" w:rsidRDefault="00B634E6" w:rsidP="00A22B81">
            <w:pPr>
              <w:spacing w:line="276" w:lineRule="auto"/>
              <w:jc w:val="both"/>
            </w:pPr>
            <w:r w:rsidRPr="00EA700F">
              <w:t>C_MDFM</w:t>
            </w:r>
          </w:p>
        </w:tc>
        <w:tc>
          <w:tcPr>
            <w:tcW w:w="2410" w:type="dxa"/>
            <w:gridSpan w:val="2"/>
          </w:tcPr>
          <w:p w14:paraId="128A97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6C6DFBC2" w:rsidR="00B634E6" w:rsidRPr="00EA700F" w:rsidRDefault="00B634E6" w:rsidP="00A22B8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w:t>
            </w:r>
            <w:r w:rsidRPr="00EA700F">
              <w:rPr>
                <w:rFonts w:cs="Helvetica"/>
                <w:color w:val="000000"/>
              </w:rPr>
              <w:lastRenderedPageBreak/>
              <w:t xml:space="preserve">therefore water availability within the riparian zone. </w:t>
            </w:r>
            <w:commentRangeStart w:id="347"/>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M)</w:t>
            </w:r>
            <w:commentRangeEnd w:id="347"/>
            <w:r w:rsidR="00BF2EA0">
              <w:rPr>
                <w:rStyle w:val="CommentReference"/>
              </w:rPr>
              <w:commentReference w:id="347"/>
            </w:r>
            <w:r w:rsidRPr="00EA700F">
              <w:rPr>
                <w:rFonts w:eastAsia="Times New Roman" w:cs="Times New Roman"/>
                <w:color w:val="000000"/>
                <w:lang w:eastAsia="en-AU"/>
              </w:rPr>
              <w:t xml:space="preserve"> measures uniformity of flow across seasons, and is maximised when flow conditions do not differ between seasons. </w:t>
            </w:r>
            <w:r w:rsidRPr="00EA700F">
              <w:rPr>
                <w:iCs/>
                <w:color w:val="000000"/>
              </w:rPr>
              <w:t>Contingency (M)</w:t>
            </w:r>
            <w:r w:rsidRPr="00EA700F">
              <w:rPr>
                <w:color w:val="000000"/>
              </w:rPr>
              <w:t xml:space="preserve"> is a measure of </w:t>
            </w:r>
            <w:proofErr w:type="spellStart"/>
            <w:r w:rsidRPr="00EA700F">
              <w:rPr>
                <w:color w:val="000000"/>
              </w:rPr>
              <w:t>interannual</w:t>
            </w:r>
            <w:proofErr w:type="spellEnd"/>
            <w:r w:rsidRPr="00EA700F">
              <w:rPr>
                <w:color w:val="000000"/>
              </w:rPr>
              <w:t xml:space="preserve"> uniformity in seasonal flow patterns, and is maximized when seasonal patterns of flow are consistent between years.  We generated Colwell</w:t>
            </w:r>
            <w:ins w:id="348" w:author="Michelle Leishman" w:date="2014-04-08T16:10:00Z">
              <w:r w:rsidR="00BF2EA0">
                <w:rPr>
                  <w:color w:val="000000"/>
                </w:rPr>
                <w:t>’</w:t>
              </w:r>
            </w:ins>
            <w:r w:rsidRPr="00EA700F">
              <w:rPr>
                <w:color w:val="000000"/>
              </w:rPr>
              <w:t>s indices for both average flow conditions and minimum flows conditions.</w:t>
            </w:r>
          </w:p>
        </w:tc>
      </w:tr>
      <w:tr w:rsidR="00B634E6" w:rsidRPr="00EA700F" w14:paraId="1BE2CA6B" w14:textId="77777777" w:rsidTr="00630B93">
        <w:tc>
          <w:tcPr>
            <w:tcW w:w="2204" w:type="dxa"/>
          </w:tcPr>
          <w:p w14:paraId="53D7148B" w14:textId="1AC9988F" w:rsidR="00B634E6" w:rsidRPr="00EA700F" w:rsidRDefault="00625ED2" w:rsidP="00A22B81">
            <w:pPr>
              <w:spacing w:line="276" w:lineRule="auto"/>
              <w:rPr>
                <w:rFonts w:eastAsia="Times New Roman" w:cs="Times New Roman"/>
                <w:color w:val="000000"/>
                <w:lang w:eastAsia="en-AU"/>
              </w:rPr>
            </w:pPr>
            <w:r>
              <w:rPr>
                <w:color w:val="000000"/>
              </w:rPr>
              <w:t>Contingency of</w:t>
            </w:r>
            <w:r w:rsidR="00B634E6" w:rsidRPr="00EA700F">
              <w:rPr>
                <w:color w:val="000000"/>
              </w:rPr>
              <w:t xml:space="preserve"> monthly mean daily </w:t>
            </w:r>
            <w:r w:rsidR="00B634E6" w:rsidRPr="00EA700F">
              <w:rPr>
                <w:color w:val="000000"/>
              </w:rPr>
              <w:lastRenderedPageBreak/>
              <w:t xml:space="preserve">flow </w:t>
            </w:r>
          </w:p>
        </w:tc>
        <w:tc>
          <w:tcPr>
            <w:tcW w:w="1902" w:type="dxa"/>
          </w:tcPr>
          <w:p w14:paraId="7D3BF973" w14:textId="77777777" w:rsidR="00B634E6" w:rsidRPr="00EA700F" w:rsidRDefault="00B634E6" w:rsidP="00A22B81">
            <w:pPr>
              <w:spacing w:line="276" w:lineRule="auto"/>
              <w:jc w:val="both"/>
            </w:pPr>
            <w:r w:rsidRPr="00EA700F">
              <w:lastRenderedPageBreak/>
              <w:t>M_MDFM</w:t>
            </w:r>
          </w:p>
        </w:tc>
        <w:tc>
          <w:tcPr>
            <w:tcW w:w="2410" w:type="dxa"/>
            <w:gridSpan w:val="2"/>
          </w:tcPr>
          <w:p w14:paraId="00DDB2A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lastRenderedPageBreak/>
              <w:t>Constancy based on monthly minimum daily flow</w:t>
            </w:r>
          </w:p>
        </w:tc>
        <w:tc>
          <w:tcPr>
            <w:tcW w:w="1902" w:type="dxa"/>
          </w:tcPr>
          <w:p w14:paraId="433D6726" w14:textId="77777777" w:rsidR="00B634E6" w:rsidRPr="00EA700F" w:rsidRDefault="00B634E6" w:rsidP="00A22B81">
            <w:pPr>
              <w:spacing w:line="276" w:lineRule="auto"/>
              <w:jc w:val="both"/>
            </w:pPr>
            <w:proofErr w:type="spellStart"/>
            <w:r w:rsidRPr="00EA700F">
              <w:t>C_MinM</w:t>
            </w:r>
            <w:proofErr w:type="spellEnd"/>
          </w:p>
        </w:tc>
        <w:tc>
          <w:tcPr>
            <w:tcW w:w="2410" w:type="dxa"/>
            <w:gridSpan w:val="2"/>
          </w:tcPr>
          <w:p w14:paraId="25AB01F6"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32231733" w14:textId="77777777" w:rsidR="00B634E6" w:rsidRPr="00EA700F" w:rsidRDefault="00B634E6" w:rsidP="00A22B81">
            <w:pPr>
              <w:spacing w:line="276" w:lineRule="auto"/>
              <w:jc w:val="both"/>
            </w:pPr>
            <w:proofErr w:type="spellStart"/>
            <w:r w:rsidRPr="00EA700F">
              <w:t>M_MinM</w:t>
            </w:r>
            <w:proofErr w:type="spellEnd"/>
          </w:p>
        </w:tc>
        <w:tc>
          <w:tcPr>
            <w:tcW w:w="2410" w:type="dxa"/>
            <w:gridSpan w:val="2"/>
          </w:tcPr>
          <w:p w14:paraId="073DCE8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A22B81">
            <w:pPr>
              <w:spacing w:line="360" w:lineRule="auto"/>
              <w:jc w:val="both"/>
              <w:rPr>
                <w:rFonts w:eastAsia="Times New Roman" w:cs="Times New Roman"/>
                <w:color w:val="000000"/>
                <w:lang w:eastAsia="en-AU"/>
              </w:rPr>
            </w:pPr>
          </w:p>
        </w:tc>
      </w:tr>
    </w:tbl>
    <w:p w14:paraId="7E747D08" w14:textId="03B3C4A8" w:rsidR="00B634E6" w:rsidRPr="00EA700F" w:rsidRDefault="00B634E6" w:rsidP="00A22B81">
      <w:pPr>
        <w:pStyle w:val="Caption"/>
        <w:spacing w:line="360" w:lineRule="auto"/>
        <w:jc w:val="both"/>
        <w:rPr>
          <w:rFonts w:eastAsia="Times New Roman" w:cs="Times New Roman"/>
          <w:color w:val="000000"/>
          <w:sz w:val="22"/>
          <w:szCs w:val="22"/>
          <w:lang w:eastAsia="en-AU"/>
        </w:rPr>
      </w:pPr>
      <w:r w:rsidRPr="00EA700F">
        <w:rPr>
          <w:sz w:val="22"/>
          <w:szCs w:val="22"/>
        </w:rPr>
        <w:t xml:space="preserve">Table </w:t>
      </w:r>
      <w:r w:rsidR="00335320" w:rsidRPr="00EA700F">
        <w:rPr>
          <w:sz w:val="22"/>
          <w:szCs w:val="22"/>
        </w:rPr>
        <w:t>1</w:t>
      </w:r>
      <w:r w:rsidRPr="00EA700F">
        <w:rPr>
          <w:sz w:val="22"/>
          <w:szCs w:val="22"/>
        </w:rPr>
        <w:t>. Hydrological parameters used as metrics of variability in high flow magnitude and frequency and predictability and consistency of water availability in the riparian environment. * - normalised by mean daily flow (ML/day)</w:t>
      </w:r>
    </w:p>
    <w:p w14:paraId="55ED99EF" w14:textId="6485B15A" w:rsidR="00B634E6" w:rsidRDefault="00B634E6" w:rsidP="00A22B81">
      <w:pPr>
        <w:spacing w:line="360" w:lineRule="auto"/>
        <w:jc w:val="both"/>
      </w:pPr>
      <w:r w:rsidRPr="00EA700F">
        <w:t xml:space="preserve">Finally, we performed </w:t>
      </w:r>
      <w:proofErr w:type="spellStart"/>
      <w:r w:rsidRPr="00EA700F">
        <w:t>permutational</w:t>
      </w:r>
      <w:proofErr w:type="spellEnd"/>
      <w:r w:rsidRPr="00EA700F">
        <w:t xml:space="preserve"> multivariate analysis of variance using distance matrice</w:t>
      </w:r>
      <w:r w:rsidR="00947919">
        <w:t xml:space="preserve">s, using the vegan package in R </w:t>
      </w:r>
      <w:r w:rsidR="00947919">
        <w:fldChar w:fldCharType="begin" w:fldLock="1"/>
      </w:r>
      <w:r w:rsidR="00784D54">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lt;i&gt;et al.&lt;/i&gt; 2013; R Core Team 2013)" }, "properties" : { "noteIndex" : 0 }, "schema" : "https://github.com/citation-style-language/schema/raw/master/csl-citation.json" }</w:instrText>
      </w:r>
      <w:r w:rsidR="00947919">
        <w:fldChar w:fldCharType="separate"/>
      </w:r>
      <w:r w:rsidR="00784D54" w:rsidRPr="00784D54">
        <w:rPr>
          <w:noProof/>
        </w:rPr>
        <w:t xml:space="preserve">(Oksanen </w:t>
      </w:r>
      <w:r w:rsidR="00784D54" w:rsidRPr="00784D54">
        <w:rPr>
          <w:i/>
          <w:noProof/>
        </w:rPr>
        <w:t>et al.</w:t>
      </w:r>
      <w:r w:rsidR="00784D54" w:rsidRPr="00784D54">
        <w:rPr>
          <w:noProof/>
        </w:rPr>
        <w:t xml:space="preserve"> 2013; R Core Team 2013)</w:t>
      </w:r>
      <w:r w:rsidR="00947919">
        <w:fldChar w:fldCharType="end"/>
      </w:r>
      <w:del w:id="349" w:author="Michelle Leishman" w:date="2014-04-08T16:11:00Z">
        <w:r w:rsidR="00947919" w:rsidDel="00BF2EA0">
          <w:delText>,</w:delText>
        </w:r>
      </w:del>
      <w:r w:rsidR="00947919">
        <w:t xml:space="preserve"> </w:t>
      </w:r>
      <w:r w:rsidRPr="00EA700F">
        <w:t xml:space="preserve">across these chosen metrics to </w:t>
      </w:r>
      <w:del w:id="350" w:author="Michelle Leishman" w:date="2014-04-08T16:11:00Z">
        <w:r w:rsidRPr="00EA700F" w:rsidDel="00BF2EA0">
          <w:delText xml:space="preserve">confirm </w:delText>
        </w:r>
      </w:del>
      <w:ins w:id="351" w:author="Michelle Leishman" w:date="2014-04-08T16:11:00Z">
        <w:r w:rsidR="00BF2EA0">
          <w:t>assess</w:t>
        </w:r>
        <w:r w:rsidR="00BF2EA0" w:rsidRPr="00EA700F">
          <w:t xml:space="preserve"> </w:t>
        </w:r>
      </w:ins>
      <w:del w:id="352" w:author="Dr Kirstie Fryirs" w:date="2014-04-03T08:16:00Z">
        <w:r w:rsidRPr="00EA700F" w:rsidDel="00B118A6">
          <w:delText xml:space="preserve">that our field sites </w:delText>
        </w:r>
      </w:del>
      <w:r w:rsidR="00947919">
        <w:t>whether our field sites</w:t>
      </w:r>
      <w:r w:rsidRPr="00EA700F">
        <w:t xml:space="preserve"> comprise three significantly different hydrological categories.</w:t>
      </w:r>
    </w:p>
    <w:p w14:paraId="613F2F5B" w14:textId="1FF95DC3" w:rsidR="00F42B80" w:rsidRDefault="00F42B80" w:rsidP="00A22B81">
      <w:pPr>
        <w:spacing w:line="360" w:lineRule="auto"/>
        <w:jc w:val="both"/>
        <w:rPr>
          <w:b/>
        </w:rPr>
      </w:pPr>
      <w:r w:rsidRPr="00F42B80">
        <w:rPr>
          <w:b/>
        </w:rPr>
        <w:t>Data analysis</w:t>
      </w:r>
    </w:p>
    <w:p w14:paraId="31652934" w14:textId="0D911200" w:rsidR="00F42B80" w:rsidRPr="00F42B80" w:rsidRDefault="00F42B80" w:rsidP="00A22B81">
      <w:pPr>
        <w:spacing w:line="360" w:lineRule="auto"/>
        <w:jc w:val="both"/>
        <w:rPr>
          <w:b/>
        </w:rPr>
      </w:pPr>
      <w:r>
        <w:t xml:space="preserve">All statistical analyses </w:t>
      </w:r>
      <w:del w:id="353" w:author="Michelle Leishman" w:date="2014-04-08T16:12:00Z">
        <w:r w:rsidDel="00BF2EA0">
          <w:delText xml:space="preserve">in this study </w:delText>
        </w:r>
      </w:del>
      <w:r>
        <w:t xml:space="preserve">were performed using the R statistical programming environment </w:t>
      </w:r>
      <w:r>
        <w:fldChar w:fldCharType="begin" w:fldLock="1"/>
      </w:r>
      <w:r w:rsidR="00784D54">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00423B8A" w:rsidRPr="00423B8A">
        <w:rPr>
          <w:noProof/>
        </w:rPr>
        <w:t>(R Core Team 2013)</w:t>
      </w:r>
      <w:r>
        <w:fldChar w:fldCharType="end"/>
      </w:r>
      <w:r>
        <w:t xml:space="preserve">. Statistical significance was </w:t>
      </w:r>
      <w:proofErr w:type="spellStart"/>
      <w:r>
        <w:t>thresholded</w:t>
      </w:r>
      <w:proofErr w:type="spellEnd"/>
      <w:r>
        <w:t xml:space="preserve"> at alpha = 0.05.</w:t>
      </w:r>
    </w:p>
    <w:p w14:paraId="173753BF" w14:textId="77777777" w:rsidR="00B634E6" w:rsidRPr="00F42B80" w:rsidRDefault="00B634E6" w:rsidP="00A22B81">
      <w:pPr>
        <w:spacing w:line="360" w:lineRule="auto"/>
        <w:jc w:val="both"/>
        <w:rPr>
          <w:i/>
        </w:rPr>
      </w:pPr>
      <w:r w:rsidRPr="00F42B80">
        <w:rPr>
          <w:i/>
        </w:rPr>
        <w:t>Abundance weighted site means of wood density</w:t>
      </w:r>
    </w:p>
    <w:p w14:paraId="40948BC5" w14:textId="2198816D" w:rsidR="00B634E6" w:rsidRPr="00EA700F" w:rsidRDefault="00B634E6" w:rsidP="00A22B81">
      <w:pPr>
        <w:spacing w:line="360" w:lineRule="auto"/>
        <w:jc w:val="both"/>
      </w:pPr>
      <w:r w:rsidRPr="00EA700F">
        <w:t>To investigate variation in wood density across hydrological gradients at the community level, abundance weighted means of wood density were generated for each site. Species relative abundance was compiled from records of % cover at the shrub (1-4</w:t>
      </w:r>
      <w:ins w:id="354" w:author="Michelle Leishman" w:date="2014-04-08T16:13:00Z">
        <w:r w:rsidR="00BF2EA0">
          <w:t xml:space="preserve"> </w:t>
        </w:r>
      </w:ins>
      <w:r w:rsidRPr="00EA700F">
        <w:t xml:space="preserve">m), </w:t>
      </w:r>
      <w:proofErr w:type="spellStart"/>
      <w:r w:rsidRPr="00EA700F">
        <w:t>subcanopy</w:t>
      </w:r>
      <w:proofErr w:type="spellEnd"/>
      <w:r w:rsidRPr="00EA700F">
        <w:t xml:space="preserve"> (4-8</w:t>
      </w:r>
      <w:ins w:id="355" w:author="Michelle Leishman" w:date="2014-04-08T16:13:00Z">
        <w:r w:rsidR="00BF2EA0">
          <w:t xml:space="preserve"> </w:t>
        </w:r>
      </w:ins>
      <w:r w:rsidRPr="00EA700F">
        <w:t>m) and canopy (8+</w:t>
      </w:r>
      <w:ins w:id="356" w:author="Michelle Leishman" w:date="2014-04-08T16:13:00Z">
        <w:r w:rsidR="00BF2EA0">
          <w:t xml:space="preserve"> m</w:t>
        </w:r>
      </w:ins>
      <w:r w:rsidRPr="00EA700F">
        <w:t xml:space="preserve">) strata.  Wood density values were then weighted according to species relative abundance and then summed to produce the abundance weighted site mean. This method integrates particular trait values with their real world abundance as a measure of ‘performance’, </w:t>
      </w:r>
      <w:r w:rsidRPr="00EA700F">
        <w:lastRenderedPageBreak/>
        <w:t xml:space="preserve">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A22B81">
      <w:pPr>
        <w:spacing w:line="360" w:lineRule="auto"/>
        <w:jc w:val="both"/>
        <w:rPr>
          <w:i/>
        </w:rPr>
      </w:pPr>
      <w:r w:rsidRPr="00F42B80">
        <w:rPr>
          <w:i/>
        </w:rPr>
        <w:t>Comparing wood density between hydrological classes</w:t>
      </w:r>
    </w:p>
    <w:p w14:paraId="59004043" w14:textId="32060D89" w:rsidR="00B634E6" w:rsidRPr="00EA700F" w:rsidRDefault="00B634E6" w:rsidP="00A22B81">
      <w:pPr>
        <w:spacing w:line="360" w:lineRule="auto"/>
        <w:jc w:val="both"/>
      </w:pPr>
      <w:r w:rsidRPr="00EA700F">
        <w:t>Raw species trait values were lumped according to the hydrological class membership</w:t>
      </w:r>
      <w:r w:rsidR="006F4B8F">
        <w:t>,</w:t>
      </w:r>
      <w:r w:rsidRPr="00EA700F">
        <w:t xml:space="preserve"> and differences between classes tested </w:t>
      </w:r>
      <w:del w:id="357" w:author="Michelle Leishman" w:date="2014-04-08T16:14:00Z">
        <w:r w:rsidRPr="00EA700F" w:rsidDel="00BF2EA0">
          <w:delText xml:space="preserve">for </w:delText>
        </w:r>
      </w:del>
      <w:r w:rsidRPr="00EA700F">
        <w:t xml:space="preserve">using a post-hoc </w:t>
      </w:r>
      <w:proofErr w:type="spellStart"/>
      <w:r w:rsidRPr="00EA700F">
        <w:t>Tukey’s</w:t>
      </w:r>
      <w:proofErr w:type="spellEnd"/>
      <w:r w:rsidRPr="00EA700F">
        <w:t xml:space="preserve"> HSD test. This test was repeated using class-lumped abundance weighted site means. </w:t>
      </w:r>
    </w:p>
    <w:p w14:paraId="79AE2560" w14:textId="77777777" w:rsidR="00B634E6" w:rsidRPr="00F42B80" w:rsidRDefault="00B634E6" w:rsidP="00A22B81">
      <w:pPr>
        <w:spacing w:line="360" w:lineRule="auto"/>
        <w:jc w:val="both"/>
        <w:rPr>
          <w:i/>
        </w:rPr>
      </w:pPr>
      <w:r w:rsidRPr="00F42B80">
        <w:rPr>
          <w:i/>
        </w:rPr>
        <w:t>Testing relationships between mean wood density and hydrological conditions</w:t>
      </w:r>
    </w:p>
    <w:p w14:paraId="1968B0C2" w14:textId="1C16D83E" w:rsidR="00335320" w:rsidRDefault="00B634E6" w:rsidP="00A22B81">
      <w:pPr>
        <w:spacing w:line="360" w:lineRule="auto"/>
        <w:jc w:val="both"/>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w:t>
      </w:r>
      <w:proofErr w:type="spellStart"/>
      <w:r w:rsidR="003F4885">
        <w:t>Benjamini</w:t>
      </w:r>
      <w:proofErr w:type="spellEnd"/>
      <w:r w:rsidR="003F4885">
        <w:t xml:space="preserve"> - </w:t>
      </w:r>
      <w:r w:rsidRPr="00EA700F">
        <w:t>Hochberg (BH) procedure for controlling family-wise error rate</w:t>
      </w:r>
      <w:r w:rsidR="006F4B8F">
        <w:t xml:space="preserve"> (stats package, </w:t>
      </w:r>
      <w:r w:rsidR="006F4B8F">
        <w:fldChar w:fldCharType="begin" w:fldLock="1"/>
      </w:r>
      <w:r w:rsidR="00784D54">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ere highly </w:t>
      </w:r>
      <w:proofErr w:type="spellStart"/>
      <w:r w:rsidRPr="00EA700F">
        <w:t>autocorrelated</w:t>
      </w:r>
      <w:proofErr w:type="spellEnd"/>
      <w:r w:rsidRPr="00EA700F">
        <w:t>. The BH procedure has been shown to control the false discovery rate for positively dependent test statistics (</w:t>
      </w:r>
      <w:proofErr w:type="spellStart"/>
      <w:r w:rsidRPr="00EA700F">
        <w:t>Benjamini</w:t>
      </w:r>
      <w:proofErr w:type="spellEnd"/>
      <w:r w:rsidRPr="00EA700F">
        <w:t xml:space="preserve"> and </w:t>
      </w:r>
      <w:proofErr w:type="spellStart"/>
      <w:r w:rsidRPr="00EA700F">
        <w:t>Yekutieli</w:t>
      </w:r>
      <w:proofErr w:type="spellEnd"/>
      <w:r w:rsidRPr="00EA700F">
        <w:t xml:space="preserve">, 2001). We then identified ecologically relevant axes of variation in hydrological conditions by running a principal components analysis </w:t>
      </w:r>
      <w:r w:rsidR="00F42B80">
        <w:t xml:space="preserve">(stats package, </w:t>
      </w:r>
      <w:r w:rsidR="00F42B80">
        <w:fldChar w:fldCharType="begin" w:fldLock="1"/>
      </w:r>
      <w:r w:rsidR="00784D54">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del w:id="358" w:author="Michelle Leishman" w:date="2014-04-08T16:15:00Z">
        <w:r w:rsidRPr="00EA700F" w:rsidDel="00BF2EA0">
          <w:delText xml:space="preserve">over </w:delText>
        </w:r>
      </w:del>
      <w:ins w:id="359" w:author="Michelle Leishman" w:date="2014-04-08T16:15:00Z">
        <w:r w:rsidR="00BF2EA0">
          <w:t>for the</w:t>
        </w:r>
        <w:r w:rsidR="00BF2EA0" w:rsidRPr="00EA700F">
          <w:t xml:space="preserve"> </w:t>
        </w:r>
      </w:ins>
      <w:r w:rsidRPr="00EA700F">
        <w:t xml:space="preserve">hydrological metrics </w:t>
      </w:r>
      <w:r w:rsidR="00842036" w:rsidRPr="00EA700F">
        <w:t>showing</w:t>
      </w:r>
      <w:r w:rsidRPr="00EA700F">
        <w:t xml:space="preserve"> significant relationships with site mean wood density values.</w:t>
      </w:r>
    </w:p>
    <w:p w14:paraId="2F2B744C" w14:textId="26DD833E" w:rsidR="00F42B80" w:rsidDel="00BF2EA0" w:rsidRDefault="00F42B80" w:rsidP="00A22B81">
      <w:pPr>
        <w:spacing w:line="360" w:lineRule="auto"/>
        <w:jc w:val="both"/>
        <w:rPr>
          <w:del w:id="360" w:author="Michelle Leishman" w:date="2014-04-08T16:15:00Z"/>
        </w:rPr>
      </w:pPr>
    </w:p>
    <w:p w14:paraId="3DD0D713" w14:textId="1B00B406" w:rsidR="00F42B80" w:rsidDel="00BF2EA0" w:rsidRDefault="00F42B80" w:rsidP="00A22B81">
      <w:pPr>
        <w:spacing w:line="360" w:lineRule="auto"/>
        <w:jc w:val="both"/>
        <w:rPr>
          <w:del w:id="361" w:author="Michelle Leishman" w:date="2014-04-08T16:15:00Z"/>
        </w:rPr>
      </w:pPr>
    </w:p>
    <w:p w14:paraId="7D91237C" w14:textId="0506FD23" w:rsidR="00F42B80" w:rsidDel="00BF2EA0" w:rsidRDefault="00F42B80" w:rsidP="00A22B81">
      <w:pPr>
        <w:spacing w:line="360" w:lineRule="auto"/>
        <w:jc w:val="both"/>
        <w:rPr>
          <w:del w:id="362" w:author="Michelle Leishman" w:date="2014-04-08T16:15:00Z"/>
        </w:rPr>
      </w:pPr>
    </w:p>
    <w:p w14:paraId="2A5DC810" w14:textId="7829C89B" w:rsidR="00F42B80" w:rsidDel="00BF2EA0" w:rsidRDefault="00F42B80" w:rsidP="00A22B81">
      <w:pPr>
        <w:spacing w:line="360" w:lineRule="auto"/>
        <w:jc w:val="both"/>
        <w:rPr>
          <w:del w:id="363" w:author="Michelle Leishman" w:date="2014-04-08T16:15:00Z"/>
        </w:rPr>
      </w:pPr>
    </w:p>
    <w:p w14:paraId="48E49197" w14:textId="7601D88B" w:rsidR="00F42B80" w:rsidDel="00BF2EA0" w:rsidRDefault="00F42B80" w:rsidP="00A22B81">
      <w:pPr>
        <w:spacing w:line="360" w:lineRule="auto"/>
        <w:jc w:val="both"/>
        <w:rPr>
          <w:del w:id="364" w:author="Michelle Leishman" w:date="2014-04-08T16:15:00Z"/>
        </w:rPr>
      </w:pPr>
    </w:p>
    <w:p w14:paraId="0F28A6A2" w14:textId="3FDD3E9D" w:rsidR="00F42B80" w:rsidDel="00BF2EA0" w:rsidRDefault="00F42B80" w:rsidP="00A22B81">
      <w:pPr>
        <w:spacing w:line="360" w:lineRule="auto"/>
        <w:jc w:val="both"/>
        <w:rPr>
          <w:del w:id="365" w:author="Michelle Leishman" w:date="2014-04-08T16:15:00Z"/>
        </w:rPr>
      </w:pPr>
    </w:p>
    <w:p w14:paraId="37130498" w14:textId="25B7D917" w:rsidR="00F42B80" w:rsidDel="00BF2EA0" w:rsidRDefault="00F42B80" w:rsidP="00A22B81">
      <w:pPr>
        <w:spacing w:line="360" w:lineRule="auto"/>
        <w:jc w:val="both"/>
        <w:rPr>
          <w:del w:id="366" w:author="Michelle Leishman" w:date="2014-04-08T16:15:00Z"/>
        </w:rPr>
      </w:pPr>
    </w:p>
    <w:p w14:paraId="093B5F5E" w14:textId="191008D8" w:rsidR="00F42B80" w:rsidDel="00BF2EA0" w:rsidRDefault="00F42B80" w:rsidP="00A22B81">
      <w:pPr>
        <w:spacing w:line="360" w:lineRule="auto"/>
        <w:jc w:val="both"/>
        <w:rPr>
          <w:del w:id="367" w:author="Michelle Leishman" w:date="2014-04-08T16:15:00Z"/>
        </w:rPr>
      </w:pPr>
    </w:p>
    <w:p w14:paraId="517D3FEF" w14:textId="173016DF" w:rsidR="00F42B80" w:rsidDel="00BF2EA0" w:rsidRDefault="00F42B80" w:rsidP="00A22B81">
      <w:pPr>
        <w:spacing w:line="360" w:lineRule="auto"/>
        <w:jc w:val="both"/>
        <w:rPr>
          <w:del w:id="368" w:author="Michelle Leishman" w:date="2014-04-08T16:15:00Z"/>
        </w:rPr>
      </w:pPr>
    </w:p>
    <w:p w14:paraId="53712929" w14:textId="2AEA18AB" w:rsidR="00F42B80" w:rsidDel="00BF2EA0" w:rsidRDefault="00F42B80" w:rsidP="00A22B81">
      <w:pPr>
        <w:spacing w:line="360" w:lineRule="auto"/>
        <w:jc w:val="both"/>
        <w:rPr>
          <w:del w:id="369" w:author="Michelle Leishman" w:date="2014-04-08T16:15:00Z"/>
        </w:rPr>
      </w:pPr>
    </w:p>
    <w:p w14:paraId="5AA8C956" w14:textId="71C11FAD" w:rsidR="00F42B80" w:rsidDel="00BF2EA0" w:rsidRDefault="00F42B80" w:rsidP="00A22B81">
      <w:pPr>
        <w:spacing w:line="360" w:lineRule="auto"/>
        <w:jc w:val="both"/>
        <w:rPr>
          <w:del w:id="370" w:author="Michelle Leishman" w:date="2014-04-08T16:15:00Z"/>
        </w:rPr>
      </w:pPr>
    </w:p>
    <w:p w14:paraId="446F5506" w14:textId="18E91B99" w:rsidR="00F42B80" w:rsidDel="00BF2EA0" w:rsidRDefault="00F42B80" w:rsidP="00A22B81">
      <w:pPr>
        <w:spacing w:line="360" w:lineRule="auto"/>
        <w:jc w:val="both"/>
        <w:rPr>
          <w:del w:id="371" w:author="Michelle Leishman" w:date="2014-04-08T16:15:00Z"/>
        </w:rPr>
      </w:pPr>
    </w:p>
    <w:p w14:paraId="0A606C33" w14:textId="41D477DA" w:rsidR="00F42B80" w:rsidDel="00BF2EA0" w:rsidRDefault="00F42B80" w:rsidP="00A22B81">
      <w:pPr>
        <w:spacing w:line="360" w:lineRule="auto"/>
        <w:jc w:val="both"/>
        <w:rPr>
          <w:del w:id="372" w:author="Michelle Leishman" w:date="2014-04-08T16:15:00Z"/>
        </w:rPr>
      </w:pPr>
    </w:p>
    <w:p w14:paraId="5303ADE3" w14:textId="0F06B3AD" w:rsidR="00F42B80" w:rsidDel="00BF2EA0" w:rsidRDefault="00F42B80" w:rsidP="00A22B81">
      <w:pPr>
        <w:spacing w:line="360" w:lineRule="auto"/>
        <w:jc w:val="both"/>
        <w:rPr>
          <w:del w:id="373" w:author="Michelle Leishman" w:date="2014-04-08T16:15:00Z"/>
        </w:rPr>
      </w:pPr>
    </w:p>
    <w:p w14:paraId="41C976ED" w14:textId="0F27A049" w:rsidR="00F42B80" w:rsidDel="00BF2EA0" w:rsidRDefault="00F42B80" w:rsidP="00A22B81">
      <w:pPr>
        <w:spacing w:line="360" w:lineRule="auto"/>
        <w:jc w:val="both"/>
        <w:rPr>
          <w:del w:id="374" w:author="Michelle Leishman" w:date="2014-04-08T16:15:00Z"/>
        </w:rPr>
      </w:pPr>
    </w:p>
    <w:p w14:paraId="45072F6D" w14:textId="7E3CB8FA" w:rsidR="00F42B80" w:rsidDel="00BF2EA0" w:rsidRDefault="00F42B80" w:rsidP="00A22B81">
      <w:pPr>
        <w:spacing w:line="360" w:lineRule="auto"/>
        <w:jc w:val="both"/>
        <w:rPr>
          <w:del w:id="375" w:author="Michelle Leishman" w:date="2014-04-08T16:15:00Z"/>
        </w:rPr>
      </w:pPr>
    </w:p>
    <w:p w14:paraId="44A584BB" w14:textId="7A915251" w:rsidR="00F42B80" w:rsidDel="00BF2EA0" w:rsidRDefault="00F42B80" w:rsidP="00A22B81">
      <w:pPr>
        <w:spacing w:line="360" w:lineRule="auto"/>
        <w:jc w:val="both"/>
        <w:rPr>
          <w:del w:id="376" w:author="Michelle Leishman" w:date="2014-04-08T16:15:00Z"/>
        </w:rPr>
      </w:pPr>
    </w:p>
    <w:p w14:paraId="397E2905" w14:textId="340FE53D" w:rsidR="00F42B80" w:rsidDel="00BF2EA0" w:rsidRDefault="00F42B80" w:rsidP="00A22B81">
      <w:pPr>
        <w:spacing w:line="360" w:lineRule="auto"/>
        <w:jc w:val="both"/>
        <w:rPr>
          <w:del w:id="377" w:author="Michelle Leishman" w:date="2014-04-08T16:15:00Z"/>
        </w:rPr>
      </w:pPr>
    </w:p>
    <w:p w14:paraId="3F3D0AF2" w14:textId="77777777" w:rsidR="00EF3710" w:rsidRDefault="00EF3710" w:rsidP="00A22B81">
      <w:pPr>
        <w:spacing w:line="360" w:lineRule="auto"/>
        <w:jc w:val="both"/>
      </w:pPr>
    </w:p>
    <w:p w14:paraId="4EDF29E4" w14:textId="77777777" w:rsidR="00EF3710" w:rsidRDefault="00EF3710" w:rsidP="00A22B81">
      <w:pPr>
        <w:spacing w:line="360" w:lineRule="auto"/>
        <w:jc w:val="both"/>
      </w:pPr>
    </w:p>
    <w:p w14:paraId="718CA37B" w14:textId="5644D9FE" w:rsidR="00B634E6" w:rsidRPr="00EA700F" w:rsidRDefault="00335320" w:rsidP="00A22B81">
      <w:pPr>
        <w:spacing w:line="360" w:lineRule="auto"/>
        <w:jc w:val="both"/>
        <w:rPr>
          <w:b/>
        </w:rPr>
      </w:pPr>
      <w:r w:rsidRPr="00EA700F">
        <w:rPr>
          <w:b/>
        </w:rPr>
        <w:t>Results</w:t>
      </w:r>
    </w:p>
    <w:p w14:paraId="3B68A3F0" w14:textId="77777777" w:rsidR="00B634E6" w:rsidRPr="00EA700F" w:rsidRDefault="00B634E6" w:rsidP="00A22B81">
      <w:pPr>
        <w:spacing w:line="360" w:lineRule="auto"/>
        <w:jc w:val="both"/>
      </w:pPr>
      <w:r w:rsidRPr="00EA700F">
        <w:rPr>
          <w:i/>
        </w:rPr>
        <w:t>Confirmation of hydrological classes</w:t>
      </w:r>
    </w:p>
    <w:p w14:paraId="38660A93" w14:textId="3404A019" w:rsidR="00B634E6" w:rsidRPr="00EA700F" w:rsidRDefault="00B634E6" w:rsidP="00A22B81">
      <w:pPr>
        <w:spacing w:line="360" w:lineRule="auto"/>
        <w:jc w:val="both"/>
      </w:pPr>
      <w:r w:rsidRPr="00EA700F">
        <w:t xml:space="preserve">The three </w:t>
      </w:r>
      <w:ins w:id="378" w:author="Dr Kirstie Fryirs" w:date="2014-04-03T08:16:00Z">
        <w:r w:rsidR="00B118A6">
          <w:t xml:space="preserve">hydrological </w:t>
        </w:r>
      </w:ins>
      <w:r w:rsidRPr="00EA700F">
        <w:t xml:space="preserve">classes of river in this study were significantly different across the </w:t>
      </w:r>
      <w:commentRangeStart w:id="379"/>
      <w:ins w:id="380" w:author="Michelle Leishman" w:date="2014-04-08T16:17:00Z">
        <w:r w:rsidR="00BF2EA0">
          <w:t>XX</w:t>
        </w:r>
        <w:commentRangeEnd w:id="379"/>
        <w:r w:rsidR="00BF2EA0">
          <w:rPr>
            <w:rStyle w:val="CommentReference"/>
          </w:rPr>
          <w:commentReference w:id="379"/>
        </w:r>
        <w:r w:rsidR="00BF2EA0">
          <w:t xml:space="preserve"> </w:t>
        </w:r>
      </w:ins>
      <w:r w:rsidRPr="00EA700F">
        <w:t>chosen hydrological metrics</w:t>
      </w:r>
      <w:r w:rsidR="00F42B80">
        <w:t xml:space="preserve">. Stable </w:t>
      </w:r>
      <w:proofErr w:type="spellStart"/>
      <w:r w:rsidR="00F42B80">
        <w:t>baseflow</w:t>
      </w:r>
      <w:proofErr w:type="spellEnd"/>
      <w:r w:rsidR="00F42B80">
        <w:t xml:space="preserve"> rivers</w:t>
      </w:r>
      <w:r w:rsidRPr="00EA700F">
        <w:t xml:space="preserve"> were most different from unpredictable intermittent rivers, </w:t>
      </w:r>
      <w:commentRangeStart w:id="381"/>
      <w:r w:rsidRPr="00EA700F">
        <w:t>R</w:t>
      </w:r>
      <w:r w:rsidRPr="00EA700F">
        <w:rPr>
          <w:vertAlign w:val="superscript"/>
        </w:rPr>
        <w:t>2</w:t>
      </w:r>
      <w:r w:rsidRPr="00EA700F">
        <w:t xml:space="preserve"> = 0.644</w:t>
      </w:r>
      <w:commentRangeEnd w:id="381"/>
      <w:r w:rsidR="00BF2EA0">
        <w:rPr>
          <w:rStyle w:val="CommentReference"/>
        </w:rPr>
        <w:commentReference w:id="381"/>
      </w:r>
      <w:r w:rsidRPr="00EA700F">
        <w:t xml:space="preserve">, and slightly less so from unpredictable </w:t>
      </w:r>
      <w:proofErr w:type="spellStart"/>
      <w:r w:rsidRPr="00EA700F">
        <w:t>baseflow</w:t>
      </w:r>
      <w:proofErr w:type="spellEnd"/>
      <w:r w:rsidRPr="00EA700F">
        <w:t xml:space="preserve"> rivers</w:t>
      </w:r>
      <w:r w:rsidR="00F42B80">
        <w:t>,</w:t>
      </w:r>
      <w:r w:rsidRPr="00EA700F">
        <w:t xml:space="preserve"> R</w:t>
      </w:r>
      <w:r w:rsidRPr="00EA700F">
        <w:rPr>
          <w:vertAlign w:val="superscript"/>
        </w:rPr>
        <w:t>2</w:t>
      </w:r>
      <w:r w:rsidRPr="00EA700F">
        <w:t xml:space="preserve"> = 0.617. Unpredictable intermittent and unpredictable </w:t>
      </w:r>
      <w:proofErr w:type="spellStart"/>
      <w:r w:rsidRPr="00EA700F">
        <w:t>baseflow</w:t>
      </w:r>
      <w:proofErr w:type="spellEnd"/>
      <w:r w:rsidRPr="00EA700F">
        <w:t xml:space="preserve"> rivers exhibited greate</w:t>
      </w:r>
      <w:ins w:id="382" w:author="Michelle Leishman" w:date="2014-04-08T16:17:00Z">
        <w:r w:rsidR="00BF2EA0">
          <w:t>st</w:t>
        </w:r>
      </w:ins>
      <w:del w:id="383" w:author="Michelle Leishman" w:date="2014-04-08T16:17:00Z">
        <w:r w:rsidRPr="00EA700F" w:rsidDel="00BF2EA0">
          <w:delText>r</w:delText>
        </w:r>
      </w:del>
      <w:r w:rsidRPr="00EA700F">
        <w:t xml:space="preserve"> similarity, R</w:t>
      </w:r>
      <w:r w:rsidRPr="00EA700F">
        <w:rPr>
          <w:vertAlign w:val="superscript"/>
        </w:rPr>
        <w:t>2</w:t>
      </w:r>
      <w:r w:rsidRPr="00EA700F">
        <w:t xml:space="preserve"> = 0.379.</w:t>
      </w:r>
    </w:p>
    <w:p w14:paraId="3DB081D1" w14:textId="77777777" w:rsidR="00B634E6" w:rsidRPr="00EA700F" w:rsidRDefault="00B634E6" w:rsidP="00A22B81">
      <w:pPr>
        <w:spacing w:line="360" w:lineRule="auto"/>
        <w:jc w:val="both"/>
      </w:pPr>
      <w:r w:rsidRPr="00EA700F">
        <w:rPr>
          <w:i/>
        </w:rPr>
        <w:t>Differences in wood density between hydrological classes</w:t>
      </w:r>
    </w:p>
    <w:p w14:paraId="377115A7" w14:textId="199635BD" w:rsidR="00B634E6" w:rsidRPr="00EA700F" w:rsidRDefault="00B634E6" w:rsidP="00A22B81">
      <w:pPr>
        <w:spacing w:line="360" w:lineRule="auto"/>
        <w:jc w:val="both"/>
      </w:pPr>
      <w:r w:rsidRPr="00EA700F">
        <w:t xml:space="preserve">Using abundance weighted site mean values, wood density was found to be significantly different between unpredictable </w:t>
      </w:r>
      <w:proofErr w:type="spellStart"/>
      <w:r w:rsidRPr="00EA700F">
        <w:t>baseflow</w:t>
      </w:r>
      <w:proofErr w:type="spellEnd"/>
      <w:r w:rsidRPr="00EA700F">
        <w:t xml:space="preserve"> rivers and stable </w:t>
      </w:r>
      <w:proofErr w:type="spellStart"/>
      <w:r w:rsidRPr="00EA700F">
        <w:t>baseflow</w:t>
      </w:r>
      <w:proofErr w:type="spellEnd"/>
      <w:r w:rsidRPr="00EA700F">
        <w:t xml:space="preserve"> rivers. The difference b</w:t>
      </w:r>
      <w:r w:rsidR="00180A63">
        <w:t>e</w:t>
      </w:r>
      <w:r w:rsidRPr="00EA700F">
        <w:t xml:space="preserve">tween unpredictable intermittent rivers and stable </w:t>
      </w:r>
      <w:proofErr w:type="spellStart"/>
      <w:r w:rsidRPr="00EA700F">
        <w:t>baseflow</w:t>
      </w:r>
      <w:proofErr w:type="spellEnd"/>
      <w:r w:rsidRPr="00EA700F">
        <w:t xml:space="preserve"> rivers </w:t>
      </w:r>
      <w:r w:rsidR="00F42B80">
        <w:t>approached significance (p</w:t>
      </w:r>
      <w:r w:rsidRPr="00EA700F">
        <w:t xml:space="preserve"> = 0.052), indicating that differences </w:t>
      </w:r>
      <w:ins w:id="384" w:author="Michelle Leishman" w:date="2014-04-08T16:18:00Z">
        <w:r w:rsidR="00BF2EA0">
          <w:t xml:space="preserve">in </w:t>
        </w:r>
      </w:ins>
      <w:r w:rsidRPr="00EA700F">
        <w:t xml:space="preserve">wood density between classes of river </w:t>
      </w:r>
      <w:del w:id="385" w:author="Dr Kirstie Fryirs" w:date="2014-04-03T08:16:00Z">
        <w:r w:rsidRPr="00EA700F" w:rsidDel="00B118A6">
          <w:delText xml:space="preserve">tracks </w:delText>
        </w:r>
      </w:del>
      <w:ins w:id="386" w:author="Dr Kirstie Fryirs" w:date="2014-04-03T08:16:00Z">
        <w:r w:rsidR="00B118A6">
          <w:t>relates to</w:t>
        </w:r>
        <w:r w:rsidR="00B118A6" w:rsidRPr="00EA700F">
          <w:t xml:space="preserve"> </w:t>
        </w:r>
      </w:ins>
      <w:r w:rsidRPr="00EA700F">
        <w:t>differences in hydrology. No significant difference in raw wood density values was found between hydrological</w:t>
      </w:r>
      <w:ins w:id="387" w:author="Michelle Leishman" w:date="2014-04-08T16:21:00Z">
        <w:r w:rsidR="00D25848">
          <w:t xml:space="preserve"> classes.</w:t>
        </w:r>
      </w:ins>
      <w:r w:rsidRPr="00EA700F">
        <w:t xml:space="preserve"> </w:t>
      </w:r>
      <w:commentRangeStart w:id="388"/>
      <w:del w:id="389" w:author="Michelle Leishman" w:date="2014-04-08T16:20:00Z">
        <w:r w:rsidRPr="00EA700F" w:rsidDel="00D25848">
          <w:delText>classes</w:delText>
        </w:r>
      </w:del>
      <w:commentRangeEnd w:id="388"/>
      <w:r w:rsidR="00D25848">
        <w:rPr>
          <w:rStyle w:val="CommentReference"/>
        </w:rPr>
        <w:commentReference w:id="388"/>
      </w:r>
      <w:del w:id="390" w:author="Michelle Leishman" w:date="2014-04-08T16:20:00Z">
        <w:r w:rsidRPr="00EA700F" w:rsidDel="00D25848">
          <w:delText>.</w:delText>
        </w:r>
      </w:del>
      <w:ins w:id="391" w:author="Michelle Leishman" w:date="2014-04-08T16:20:00Z">
        <w:r w:rsidR="00D25848">
          <w:t xml:space="preserve"> </w:t>
        </w:r>
      </w:ins>
      <w:r w:rsidRPr="00EA700F">
        <w:br/>
      </w:r>
    </w:p>
    <w:p w14:paraId="085882A2" w14:textId="77777777" w:rsidR="00B634E6" w:rsidRPr="00EA700F" w:rsidRDefault="00B634E6" w:rsidP="00A22B81">
      <w:pPr>
        <w:keepNext/>
        <w:spacing w:line="360" w:lineRule="auto"/>
        <w:jc w:val="both"/>
      </w:pPr>
      <w:r w:rsidRPr="00EA700F">
        <w:rPr>
          <w:noProof/>
          <w:lang w:eastAsia="en-AU"/>
        </w:rPr>
        <w:lastRenderedPageBreak/>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11">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12">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60B968C9" w:rsidR="00B634E6" w:rsidRPr="00EA700F"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2.</w:t>
      </w:r>
      <w:r w:rsidRPr="00EA700F">
        <w:rPr>
          <w:sz w:val="22"/>
          <w:szCs w:val="22"/>
        </w:rPr>
        <w:t xml:space="preserve"> Comparison of mean wood density between hydrological classes using a</w:t>
      </w:r>
      <w:del w:id="392" w:author="Michelle Leishman" w:date="2014-04-08T16:18:00Z">
        <w:r w:rsidRPr="00EA700F" w:rsidDel="00D25848">
          <w:rPr>
            <w:sz w:val="22"/>
            <w:szCs w:val="22"/>
          </w:rPr>
          <w:delText>.</w:delText>
        </w:r>
      </w:del>
      <w:r w:rsidRPr="00EA700F">
        <w:rPr>
          <w:sz w:val="22"/>
          <w:szCs w:val="22"/>
        </w:rPr>
        <w:t>) abundance weighted means, b</w:t>
      </w:r>
      <w:del w:id="393" w:author="Michelle Leishman" w:date="2014-04-08T16:18:00Z">
        <w:r w:rsidRPr="00EA700F" w:rsidDel="00D25848">
          <w:rPr>
            <w:sz w:val="22"/>
            <w:szCs w:val="22"/>
          </w:rPr>
          <w:delText>.</w:delText>
        </w:r>
      </w:del>
      <w:r w:rsidRPr="00EA700F">
        <w:rPr>
          <w:sz w:val="22"/>
          <w:szCs w:val="22"/>
        </w:rPr>
        <w:t xml:space="preserve">) means of raw wood density values. Error bars represent standard error of the </w:t>
      </w:r>
      <w:commentRangeStart w:id="394"/>
      <w:r w:rsidRPr="00EA700F">
        <w:rPr>
          <w:sz w:val="22"/>
          <w:szCs w:val="22"/>
        </w:rPr>
        <w:t>mean</w:t>
      </w:r>
      <w:commentRangeEnd w:id="394"/>
      <w:r w:rsidR="00D25848">
        <w:rPr>
          <w:rStyle w:val="CommentReference"/>
          <w:i w:val="0"/>
          <w:iCs w:val="0"/>
          <w:color w:val="auto"/>
        </w:rPr>
        <w:commentReference w:id="394"/>
      </w:r>
      <w:r w:rsidRPr="00EA700F">
        <w:rPr>
          <w:sz w:val="22"/>
          <w:szCs w:val="22"/>
        </w:rPr>
        <w:t>.</w:t>
      </w:r>
      <w:r w:rsidR="00F42B80">
        <w:rPr>
          <w:sz w:val="22"/>
          <w:szCs w:val="22"/>
        </w:rPr>
        <w:t xml:space="preserve"> </w:t>
      </w:r>
    </w:p>
    <w:p w14:paraId="5B0D6A4E" w14:textId="77777777" w:rsidR="00B634E6" w:rsidRPr="00EA700F" w:rsidRDefault="00B634E6" w:rsidP="00A22B81">
      <w:pPr>
        <w:spacing w:line="360" w:lineRule="auto"/>
        <w:jc w:val="both"/>
      </w:pPr>
      <w:r w:rsidRPr="00EA700F">
        <w:rPr>
          <w:i/>
        </w:rPr>
        <w:t>How does wood density change over hydrological gradients?</w:t>
      </w:r>
    </w:p>
    <w:p w14:paraId="2CB4062F" w14:textId="37070D01" w:rsidR="00B634E6" w:rsidRPr="00EA700F" w:rsidRDefault="005779AB" w:rsidP="00A22B81">
      <w:pPr>
        <w:spacing w:line="360" w:lineRule="auto"/>
        <w:jc w:val="both"/>
      </w:pPr>
      <w:r w:rsidRPr="005779AB">
        <w:rPr>
          <w:rFonts w:cs="Arial"/>
        </w:rPr>
        <w:t>Metrics describing the largest, most intense flood events throughout a river’s hydrological record were found to be strong positive predictors of mean wood density</w:t>
      </w:r>
      <w:r>
        <w:rPr>
          <w:rFonts w:cs="Arial"/>
        </w:rPr>
        <w:t xml:space="preserve"> (Fig 3c</w:t>
      </w:r>
      <w:proofErr w:type="gramStart"/>
      <w:r>
        <w:rPr>
          <w:rFonts w:cs="Arial"/>
        </w:rPr>
        <w:t>,d,e</w:t>
      </w:r>
      <w:proofErr w:type="gramEnd"/>
      <w:r>
        <w:rPr>
          <w:rFonts w:cs="Arial"/>
        </w:rPr>
        <w:t>)</w:t>
      </w:r>
      <w:r w:rsidRPr="005779AB">
        <w:rPr>
          <w:rFonts w:cs="Arial"/>
        </w:rPr>
        <w:t>.</w:t>
      </w:r>
      <w:r>
        <w:rPr>
          <w:rFonts w:cs="Arial"/>
        </w:rPr>
        <w:t xml:space="preserve"> F</w:t>
      </w:r>
      <w:r w:rsidR="00B634E6" w:rsidRPr="00EA700F">
        <w:t>looding frequency</w:t>
      </w:r>
      <w:r>
        <w:t xml:space="preserve"> had no influence on wood </w:t>
      </w:r>
      <w:commentRangeStart w:id="395"/>
      <w:r>
        <w:t>density</w:t>
      </w:r>
      <w:commentRangeEnd w:id="395"/>
      <w:r w:rsidR="00D25848">
        <w:rPr>
          <w:rStyle w:val="CommentReference"/>
        </w:rPr>
        <w:commentReference w:id="395"/>
      </w:r>
      <w:r w:rsidR="00B634E6" w:rsidRPr="00EA700F">
        <w:t xml:space="preserve">. </w:t>
      </w:r>
      <w:proofErr w:type="spellStart"/>
      <w:r w:rsidR="00B634E6" w:rsidRPr="00EA700F">
        <w:t>Interannual</w:t>
      </w:r>
      <w:proofErr w:type="spellEnd"/>
      <w:r w:rsidR="00B634E6" w:rsidRPr="00EA700F">
        <w:t xml:space="preserve"> variability</w:t>
      </w:r>
      <w:r w:rsidR="00980EC2">
        <w:t xml:space="preserve"> (Fig 3d)</w:t>
      </w:r>
      <w:r w:rsidR="00B634E6" w:rsidRPr="00EA700F">
        <w:t xml:space="preserve"> in flood magnitude did not show a significant relationship with wood density after </w:t>
      </w:r>
      <w:proofErr w:type="spellStart"/>
      <w:r w:rsidR="00B634E6" w:rsidRPr="00EA700F">
        <w:t>Benjamini</w:t>
      </w:r>
      <w:proofErr w:type="spellEnd"/>
      <w:r w:rsidR="00B634E6" w:rsidRPr="00EA700F">
        <w:t xml:space="preserve">-Hochberg adjustment, although a trend </w:t>
      </w:r>
      <w:proofErr w:type="gramStart"/>
      <w:ins w:id="396" w:author="Michelle Leishman" w:date="2014-04-08T16:22:00Z">
        <w:r w:rsidR="00D25848">
          <w:t>wa</w:t>
        </w:r>
      </w:ins>
      <w:proofErr w:type="gramEnd"/>
      <w:del w:id="397" w:author="Michelle Leishman" w:date="2014-04-08T16:22:00Z">
        <w:r w:rsidR="00B634E6" w:rsidRPr="00EA700F" w:rsidDel="00D25848">
          <w:delText>i</w:delText>
        </w:r>
      </w:del>
      <w:r w:rsidR="00B634E6" w:rsidRPr="00EA700F">
        <w:t>s apparent. Removing the Snowy Creek site as an outlier, due to its high mean wood density (0.66 g/cm</w:t>
      </w:r>
      <w:r w:rsidR="00B634E6" w:rsidRPr="00EA700F">
        <w:rPr>
          <w:vertAlign w:val="superscript"/>
        </w:rPr>
        <w:t>3</w:t>
      </w:r>
      <w:r w:rsidR="00B634E6" w:rsidRPr="00EA700F">
        <w:t xml:space="preserve">) relative to other stable winter </w:t>
      </w:r>
      <w:proofErr w:type="spellStart"/>
      <w:r w:rsidR="00B634E6" w:rsidRPr="00EA700F">
        <w:t>baseflow</w:t>
      </w:r>
      <w:proofErr w:type="spellEnd"/>
      <w:r w:rsidR="00B634E6" w:rsidRPr="00EA700F">
        <w:t xml:space="preserve"> sites, produce</w:t>
      </w:r>
      <w:ins w:id="398" w:author="Michelle Leishman" w:date="2014-04-08T16:23:00Z">
        <w:r w:rsidR="00D25848">
          <w:t>d</w:t>
        </w:r>
      </w:ins>
      <w:del w:id="399" w:author="Michelle Leishman" w:date="2014-04-08T16:23:00Z">
        <w:r w:rsidR="00B634E6" w:rsidRPr="00EA700F" w:rsidDel="00D25848">
          <w:delText>s</w:delText>
        </w:r>
      </w:del>
      <w:r w:rsidR="00B634E6" w:rsidRPr="00EA700F">
        <w:t xml:space="preserve"> a tight relationship (R</w:t>
      </w:r>
      <w:r w:rsidR="00B634E6" w:rsidRPr="00EA700F">
        <w:rPr>
          <w:vertAlign w:val="superscript"/>
        </w:rPr>
        <w:t>2</w:t>
      </w:r>
      <w:r w:rsidR="00B634E6" w:rsidRPr="00EA700F">
        <w:t xml:space="preserve"> = 75.4, p </w:t>
      </w:r>
      <w:commentRangeStart w:id="400"/>
      <w:r w:rsidR="00B634E6" w:rsidRPr="00EA700F">
        <w:t>&gt;</w:t>
      </w:r>
      <w:commentRangeEnd w:id="400"/>
      <w:r w:rsidR="00D25848">
        <w:rPr>
          <w:rStyle w:val="CommentReference"/>
        </w:rPr>
        <w:commentReference w:id="400"/>
      </w:r>
      <w:r w:rsidR="00B634E6" w:rsidRPr="00EA700F">
        <w:t xml:space="preserve"> 0.001). Variability in flood rise and fall rates</w:t>
      </w:r>
      <w:r w:rsidR="00980EC2">
        <w:t xml:space="preserve"> (Fig3a</w:t>
      </w:r>
      <w:proofErr w:type="gramStart"/>
      <w:r w:rsidR="00980EC2">
        <w:t>,b</w:t>
      </w:r>
      <w:proofErr w:type="gramEnd"/>
      <w:r w:rsidR="00980EC2">
        <w:t>)</w:t>
      </w:r>
      <w:r w:rsidR="00B634E6" w:rsidRPr="00EA700F">
        <w:t xml:space="preserve"> were also significant positive predictors of wood density, while mean flood rise and fall rates showed no significant relationship. Th</w:t>
      </w:r>
      <w:ins w:id="401" w:author="Michelle Leishman" w:date="2014-04-08T16:28:00Z">
        <w:r w:rsidR="00D25848">
          <w:t>e</w:t>
        </w:r>
      </w:ins>
      <w:del w:id="402" w:author="Michelle Leishman" w:date="2014-04-08T16:28:00Z">
        <w:r w:rsidR="00B634E6" w:rsidRPr="00EA700F" w:rsidDel="00D25848">
          <w:delText>i</w:delText>
        </w:r>
      </w:del>
      <w:r w:rsidR="00B634E6" w:rsidRPr="00EA700F">
        <w:t>s</w:t>
      </w:r>
      <w:ins w:id="403" w:author="Michelle Leishman" w:date="2014-04-08T16:28:00Z">
        <w:r w:rsidR="00D25848">
          <w:t>e</w:t>
        </w:r>
      </w:ins>
      <w:r w:rsidR="00B634E6" w:rsidRPr="00EA700F">
        <w:t xml:space="preserve"> </w:t>
      </w:r>
      <w:r w:rsidR="00980EC2">
        <w:t>result</w:t>
      </w:r>
      <w:ins w:id="404" w:author="Michelle Leishman" w:date="2014-04-08T16:28:00Z">
        <w:r w:rsidR="00D25848">
          <w:t>s</w:t>
        </w:r>
      </w:ins>
      <w:r w:rsidR="00980EC2">
        <w:t xml:space="preserve"> </w:t>
      </w:r>
      <w:r w:rsidR="00B634E6" w:rsidRPr="00EA700F">
        <w:t>indicate</w:t>
      </w:r>
      <w:del w:id="405" w:author="Michelle Leishman" w:date="2014-04-08T16:28:00Z">
        <w:r w:rsidR="00B634E6" w:rsidRPr="00EA700F" w:rsidDel="00D25848">
          <w:delText>s</w:delText>
        </w:r>
      </w:del>
      <w:r w:rsidR="00B634E6" w:rsidRPr="00EA700F">
        <w:t xml:space="preserve">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115DF65E" w14:textId="77777777" w:rsidR="00B634E6" w:rsidRPr="00EA700F" w:rsidRDefault="00B634E6" w:rsidP="00A22B81">
      <w:pPr>
        <w:spacing w:line="360" w:lineRule="auto"/>
        <w:jc w:val="both"/>
      </w:pPr>
    </w:p>
    <w:p w14:paraId="5CC13DF4" w14:textId="77777777" w:rsidR="00B634E6" w:rsidRPr="00EA700F" w:rsidRDefault="00B634E6" w:rsidP="00A22B81">
      <w:pPr>
        <w:spacing w:line="360" w:lineRule="auto"/>
        <w:jc w:val="both"/>
      </w:pPr>
    </w:p>
    <w:p w14:paraId="7C729041" w14:textId="77777777" w:rsidR="00B634E6" w:rsidRPr="00EA700F" w:rsidRDefault="00B634E6" w:rsidP="00A22B81">
      <w:pPr>
        <w:spacing w:line="360" w:lineRule="auto"/>
        <w:jc w:val="both"/>
      </w:pPr>
    </w:p>
    <w:p w14:paraId="59577023" w14:textId="77777777" w:rsidR="00B634E6" w:rsidRPr="00EA700F" w:rsidRDefault="00B634E6" w:rsidP="00A22B81">
      <w:pPr>
        <w:spacing w:line="360" w:lineRule="auto"/>
        <w:jc w:val="both"/>
      </w:pPr>
    </w:p>
    <w:p w14:paraId="0A75E51B" w14:textId="755071D6" w:rsidR="00B634E6" w:rsidRPr="00EA700F" w:rsidRDefault="00B634E6" w:rsidP="00A22B81">
      <w:pPr>
        <w:spacing w:line="360" w:lineRule="auto"/>
        <w:jc w:val="both"/>
      </w:pPr>
      <w:r w:rsidRPr="00EA700F">
        <w:rPr>
          <w:noProof/>
          <w:lang w:eastAsia="en-AU"/>
        </w:rPr>
        <w:lastRenderedPageBreak/>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3">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r w:rsidR="00980EC2" w:rsidRPr="00EA700F">
        <w:rPr>
          <w:noProof/>
          <w:lang w:eastAsia="en-AU"/>
        </w:rPr>
        <w:drawing>
          <wp:inline distT="0" distB="0" distL="0" distR="0" wp14:anchorId="2A2C2816" wp14:editId="7B0AABE1">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4">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p>
    <w:p w14:paraId="67E2EFFC" w14:textId="77777777" w:rsidR="00B634E6" w:rsidRPr="00EA700F" w:rsidRDefault="00B634E6" w:rsidP="00A22B81">
      <w:pPr>
        <w:spacing w:line="360" w:lineRule="auto"/>
        <w:jc w:val="both"/>
      </w:pPr>
      <w:r w:rsidRPr="00EA700F">
        <w:rPr>
          <w:noProof/>
          <w:lang w:eastAsia="en-AU"/>
        </w:rPr>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5">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6">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A22B81">
      <w:pPr>
        <w:keepNext/>
        <w:spacing w:line="360" w:lineRule="auto"/>
        <w:jc w:val="both"/>
      </w:pPr>
      <w:r w:rsidRPr="00EA700F">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7">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50600B7B" w:rsidR="00B634E6" w:rsidRPr="001133BD"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3</w:t>
      </w:r>
      <w:r w:rsidRPr="00EA700F">
        <w:rPr>
          <w:sz w:val="22"/>
          <w:szCs w:val="22"/>
        </w:rPr>
        <w:t xml:space="preserve">. </w:t>
      </w:r>
      <w:commentRangeStart w:id="406"/>
      <w:r w:rsidRPr="00EA700F">
        <w:rPr>
          <w:sz w:val="22"/>
          <w:szCs w:val="22"/>
        </w:rPr>
        <w:t>Relationships</w:t>
      </w:r>
      <w:commentRangeEnd w:id="406"/>
      <w:r w:rsidR="00D25848">
        <w:rPr>
          <w:rStyle w:val="CommentReference"/>
          <w:i w:val="0"/>
          <w:iCs w:val="0"/>
          <w:color w:val="auto"/>
        </w:rPr>
        <w:commentReference w:id="406"/>
      </w:r>
      <w:r w:rsidRPr="00EA700F">
        <w:rPr>
          <w:sz w:val="22"/>
          <w:szCs w:val="22"/>
        </w:rPr>
        <w:t xml:space="preserve"> between abundance weighted mean wood density and hydrological metrics describing a</w:t>
      </w:r>
      <w:del w:id="407" w:author="Michelle Leishman" w:date="2014-04-08T16:25:00Z">
        <w:r w:rsidRPr="00EA700F" w:rsidDel="00D25848">
          <w:rPr>
            <w:sz w:val="22"/>
            <w:szCs w:val="22"/>
          </w:rPr>
          <w:delText>.</w:delText>
        </w:r>
      </w:del>
      <w:r w:rsidRPr="00EA700F">
        <w:rPr>
          <w:sz w:val="22"/>
          <w:szCs w:val="22"/>
        </w:rPr>
        <w:t xml:space="preserve">)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del w:id="408" w:author="Michelle Leishman" w:date="2014-04-08T16:28:00Z">
        <w:r w:rsidRPr="00EA700F" w:rsidDel="00D310D7">
          <w:rPr>
            <w:sz w:val="22"/>
            <w:szCs w:val="22"/>
          </w:rPr>
          <w:delText xml:space="preserve">fall </w:delText>
        </w:r>
      </w:del>
      <w:ins w:id="409" w:author="Michelle Leishman" w:date="2014-04-08T16:28:00Z">
        <w:r w:rsidR="00D310D7">
          <w:rPr>
            <w:sz w:val="22"/>
            <w:szCs w:val="22"/>
          </w:rPr>
          <w:t>rise?</w:t>
        </w:r>
        <w:r w:rsidR="00D310D7" w:rsidRPr="00EA700F">
          <w:rPr>
            <w:sz w:val="22"/>
            <w:szCs w:val="22"/>
          </w:rPr>
          <w:t xml:space="preserve"> </w:t>
        </w:r>
      </w:ins>
      <w:proofErr w:type="gramStart"/>
      <w:r w:rsidRPr="00EA700F">
        <w:rPr>
          <w:sz w:val="22"/>
          <w:szCs w:val="22"/>
        </w:rPr>
        <w:t>rates</w:t>
      </w:r>
      <w:proofErr w:type="gramEnd"/>
      <w:r w:rsidR="006A025A">
        <w:rPr>
          <w:sz w:val="22"/>
          <w:szCs w:val="22"/>
        </w:rPr>
        <w:t xml:space="preserve"> (</w:t>
      </w:r>
      <w:proofErr w:type="spellStart"/>
      <w:r w:rsidR="006A025A">
        <w:rPr>
          <w:sz w:val="22"/>
          <w:szCs w:val="22"/>
        </w:rPr>
        <w:t>CVAnnMRateRise</w:t>
      </w:r>
      <w:proofErr w:type="spellEnd"/>
      <w:r w:rsidR="006A025A">
        <w:rPr>
          <w:sz w:val="22"/>
          <w:szCs w:val="22"/>
        </w:rPr>
        <w:t>)</w:t>
      </w:r>
      <w:r w:rsidRPr="00EA700F">
        <w:rPr>
          <w:sz w:val="22"/>
          <w:szCs w:val="22"/>
        </w:rPr>
        <w:t>, b</w:t>
      </w:r>
      <w:del w:id="410" w:author="Michelle Leishman" w:date="2014-04-08T16:25:00Z">
        <w:r w:rsidRPr="00EA700F" w:rsidDel="00D25848">
          <w:rPr>
            <w:sz w:val="22"/>
            <w:szCs w:val="22"/>
          </w:rPr>
          <w:delText>.</w:delText>
        </w:r>
      </w:del>
      <w:r w:rsidRPr="00EA700F">
        <w:rPr>
          <w:sz w:val="22"/>
          <w:szCs w:val="22"/>
        </w:rPr>
        <w:t xml:space="preserve">)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del w:id="411" w:author="Michelle Leishman" w:date="2014-04-08T16:25:00Z">
        <w:r w:rsidRPr="00EA700F" w:rsidDel="00D25848">
          <w:rPr>
            <w:sz w:val="22"/>
            <w:szCs w:val="22"/>
          </w:rPr>
          <w:delText xml:space="preserve">rise </w:delText>
        </w:r>
      </w:del>
      <w:ins w:id="412" w:author="Michelle Leishman" w:date="2014-04-08T16:25:00Z">
        <w:r w:rsidR="00D25848">
          <w:rPr>
            <w:sz w:val="22"/>
            <w:szCs w:val="22"/>
          </w:rPr>
          <w:t>fall?</w:t>
        </w:r>
        <w:r w:rsidR="00D25848" w:rsidRPr="00EA700F">
          <w:rPr>
            <w:sz w:val="22"/>
            <w:szCs w:val="22"/>
          </w:rPr>
          <w:t xml:space="preserve"> </w:t>
        </w:r>
      </w:ins>
      <w:proofErr w:type="gramStart"/>
      <w:r w:rsidRPr="00EA700F">
        <w:rPr>
          <w:sz w:val="22"/>
          <w:szCs w:val="22"/>
        </w:rPr>
        <w:t>rate</w:t>
      </w:r>
      <w:r w:rsidR="006A025A">
        <w:rPr>
          <w:sz w:val="22"/>
          <w:szCs w:val="22"/>
        </w:rPr>
        <w:t>s</w:t>
      </w:r>
      <w:proofErr w:type="gramEnd"/>
      <w:r w:rsidR="006A025A">
        <w:rPr>
          <w:sz w:val="22"/>
          <w:szCs w:val="22"/>
        </w:rPr>
        <w:t xml:space="preserve"> (</w:t>
      </w:r>
      <w:proofErr w:type="spellStart"/>
      <w:r w:rsidR="006A025A">
        <w:rPr>
          <w:sz w:val="22"/>
          <w:szCs w:val="22"/>
        </w:rPr>
        <w:t>CVAnnMRateFall</w:t>
      </w:r>
      <w:proofErr w:type="spellEnd"/>
      <w:r w:rsidR="006A025A">
        <w:rPr>
          <w:sz w:val="22"/>
          <w:szCs w:val="22"/>
        </w:rPr>
        <w:t>)</w:t>
      </w:r>
      <w:r w:rsidRPr="00EA700F">
        <w:rPr>
          <w:sz w:val="22"/>
          <w:szCs w:val="22"/>
        </w:rPr>
        <w:t>, c</w:t>
      </w:r>
      <w:del w:id="413" w:author="Michelle Leishman" w:date="2014-04-08T16:25:00Z">
        <w:r w:rsidRPr="00EA700F" w:rsidDel="00D25848">
          <w:rPr>
            <w:sz w:val="22"/>
            <w:szCs w:val="22"/>
          </w:rPr>
          <w:delText>.</w:delText>
        </w:r>
      </w:del>
      <w:r w:rsidRPr="00EA700F">
        <w:rPr>
          <w:sz w:val="22"/>
          <w:szCs w:val="22"/>
        </w:rPr>
        <w:t>) mean high flow magnitude</w:t>
      </w:r>
      <w:r w:rsidR="006A025A">
        <w:rPr>
          <w:sz w:val="22"/>
          <w:szCs w:val="22"/>
        </w:rPr>
        <w:t xml:space="preserve"> (</w:t>
      </w:r>
      <w:proofErr w:type="spellStart"/>
      <w:r w:rsidR="006A025A">
        <w:rPr>
          <w:sz w:val="22"/>
          <w:szCs w:val="22"/>
        </w:rPr>
        <w:t>HSPeaknorm</w:t>
      </w:r>
      <w:proofErr w:type="spellEnd"/>
      <w:r w:rsidR="006A025A">
        <w:rPr>
          <w:sz w:val="22"/>
          <w:szCs w:val="22"/>
        </w:rPr>
        <w:t>)</w:t>
      </w:r>
      <w:r w:rsidRPr="00EA700F">
        <w:rPr>
          <w:sz w:val="22"/>
          <w:szCs w:val="22"/>
        </w:rPr>
        <w:t>, d</w:t>
      </w:r>
      <w:del w:id="414" w:author="Michelle Leishman" w:date="2014-04-08T16:25:00Z">
        <w:r w:rsidRPr="00EA700F" w:rsidDel="00D25848">
          <w:rPr>
            <w:sz w:val="22"/>
            <w:szCs w:val="22"/>
          </w:rPr>
          <w:delText>.</w:delText>
        </w:r>
      </w:del>
      <w:r w:rsidRPr="00EA700F">
        <w:rPr>
          <w:sz w:val="22"/>
          <w:szCs w:val="22"/>
        </w:rPr>
        <w:t xml:space="preserve">) </w:t>
      </w:r>
      <w:proofErr w:type="spellStart"/>
      <w:r w:rsidR="00625ED2">
        <w:rPr>
          <w:sz w:val="22"/>
          <w:szCs w:val="22"/>
        </w:rPr>
        <w:t>interannual</w:t>
      </w:r>
      <w:proofErr w:type="spellEnd"/>
      <w:r w:rsidR="00625ED2">
        <w:rPr>
          <w:sz w:val="22"/>
          <w:szCs w:val="22"/>
        </w:rPr>
        <w:t xml:space="preserve"> </w:t>
      </w:r>
      <w:r w:rsidRPr="00EA700F">
        <w:rPr>
          <w:sz w:val="22"/>
          <w:szCs w:val="22"/>
        </w:rPr>
        <w:t>variability in high flow magnitude</w:t>
      </w:r>
      <w:r w:rsidR="006A025A">
        <w:rPr>
          <w:sz w:val="22"/>
          <w:szCs w:val="22"/>
        </w:rPr>
        <w:t xml:space="preserve"> (</w:t>
      </w:r>
      <w:proofErr w:type="spellStart"/>
      <w:r w:rsidR="006A025A">
        <w:rPr>
          <w:sz w:val="22"/>
          <w:szCs w:val="22"/>
        </w:rPr>
        <w:t>CVAnnHSPeak</w:t>
      </w:r>
      <w:proofErr w:type="spellEnd"/>
      <w:r w:rsidR="006A025A">
        <w:rPr>
          <w:sz w:val="22"/>
          <w:szCs w:val="22"/>
        </w:rPr>
        <w:t>)</w:t>
      </w:r>
      <w:r w:rsidRPr="00EA700F">
        <w:rPr>
          <w:sz w:val="22"/>
          <w:szCs w:val="22"/>
        </w:rPr>
        <w:t>, e</w:t>
      </w:r>
      <w:del w:id="415" w:author="Michelle Leishman" w:date="2014-04-08T16:25:00Z">
        <w:r w:rsidRPr="00EA700F" w:rsidDel="00D25848">
          <w:rPr>
            <w:sz w:val="22"/>
            <w:szCs w:val="22"/>
          </w:rPr>
          <w:delText>.</w:delText>
        </w:r>
      </w:del>
      <w:r w:rsidRPr="00EA700F">
        <w:rPr>
          <w:sz w:val="22"/>
          <w:szCs w:val="22"/>
        </w:rPr>
        <w:t>) magnitude of the 20 year average return interval flood</w:t>
      </w:r>
      <w:r w:rsidR="006A025A">
        <w:rPr>
          <w:sz w:val="22"/>
          <w:szCs w:val="22"/>
        </w:rPr>
        <w:t xml:space="preserve"> (AS20YrARInorm)</w:t>
      </w:r>
      <w:r w:rsidRPr="00EA700F">
        <w:rPr>
          <w:sz w:val="22"/>
          <w:szCs w:val="22"/>
        </w:rPr>
        <w:t>. Fit</w:t>
      </w:r>
      <w:ins w:id="416" w:author="Michelle Leishman" w:date="2014-04-08T16:26:00Z">
        <w:r w:rsidR="00D25848">
          <w:rPr>
            <w:sz w:val="22"/>
            <w:szCs w:val="22"/>
          </w:rPr>
          <w:t>ted</w:t>
        </w:r>
      </w:ins>
      <w:r w:rsidRPr="00EA700F">
        <w:rPr>
          <w:sz w:val="22"/>
          <w:szCs w:val="22"/>
        </w:rPr>
        <w:t xml:space="preserve"> lines depict ordinary least squares regression </w:t>
      </w:r>
      <w:r w:rsidRPr="00EA700F">
        <w:rPr>
          <w:sz w:val="22"/>
          <w:szCs w:val="22"/>
        </w:rPr>
        <w:lastRenderedPageBreak/>
        <w:t xml:space="preserve">models. a. – d. are quadratic fits, e. is an exponential fit. Shaded areas depict the </w:t>
      </w:r>
      <w:r w:rsidR="00980EC2">
        <w:rPr>
          <w:sz w:val="22"/>
          <w:szCs w:val="22"/>
        </w:rPr>
        <w:t xml:space="preserve">smoothed </w:t>
      </w:r>
      <w:r w:rsidRPr="00EA700F">
        <w:rPr>
          <w:sz w:val="22"/>
          <w:szCs w:val="22"/>
        </w:rPr>
        <w:t xml:space="preserve">95% confidence interval around the regression model.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p w14:paraId="6BEEF8F5" w14:textId="6DAF638A" w:rsidR="00B634E6" w:rsidRPr="00EA700F" w:rsidRDefault="00B634E6" w:rsidP="00A22B81">
      <w:pPr>
        <w:spacing w:line="360" w:lineRule="auto"/>
        <w:jc w:val="both"/>
      </w:pPr>
      <w:r w:rsidRPr="00EA700F">
        <w:t xml:space="preserve">We found denser woody tissues were increasingly favoured as </w:t>
      </w:r>
      <w:proofErr w:type="spellStart"/>
      <w:r w:rsidR="00617ABD">
        <w:t>baseflow</w:t>
      </w:r>
      <w:proofErr w:type="spellEnd"/>
      <w:r w:rsidR="00617ABD">
        <w:t xml:space="preserve"> index decreased (Fig 4a). </w:t>
      </w:r>
      <w:r w:rsidRPr="00EA700F">
        <w:t>Wood density increased as patterns of average flow conditions became a</w:t>
      </w:r>
      <w:del w:id="417" w:author="Michelle Leishman" w:date="2014-04-08T16:29:00Z">
        <w:r w:rsidRPr="00EA700F" w:rsidDel="00D310D7">
          <w:delText>.</w:delText>
        </w:r>
      </w:del>
      <w:r w:rsidRPr="00EA700F">
        <w:t>) less uniforml</w:t>
      </w:r>
      <w:r w:rsidR="00617ABD">
        <w:t>y distributed across seasons (Fig 4c</w:t>
      </w:r>
      <w:r w:rsidRPr="00EA700F">
        <w:t>), and b</w:t>
      </w:r>
      <w:del w:id="418" w:author="Michelle Leishman" w:date="2014-04-08T16:29:00Z">
        <w:r w:rsidRPr="00EA700F" w:rsidDel="00D310D7">
          <w:delText>.</w:delText>
        </w:r>
      </w:del>
      <w:r w:rsidRPr="00EA700F">
        <w:t>) less uniformly distributed year to year</w:t>
      </w:r>
      <w:r w:rsidR="00617ABD">
        <w:t xml:space="preserve"> (Fig 4d)</w:t>
      </w:r>
      <w:r w:rsidRPr="00EA700F">
        <w:t>. Thus mean wood density is maximised when average flow</w:t>
      </w:r>
      <w:del w:id="419" w:author="Michelle Leishman" w:date="2014-04-08T16:29:00Z">
        <w:r w:rsidRPr="00EA700F" w:rsidDel="00D310D7">
          <w:delText>s</w:delText>
        </w:r>
      </w:del>
      <w:r w:rsidRPr="00EA700F">
        <w:t xml:space="preserve"> patterns are highly seasonal, but the season with which they are associated is not consistent throughout the record. </w:t>
      </w:r>
      <w:r w:rsidR="00617ABD" w:rsidRPr="00EA700F">
        <w:t xml:space="preserve">A similar relationship was observed for inter-annual </w:t>
      </w:r>
      <w:r w:rsidR="00617ABD">
        <w:t xml:space="preserve">(Fig 4e) </w:t>
      </w:r>
      <w:r w:rsidR="00617ABD" w:rsidRPr="00EA700F">
        <w:t>but not inter-seasonal uniformity of minimum flows.</w:t>
      </w:r>
      <w:r w:rsidR="00617ABD">
        <w:t xml:space="preserve"> </w:t>
      </w:r>
      <w:del w:id="420" w:author="Michelle Leishman" w:date="2014-04-08T16:30:00Z">
        <w:r w:rsidRPr="00EA700F" w:rsidDel="00D310D7">
          <w:delText>That is to say</w:delText>
        </w:r>
      </w:del>
      <w:ins w:id="421" w:author="Michelle Leishman" w:date="2014-04-08T16:30:00Z">
        <w:r w:rsidR="00D310D7">
          <w:t>In other words</w:t>
        </w:r>
      </w:ins>
      <w:r w:rsidRPr="00EA700F">
        <w:t>, it was not important how strongly minimum flows were associated with particular seasons, but whether the seasonal pattern of flows was the sam</w:t>
      </w:r>
      <w:r w:rsidR="00617ABD">
        <w:t xml:space="preserve">e across years of the record.  </w:t>
      </w:r>
      <w:r w:rsidRPr="00EA700F">
        <w:t xml:space="preserve">Mean wood density also increased with increasing </w:t>
      </w:r>
      <w:proofErr w:type="spellStart"/>
      <w:r w:rsidRPr="00EA700F">
        <w:t>interannual</w:t>
      </w:r>
      <w:proofErr w:type="spellEnd"/>
      <w:r w:rsidRPr="00EA700F">
        <w:t xml:space="preserve"> variability in </w:t>
      </w:r>
      <w:proofErr w:type="spellStart"/>
      <w:r w:rsidRPr="00EA700F">
        <w:t>baseflow</w:t>
      </w:r>
      <w:proofErr w:type="spellEnd"/>
      <w:r w:rsidRPr="00EA700F">
        <w:t xml:space="preserve"> index</w:t>
      </w:r>
      <w:r w:rsidR="00617ABD">
        <w:t xml:space="preserve"> (Fig 4b)</w:t>
      </w:r>
      <w:r w:rsidRPr="00EA700F">
        <w:t xml:space="preserve">, pointing to a strong effect from years in which </w:t>
      </w:r>
      <w:proofErr w:type="spellStart"/>
      <w:r w:rsidRPr="00EA700F">
        <w:t>ba</w:t>
      </w:r>
      <w:r w:rsidR="00617ABD">
        <w:t>seflow</w:t>
      </w:r>
      <w:proofErr w:type="spellEnd"/>
      <w:r w:rsidR="00617ABD">
        <w:t xml:space="preserve"> deviated from the mean. </w:t>
      </w:r>
      <w:r w:rsidRPr="00EA700F">
        <w:t>Wood density also decreased with mean low spell flow</w:t>
      </w:r>
      <w:r w:rsidR="00617ABD">
        <w:t xml:space="preserve"> (Fig 4f)</w:t>
      </w:r>
      <w:r w:rsidRPr="00EA700F">
        <w:t xml:space="preserve">, and with </w:t>
      </w:r>
      <w:del w:id="422" w:author="Michelle Leishman" w:date="2014-04-08T16:30:00Z">
        <w:r w:rsidRPr="00EA700F" w:rsidDel="00D310D7">
          <w:delText xml:space="preserve">removal of Snowy Creek as an outlier, </w:delText>
        </w:r>
      </w:del>
      <w:r w:rsidRPr="00EA700F">
        <w:t>the mean 7 day minimum flow</w:t>
      </w:r>
      <w:ins w:id="423" w:author="Michelle Leishman" w:date="2014-04-08T16:30:00Z">
        <w:r w:rsidR="00D310D7">
          <w:t xml:space="preserve"> (after </w:t>
        </w:r>
        <w:r w:rsidR="00D310D7" w:rsidRPr="00EA700F">
          <w:t>removal of Snowy Creek as an outlier</w:t>
        </w:r>
        <w:r w:rsidR="00D310D7">
          <w:t>)</w:t>
        </w:r>
      </w:ins>
      <w:r w:rsidR="00617ABD">
        <w:t xml:space="preserve"> (Fig 4g)</w:t>
      </w:r>
      <w:ins w:id="424" w:author="Michelle Leishman" w:date="2014-04-08T16:31:00Z">
        <w:r w:rsidR="00D310D7">
          <w:t>. For both metrics</w:t>
        </w:r>
      </w:ins>
      <w:del w:id="425" w:author="Michelle Leishman" w:date="2014-04-08T16:31:00Z">
        <w:r w:rsidR="00617ABD" w:rsidDel="00D310D7">
          <w:delText>,</w:delText>
        </w:r>
        <w:r w:rsidRPr="00EA700F" w:rsidDel="00D310D7">
          <w:delText xml:space="preserve"> </w:delText>
        </w:r>
        <w:r w:rsidR="00617ABD" w:rsidDel="00D310D7">
          <w:delText>for both of which</w:delText>
        </w:r>
      </w:del>
      <w:r w:rsidR="00617ABD">
        <w:t xml:space="preserve">  higher value</w:t>
      </w:r>
      <w:ins w:id="426" w:author="Michelle Leishman" w:date="2014-04-08T16:31:00Z">
        <w:r w:rsidR="00D310D7">
          <w:t>s</w:t>
        </w:r>
      </w:ins>
      <w:r w:rsidRPr="00EA700F">
        <w:t xml:space="preserve"> indicate</w:t>
      </w:r>
      <w:del w:id="427" w:author="Michelle Leishman" w:date="2014-04-08T16:31:00Z">
        <w:r w:rsidR="00617ABD" w:rsidDel="00D310D7">
          <w:delText>s</w:delText>
        </w:r>
      </w:del>
      <w:r w:rsidRPr="00EA700F">
        <w:t xml:space="preserve"> wetter minimum flow conditions</w:t>
      </w:r>
      <w:del w:id="428" w:author="Michelle Leishman" w:date="2014-04-08T16:31:00Z">
        <w:r w:rsidRPr="00EA700F" w:rsidDel="00D310D7">
          <w:delText>)</w:delText>
        </w:r>
      </w:del>
      <w:r w:rsidRPr="00EA700F">
        <w:t xml:space="preserve">.  Metrics of low flow duration </w:t>
      </w:r>
      <w:del w:id="429" w:author="Michelle Leishman" w:date="2014-04-08T16:31:00Z">
        <w:r w:rsidRPr="00EA700F" w:rsidDel="00D310D7">
          <w:delText xml:space="preserve">did </w:delText>
        </w:r>
      </w:del>
      <w:ins w:id="430" w:author="Michelle Leishman" w:date="2014-04-08T16:31:00Z">
        <w:r w:rsidR="00D310D7">
          <w:t xml:space="preserve">were </w:t>
        </w:r>
      </w:ins>
      <w:r w:rsidRPr="00EA700F">
        <w:t xml:space="preserve">not significantly </w:t>
      </w:r>
      <w:del w:id="431" w:author="Michelle Leishman" w:date="2014-04-08T16:31:00Z">
        <w:r w:rsidRPr="00EA700F" w:rsidDel="00D310D7">
          <w:delText xml:space="preserve">predict </w:delText>
        </w:r>
      </w:del>
      <w:ins w:id="432" w:author="Michelle Leishman" w:date="2014-04-08T16:31:00Z">
        <w:r w:rsidR="00D310D7">
          <w:t>associated with</w:t>
        </w:r>
        <w:r w:rsidR="00D310D7" w:rsidRPr="00EA700F">
          <w:t xml:space="preserve"> </w:t>
        </w:r>
      </w:ins>
      <w:r w:rsidRPr="00EA700F">
        <w:t xml:space="preserve">wood density. </w:t>
      </w:r>
    </w:p>
    <w:p w14:paraId="49D1CEC2" w14:textId="77777777" w:rsidR="00B634E6" w:rsidRPr="00EA700F" w:rsidRDefault="00B634E6" w:rsidP="00A22B81">
      <w:pPr>
        <w:spacing w:line="360" w:lineRule="auto"/>
        <w:jc w:val="both"/>
      </w:pPr>
      <w:r w:rsidRPr="00EA700F">
        <w:rPr>
          <w:noProof/>
          <w:lang w:eastAsia="en-AU"/>
        </w:rPr>
        <w:lastRenderedPageBreak/>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8">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19">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20">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21">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A22B81">
      <w:pPr>
        <w:spacing w:line="360" w:lineRule="auto"/>
        <w:jc w:val="both"/>
      </w:pPr>
      <w:r w:rsidRPr="00EA700F">
        <w:rPr>
          <w:noProof/>
          <w:lang w:eastAsia="en-AU"/>
        </w:rPr>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22">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3">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21D104CC" w:rsidR="00335320" w:rsidRPr="00EA700F" w:rsidRDefault="00B634E6" w:rsidP="00A22B81">
      <w:pPr>
        <w:keepNext/>
        <w:spacing w:line="360" w:lineRule="auto"/>
        <w:jc w:val="both"/>
      </w:pPr>
      <w:r w:rsidRPr="00EA700F">
        <w:rPr>
          <w:noProof/>
          <w:lang w:eastAsia="en-AU"/>
        </w:rPr>
        <w:lastRenderedPageBreak/>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4">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2A7E7CCA" w:rsidR="00B634E6" w:rsidRPr="00EA700F" w:rsidRDefault="00335320" w:rsidP="00A22B81">
      <w:pPr>
        <w:pStyle w:val="Caption"/>
        <w:spacing w:line="360" w:lineRule="auto"/>
        <w:jc w:val="both"/>
        <w:rPr>
          <w:sz w:val="22"/>
          <w:szCs w:val="22"/>
        </w:rPr>
      </w:pPr>
      <w:r w:rsidRPr="007760E7">
        <w:rPr>
          <w:sz w:val="22"/>
          <w:szCs w:val="22"/>
        </w:rPr>
        <w:t>Figure 4. Relationships between abundance weighted mean wood density and hydrological metrics describing a</w:t>
      </w:r>
      <w:r w:rsidR="00980EC2" w:rsidRPr="007760E7">
        <w:rPr>
          <w:sz w:val="22"/>
          <w:szCs w:val="22"/>
        </w:rPr>
        <w:t>.)</w:t>
      </w:r>
      <w:r w:rsidR="00625ED2" w:rsidRPr="007760E7">
        <w:rPr>
          <w:sz w:val="22"/>
          <w:szCs w:val="22"/>
        </w:rPr>
        <w:t xml:space="preserve"> </w:t>
      </w:r>
      <w:proofErr w:type="spellStart"/>
      <w:proofErr w:type="gramStart"/>
      <w:r w:rsidR="00625ED2" w:rsidRPr="007760E7">
        <w:rPr>
          <w:sz w:val="22"/>
          <w:szCs w:val="22"/>
        </w:rPr>
        <w:t>baseflow</w:t>
      </w:r>
      <w:proofErr w:type="spellEnd"/>
      <w:proofErr w:type="gramEnd"/>
      <w:r w:rsidR="00625ED2" w:rsidRPr="007760E7">
        <w:rPr>
          <w:sz w:val="22"/>
          <w:szCs w:val="22"/>
        </w:rPr>
        <w:t xml:space="preserve"> index (BFI)</w:t>
      </w:r>
      <w:r w:rsidR="00980EC2" w:rsidRPr="007760E7">
        <w:rPr>
          <w:sz w:val="22"/>
          <w:szCs w:val="22"/>
        </w:rPr>
        <w:t xml:space="preserve">, b.) </w:t>
      </w:r>
      <w:proofErr w:type="spellStart"/>
      <w:proofErr w:type="gramStart"/>
      <w:r w:rsidR="00625ED2" w:rsidRPr="007760E7">
        <w:rPr>
          <w:sz w:val="22"/>
          <w:szCs w:val="22"/>
        </w:rPr>
        <w:t>interannual</w:t>
      </w:r>
      <w:proofErr w:type="spellEnd"/>
      <w:proofErr w:type="gramEnd"/>
      <w:r w:rsidR="00625ED2" w:rsidRPr="007760E7">
        <w:rPr>
          <w:sz w:val="22"/>
          <w:szCs w:val="22"/>
        </w:rPr>
        <w:t xml:space="preserve"> variability in </w:t>
      </w:r>
      <w:proofErr w:type="spellStart"/>
      <w:r w:rsidR="00625ED2" w:rsidRPr="007760E7">
        <w:rPr>
          <w:sz w:val="22"/>
          <w:szCs w:val="22"/>
        </w:rPr>
        <w:t>baseflow</w:t>
      </w:r>
      <w:proofErr w:type="spellEnd"/>
      <w:r w:rsidR="00625ED2" w:rsidRPr="007760E7">
        <w:rPr>
          <w:sz w:val="22"/>
          <w:szCs w:val="22"/>
        </w:rPr>
        <w:t xml:space="preserve"> index (</w:t>
      </w:r>
      <w:proofErr w:type="spellStart"/>
      <w:r w:rsidR="00625ED2" w:rsidRPr="007760E7">
        <w:rPr>
          <w:sz w:val="22"/>
          <w:szCs w:val="22"/>
        </w:rPr>
        <w:t>CVAnnBFI</w:t>
      </w:r>
      <w:proofErr w:type="spellEnd"/>
      <w:r w:rsidR="00625ED2" w:rsidRPr="007760E7">
        <w:rPr>
          <w:sz w:val="22"/>
          <w:szCs w:val="22"/>
        </w:rPr>
        <w:t>)</w:t>
      </w:r>
      <w:r w:rsidR="00980EC2" w:rsidRPr="007760E7">
        <w:rPr>
          <w:sz w:val="22"/>
          <w:szCs w:val="22"/>
        </w:rPr>
        <w:t xml:space="preserve">, c.) </w:t>
      </w:r>
      <w:proofErr w:type="gramStart"/>
      <w:r w:rsidR="00625ED2" w:rsidRPr="007760E7">
        <w:rPr>
          <w:sz w:val="22"/>
          <w:szCs w:val="22"/>
        </w:rPr>
        <w:t>contingency</w:t>
      </w:r>
      <w:proofErr w:type="gramEnd"/>
      <w:r w:rsidR="00625ED2" w:rsidRPr="007760E7">
        <w:rPr>
          <w:sz w:val="22"/>
          <w:szCs w:val="22"/>
        </w:rPr>
        <w:t xml:space="preserve"> of monthly mean daily flow (</w:t>
      </w:r>
      <w:commentRangeStart w:id="433"/>
      <w:r w:rsidR="00980EC2" w:rsidRPr="007760E7">
        <w:rPr>
          <w:sz w:val="22"/>
          <w:szCs w:val="22"/>
        </w:rPr>
        <w:t>M</w:t>
      </w:r>
      <w:commentRangeEnd w:id="433"/>
      <w:r w:rsidR="00D310D7">
        <w:rPr>
          <w:rStyle w:val="CommentReference"/>
          <w:i w:val="0"/>
          <w:iCs w:val="0"/>
          <w:color w:val="auto"/>
        </w:rPr>
        <w:commentReference w:id="433"/>
      </w:r>
      <w:r w:rsidR="00980EC2" w:rsidRPr="007760E7">
        <w:rPr>
          <w:sz w:val="22"/>
          <w:szCs w:val="22"/>
        </w:rPr>
        <w:t>_MDFM</w:t>
      </w:r>
      <w:r w:rsidR="00625ED2" w:rsidRPr="007760E7">
        <w:rPr>
          <w:sz w:val="22"/>
          <w:szCs w:val="22"/>
        </w:rPr>
        <w:t>)</w:t>
      </w:r>
      <w:r w:rsidR="00980EC2" w:rsidRPr="007760E7">
        <w:rPr>
          <w:sz w:val="22"/>
          <w:szCs w:val="22"/>
        </w:rPr>
        <w:t xml:space="preserve">, d.) </w:t>
      </w:r>
      <w:proofErr w:type="gramStart"/>
      <w:r w:rsidR="00625ED2" w:rsidRPr="007760E7">
        <w:rPr>
          <w:sz w:val="22"/>
          <w:szCs w:val="22"/>
        </w:rPr>
        <w:t>contingency</w:t>
      </w:r>
      <w:proofErr w:type="gramEnd"/>
      <w:r w:rsidR="00625ED2" w:rsidRPr="007760E7">
        <w:rPr>
          <w:sz w:val="22"/>
          <w:szCs w:val="22"/>
        </w:rPr>
        <w:t xml:space="preserve"> of monthly mean daily flow (</w:t>
      </w:r>
      <w:r w:rsidR="00980EC2" w:rsidRPr="007760E7">
        <w:rPr>
          <w:sz w:val="22"/>
          <w:szCs w:val="22"/>
        </w:rPr>
        <w:t>C_MDFM</w:t>
      </w:r>
      <w:r w:rsidR="00625ED2" w:rsidRPr="007760E7">
        <w:rPr>
          <w:sz w:val="22"/>
          <w:szCs w:val="22"/>
        </w:rPr>
        <w:t>)</w:t>
      </w:r>
      <w:r w:rsidR="00980EC2" w:rsidRPr="007760E7">
        <w:rPr>
          <w:sz w:val="22"/>
          <w:szCs w:val="22"/>
        </w:rPr>
        <w:t>, e.)</w:t>
      </w:r>
      <w:r w:rsidR="007760E7">
        <w:rPr>
          <w:sz w:val="22"/>
          <w:szCs w:val="22"/>
        </w:rPr>
        <w:t xml:space="preserve"> </w:t>
      </w:r>
      <w:proofErr w:type="gramStart"/>
      <w:r w:rsidR="007760E7" w:rsidRPr="007760E7">
        <w:rPr>
          <w:sz w:val="22"/>
          <w:szCs w:val="22"/>
        </w:rPr>
        <w:t>contingency</w:t>
      </w:r>
      <w:proofErr w:type="gramEnd"/>
      <w:r w:rsidR="007760E7" w:rsidRPr="007760E7">
        <w:rPr>
          <w:sz w:val="22"/>
          <w:szCs w:val="22"/>
        </w:rPr>
        <w:t xml:space="preserve"> of monthly </w:t>
      </w:r>
      <w:r w:rsidR="007760E7">
        <w:rPr>
          <w:sz w:val="22"/>
          <w:szCs w:val="22"/>
        </w:rPr>
        <w:t>minimum</w:t>
      </w:r>
      <w:r w:rsidR="007760E7" w:rsidRPr="007760E7">
        <w:rPr>
          <w:sz w:val="22"/>
          <w:szCs w:val="22"/>
        </w:rPr>
        <w:t xml:space="preserve"> daily flow (</w:t>
      </w:r>
      <w:proofErr w:type="spellStart"/>
      <w:r w:rsidR="007760E7">
        <w:rPr>
          <w:sz w:val="22"/>
          <w:szCs w:val="22"/>
        </w:rPr>
        <w:t>M_MinM</w:t>
      </w:r>
      <w:proofErr w:type="spellEnd"/>
      <w:r w:rsidR="007760E7" w:rsidRPr="007760E7">
        <w:rPr>
          <w:sz w:val="22"/>
          <w:szCs w:val="22"/>
        </w:rPr>
        <w:t>)</w:t>
      </w:r>
      <w:r w:rsidR="00980EC2" w:rsidRPr="007760E7">
        <w:rPr>
          <w:sz w:val="22"/>
          <w:szCs w:val="22"/>
        </w:rPr>
        <w:t xml:space="preserve">, f.) </w:t>
      </w:r>
      <w:proofErr w:type="gramStart"/>
      <w:r w:rsidR="007760E7">
        <w:rPr>
          <w:sz w:val="22"/>
          <w:szCs w:val="22"/>
        </w:rPr>
        <w:t>mean</w:t>
      </w:r>
      <w:proofErr w:type="gramEnd"/>
      <w:r w:rsidR="007760E7">
        <w:rPr>
          <w:sz w:val="22"/>
          <w:szCs w:val="22"/>
        </w:rPr>
        <w:t xml:space="preserve"> low flow magnitude (</w:t>
      </w:r>
      <w:proofErr w:type="spellStart"/>
      <w:r w:rsidR="00980EC2" w:rsidRPr="007760E7">
        <w:rPr>
          <w:sz w:val="22"/>
          <w:szCs w:val="22"/>
        </w:rPr>
        <w:t>LSPeaknorm</w:t>
      </w:r>
      <w:proofErr w:type="spellEnd"/>
      <w:r w:rsidR="007760E7">
        <w:rPr>
          <w:sz w:val="22"/>
          <w:szCs w:val="22"/>
        </w:rPr>
        <w:t>)</w:t>
      </w:r>
      <w:r w:rsidR="00980EC2" w:rsidRPr="007760E7">
        <w:rPr>
          <w:sz w:val="22"/>
          <w:szCs w:val="22"/>
        </w:rPr>
        <w:t xml:space="preserve">, g.) </w:t>
      </w:r>
      <w:r w:rsidR="007760E7">
        <w:rPr>
          <w:sz w:val="22"/>
          <w:szCs w:val="22"/>
        </w:rPr>
        <w:t>Mean flow during driest week of the year (</w:t>
      </w:r>
      <w:r w:rsidR="00980EC2" w:rsidRPr="007760E7">
        <w:rPr>
          <w:sz w:val="22"/>
          <w:szCs w:val="22"/>
        </w:rPr>
        <w:t>MA.7days.MinMeannorm</w:t>
      </w:r>
      <w:r w:rsidR="007760E7">
        <w:rPr>
          <w:sz w:val="22"/>
          <w:szCs w:val="22"/>
        </w:rPr>
        <w:t>).</w:t>
      </w:r>
      <w:r w:rsidRPr="007760E7">
        <w:rPr>
          <w:sz w:val="22"/>
          <w:szCs w:val="22"/>
        </w:rPr>
        <w:t xml:space="preserve"> Shaded areas depict the 95% confidence interval around the regression model.</w:t>
      </w:r>
      <w:r w:rsidRPr="00EA700F">
        <w:rPr>
          <w:sz w:val="22"/>
          <w:szCs w:val="22"/>
        </w:rPr>
        <w:t xml:space="preserve">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D310D7">
              <w:rPr>
                <w:rFonts w:eastAsia="Times New Roman" w:cs="Times New Roman"/>
                <w:i/>
                <w:iCs/>
                <w:color w:val="000000"/>
                <w:sz w:val="20"/>
                <w:szCs w:val="20"/>
                <w:vertAlign w:val="superscript"/>
                <w:lang w:eastAsia="en-AU"/>
                <w:rPrChange w:id="434" w:author="Michelle Leishman" w:date="2014-04-08T16:34:00Z">
                  <w:rPr>
                    <w:rFonts w:eastAsia="Times New Roman" w:cs="Times New Roman"/>
                    <w:i/>
                    <w:iCs/>
                    <w:color w:val="000000"/>
                    <w:sz w:val="20"/>
                    <w:szCs w:val="20"/>
                    <w:lang w:eastAsia="en-AU"/>
                  </w:rPr>
                </w:rPrChange>
              </w:rPr>
              <w:t>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D310D7">
              <w:rPr>
                <w:rFonts w:eastAsia="Times New Roman" w:cs="Times New Roman"/>
                <w:i/>
                <w:iCs/>
                <w:color w:val="000000"/>
                <w:sz w:val="20"/>
                <w:szCs w:val="20"/>
                <w:vertAlign w:val="superscript"/>
                <w:lang w:eastAsia="en-AU"/>
                <w:rPrChange w:id="435" w:author="Michelle Leishman" w:date="2014-04-08T16:34:00Z">
                  <w:rPr>
                    <w:rFonts w:eastAsia="Times New Roman" w:cs="Times New Roman"/>
                    <w:i/>
                    <w:iCs/>
                    <w:color w:val="000000"/>
                    <w:sz w:val="20"/>
                    <w:szCs w:val="20"/>
                    <w:lang w:eastAsia="en-AU"/>
                  </w:rPr>
                </w:rPrChange>
              </w:rPr>
              <w:t>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_Min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BFI</w:t>
            </w:r>
            <w:proofErr w:type="spellEnd"/>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Rise</w:t>
            </w:r>
            <w:proofErr w:type="spellEnd"/>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Fall</w:t>
            </w:r>
            <w:proofErr w:type="spellEnd"/>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Peaknorm</w:t>
            </w:r>
            <w:proofErr w:type="spellEnd"/>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HSPeaknorm</w:t>
            </w:r>
            <w:proofErr w:type="spellEnd"/>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Peak</w:t>
            </w:r>
            <w:proofErr w:type="spellEnd"/>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Risenor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Num</w:t>
            </w:r>
            <w:proofErr w:type="spellEnd"/>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LSNum</w:t>
            </w:r>
            <w:proofErr w:type="spellEnd"/>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Fallnorm</w:t>
            </w:r>
            <w:proofErr w:type="spellEnd"/>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Peak</w:t>
            </w:r>
            <w:proofErr w:type="spellEnd"/>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MeanDur</w:t>
            </w:r>
            <w:proofErr w:type="spellEnd"/>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Num</w:t>
            </w:r>
            <w:proofErr w:type="spellEnd"/>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_MinM</w:t>
            </w:r>
            <w:proofErr w:type="spellEnd"/>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Zer</w:t>
            </w:r>
            <w:proofErr w:type="spellEnd"/>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HSNum</w:t>
            </w:r>
            <w:proofErr w:type="spellEnd"/>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lastRenderedPageBreak/>
              <w:t>CVAnnLSMeanDur</w:t>
            </w:r>
            <w:proofErr w:type="spellEnd"/>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255E62C3" w14:textId="1708974A" w:rsidR="00B634E6" w:rsidRPr="00EA700F" w:rsidRDefault="00B634E6" w:rsidP="00A22B81">
      <w:pPr>
        <w:pStyle w:val="Caption"/>
        <w:spacing w:line="360" w:lineRule="auto"/>
        <w:jc w:val="both"/>
        <w:rPr>
          <w:sz w:val="22"/>
          <w:szCs w:val="22"/>
        </w:rPr>
      </w:pPr>
      <w:r w:rsidRPr="00EA700F">
        <w:rPr>
          <w:sz w:val="22"/>
          <w:szCs w:val="22"/>
        </w:rPr>
        <w:t xml:space="preserve">Table </w:t>
      </w:r>
      <w:r w:rsidR="00335320" w:rsidRPr="00EA700F">
        <w:rPr>
          <w:sz w:val="22"/>
          <w:szCs w:val="22"/>
        </w:rPr>
        <w:t>2</w:t>
      </w:r>
      <w:r w:rsidRPr="00EA700F">
        <w:rPr>
          <w:sz w:val="22"/>
          <w:szCs w:val="22"/>
        </w:rPr>
        <w:t xml:space="preserve">. </w:t>
      </w:r>
      <w:commentRangeStart w:id="436"/>
      <w:r w:rsidRPr="00EA700F">
        <w:rPr>
          <w:sz w:val="22"/>
          <w:szCs w:val="22"/>
        </w:rPr>
        <w:t>Statistics</w:t>
      </w:r>
      <w:commentRangeEnd w:id="436"/>
      <w:r w:rsidR="00D310D7">
        <w:rPr>
          <w:rStyle w:val="CommentReference"/>
          <w:i w:val="0"/>
          <w:iCs w:val="0"/>
          <w:color w:val="auto"/>
        </w:rPr>
        <w:commentReference w:id="436"/>
      </w:r>
      <w:r w:rsidRPr="00EA700F">
        <w:rPr>
          <w:sz w:val="22"/>
          <w:szCs w:val="22"/>
        </w:rPr>
        <w:t xml:space="preserve"> for regression models comparing hydrological metrics with site mean wood density. Statistics for models where Snowy Creek was removed as an outlier are also given. 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w:t>
      </w:r>
      <w:proofErr w:type="spellStart"/>
      <w:r w:rsidRPr="00EA700F">
        <w:rPr>
          <w:sz w:val="22"/>
          <w:szCs w:val="22"/>
        </w:rPr>
        <w:t>CVAnnHSPeak</w:t>
      </w:r>
      <w:proofErr w:type="spellEnd"/>
      <w:r w:rsidRPr="00EA700F">
        <w:rPr>
          <w:sz w:val="22"/>
          <w:szCs w:val="22"/>
        </w:rPr>
        <w:t xml:space="preserve"> was non-significant initially but a significant relationship became apparent following outlier removal. </w:t>
      </w:r>
    </w:p>
    <w:p w14:paraId="56159FFE" w14:textId="7C20B685" w:rsidR="00B634E6" w:rsidRPr="00EA700F" w:rsidRDefault="00DE7C76" w:rsidP="00A22B81">
      <w:pPr>
        <w:spacing w:line="360" w:lineRule="auto"/>
        <w:jc w:val="both"/>
      </w:pPr>
      <w:commentRangeStart w:id="437"/>
      <w:r>
        <w:t>To</w:t>
      </w:r>
      <w:commentRangeEnd w:id="437"/>
      <w:r w:rsidR="00D310D7">
        <w:rPr>
          <w:rStyle w:val="CommentReference"/>
        </w:rPr>
        <w:commentReference w:id="437"/>
      </w:r>
      <w:r>
        <w:t xml:space="preserve"> summarise</w:t>
      </w:r>
      <w:r w:rsidR="00B634E6" w:rsidRPr="00EA700F">
        <w:t xml:space="preserve">, we found evidence that mean riparian wood density is positively related to flood magnitude and extremes in flow rise and fall rates, as well as to </w:t>
      </w:r>
      <w:r w:rsidR="001133BD">
        <w:t>unpredictability</w:t>
      </w:r>
      <w:r w:rsidR="00B634E6" w:rsidRPr="00EA700F">
        <w:t xml:space="preserve"> in flow conditions over daily, seasonal and annual timescales. </w:t>
      </w:r>
      <w:r w:rsidR="001133BD">
        <w:t xml:space="preserve">Strong relationships with measures of </w:t>
      </w:r>
      <w:proofErr w:type="spellStart"/>
      <w:r w:rsidR="001133BD">
        <w:t>interannual</w:t>
      </w:r>
      <w:proofErr w:type="spellEnd"/>
      <w:r w:rsidR="001133BD">
        <w:t xml:space="preserve"> variability point to years in which the environment was extreme as powerful selectors for high wood density. </w:t>
      </w:r>
      <w:r w:rsidR="00B634E6"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w:t>
      </w:r>
      <w:ins w:id="438" w:author="James Lawson" w:date="2014-04-22T11:16:00Z">
        <w:r w:rsidR="00360B12">
          <w:t xml:space="preserve">While not presented </w:t>
        </w:r>
      </w:ins>
      <w:ins w:id="439" w:author="James Lawson" w:date="2014-04-22T11:19:00Z">
        <w:r w:rsidR="00360B12">
          <w:t>in the main text</w:t>
        </w:r>
      </w:ins>
      <w:ins w:id="440" w:author="James Lawson" w:date="2014-04-22T11:16:00Z">
        <w:r w:rsidR="00360B12">
          <w:t xml:space="preserve"> due to </w:t>
        </w:r>
      </w:ins>
      <w:ins w:id="441" w:author="James Lawson" w:date="2014-04-22T11:18:00Z">
        <w:r w:rsidR="00360B12">
          <w:t>data limitations</w:t>
        </w:r>
      </w:ins>
      <w:ins w:id="442" w:author="James Lawson" w:date="2014-04-22T11:16:00Z">
        <w:r w:rsidR="00360B12">
          <w:t xml:space="preserve">, </w:t>
        </w:r>
      </w:ins>
      <w:ins w:id="443" w:author="James Lawson" w:date="2014-04-22T11:17:00Z">
        <w:r w:rsidR="00360B12">
          <w:t xml:space="preserve">we also </w:t>
        </w:r>
      </w:ins>
      <w:ins w:id="444" w:author="James Lawson" w:date="2014-04-22T11:18:00Z">
        <w:r w:rsidR="00360B12">
          <w:t xml:space="preserve">found that for </w:t>
        </w:r>
      </w:ins>
      <w:ins w:id="445" w:author="James Lawson" w:date="2014-04-22T11:22:00Z">
        <w:r w:rsidR="009D7666">
          <w:t>some species</w:t>
        </w:r>
      </w:ins>
      <w:ins w:id="446" w:author="James Lawson" w:date="2014-04-22T11:18:00Z">
        <w:r w:rsidR="00360B12">
          <w:t>,</w:t>
        </w:r>
      </w:ins>
      <w:ins w:id="447" w:author="James Lawson" w:date="2014-04-22T11:21:00Z">
        <w:r w:rsidR="009D7666">
          <w:t xml:space="preserve"> </w:t>
        </w:r>
      </w:ins>
      <w:ins w:id="448" w:author="James Lawson" w:date="2014-04-22T11:18:00Z">
        <w:r w:rsidR="00360B12">
          <w:t xml:space="preserve">intraspecific variation in wood density </w:t>
        </w:r>
      </w:ins>
      <w:ins w:id="449" w:author="James Lawson" w:date="2014-04-22T11:21:00Z">
        <w:r w:rsidR="009D7666">
          <w:t>responded strongly to hydrology</w:t>
        </w:r>
      </w:ins>
      <w:ins w:id="450" w:author="James Lawson" w:date="2014-04-22T11:19:00Z">
        <w:r w:rsidR="00360B12">
          <w:t>.</w:t>
        </w:r>
      </w:ins>
      <w:ins w:id="451" w:author="James Lawson" w:date="2014-04-22T11:16:00Z">
        <w:r w:rsidR="00360B12">
          <w:t xml:space="preserve"> </w:t>
        </w:r>
      </w:ins>
      <w:ins w:id="452" w:author="James Lawson" w:date="2014-04-22T11:20:00Z">
        <w:r w:rsidR="00360B12">
          <w:t xml:space="preserve">The reader may refer to the supplementary information for specifics. </w:t>
        </w:r>
      </w:ins>
      <w:r w:rsidR="00B634E6" w:rsidRPr="00EA700F">
        <w:t>Removing Snowy Creek as an outlier value substantially tighten</w:t>
      </w:r>
      <w:del w:id="453" w:author="Michelle Leishman" w:date="2014-04-08T16:35:00Z">
        <w:r w:rsidR="00B634E6" w:rsidRPr="00EA700F" w:rsidDel="00D310D7">
          <w:delText>s</w:delText>
        </w:r>
      </w:del>
      <w:proofErr w:type="gramStart"/>
      <w:ins w:id="454" w:author="Michelle Leishman" w:date="2014-04-08T16:35:00Z">
        <w:r w:rsidR="00D310D7">
          <w:t>ed</w:t>
        </w:r>
      </w:ins>
      <w:proofErr w:type="gramEnd"/>
      <w:r w:rsidR="00B634E6" w:rsidRPr="00EA700F">
        <w:t xml:space="preserve"> up relationships between wood density and hydrological metrics (see Table 2</w:t>
      </w:r>
      <w:del w:id="455" w:author="Michelle Leishman" w:date="2014-04-08T16:35:00Z">
        <w:r w:rsidR="00B634E6" w:rsidRPr="00EA700F" w:rsidDel="00D310D7">
          <w:delText>.</w:delText>
        </w:r>
      </w:del>
      <w:r w:rsidR="00B634E6" w:rsidRPr="00EA700F">
        <w:t xml:space="preserve">). This site was located within Victoria State Forestry and appeared to have been </w:t>
      </w:r>
      <w:r w:rsidR="009546E2">
        <w:t>cleared by logging within the last 20-30 years</w:t>
      </w:r>
      <w:r w:rsidR="00B634E6" w:rsidRPr="00EA700F">
        <w:t xml:space="preserve">. Compared with upstream reaches within National Parks land, </w:t>
      </w:r>
      <w:proofErr w:type="spellStart"/>
      <w:r w:rsidR="00B634E6" w:rsidRPr="00EA700F">
        <w:t>seral</w:t>
      </w:r>
      <w:proofErr w:type="spellEnd"/>
      <w:r w:rsidR="00B634E6" w:rsidRPr="00EA700F">
        <w:t xml:space="preserve"> scrubs of dense stemmed </w:t>
      </w:r>
      <w:r w:rsidR="00B634E6" w:rsidRPr="00EA700F">
        <w:rPr>
          <w:i/>
        </w:rPr>
        <w:t>Leptospermum spp.</w:t>
      </w:r>
      <w:r w:rsidR="00B634E6" w:rsidRPr="00EA700F">
        <w:t xml:space="preserve"> were considerably more abundant, which ma</w:t>
      </w:r>
      <w:r w:rsidR="00C83CE4">
        <w:t>y account for this discrepancy.</w:t>
      </w:r>
    </w:p>
    <w:p w14:paraId="16A7BCDA" w14:textId="06A3463F" w:rsidR="00B634E6" w:rsidRPr="00EA700F" w:rsidRDefault="00B634E6" w:rsidP="00A22B81">
      <w:pPr>
        <w:spacing w:line="360" w:lineRule="auto"/>
        <w:jc w:val="both"/>
        <w:rPr>
          <w:i/>
        </w:rPr>
      </w:pPr>
      <w:r w:rsidRPr="00EA700F">
        <w:rPr>
          <w:i/>
        </w:rPr>
        <w:t>What are the principal comp</w:t>
      </w:r>
      <w:r w:rsidR="00C83CE4">
        <w:rPr>
          <w:i/>
        </w:rPr>
        <w:t xml:space="preserve">onents of variation in hydrological conditions </w:t>
      </w:r>
      <w:r w:rsidRPr="00EA700F">
        <w:rPr>
          <w:i/>
        </w:rPr>
        <w:t>that predict wood density?</w:t>
      </w:r>
    </w:p>
    <w:p w14:paraId="3C04A80D" w14:textId="2BD768B0" w:rsidR="00B634E6" w:rsidRPr="00EA700F" w:rsidRDefault="00B634E6" w:rsidP="00A22B81">
      <w:pPr>
        <w:spacing w:line="360" w:lineRule="auto"/>
        <w:jc w:val="both"/>
      </w:pPr>
      <w:r w:rsidRPr="00EA700F">
        <w:t>Hydrological metrics that significantly explain</w:t>
      </w:r>
      <w:r w:rsidR="00CC24F8" w:rsidRPr="00EA700F">
        <w:t>ed</w:t>
      </w:r>
      <w:r w:rsidRPr="00EA700F">
        <w:t xml:space="preserve"> site mean wood density were highly </w:t>
      </w:r>
      <w:proofErr w:type="spellStart"/>
      <w:r w:rsidRPr="00EA700F">
        <w:t>autocorrelated</w:t>
      </w:r>
      <w:proofErr w:type="spellEnd"/>
      <w:r w:rsidRPr="00EA700F">
        <w:t xml:space="preserve"> in our dataset. Principal Components Analysis (PCA) identified one dominant axis within these metrics, representing </w:t>
      </w:r>
      <w:del w:id="456" w:author="Michelle Leishman" w:date="2014-04-08T16:36:00Z">
        <w:r w:rsidRPr="00EA700F" w:rsidDel="007C7EC3">
          <w:delText>83.78</w:delText>
        </w:r>
      </w:del>
      <w:ins w:id="457" w:author="Michelle Leishman" w:date="2014-04-08T16:36:00Z">
        <w:r w:rsidR="007C7EC3">
          <w:t>84</w:t>
        </w:r>
      </w:ins>
      <w:r w:rsidRPr="00EA700F">
        <w:t>% of variation. The remaining variation was split between several minor axes.</w:t>
      </w:r>
    </w:p>
    <w:tbl>
      <w:tblPr>
        <w:tblW w:w="9193" w:type="dxa"/>
        <w:tblInd w:w="-5" w:type="dxa"/>
        <w:tblLook w:val="04A0" w:firstRow="1" w:lastRow="0" w:firstColumn="1" w:lastColumn="0" w:noHBand="0" w:noVBand="1"/>
      </w:tblPr>
      <w:tblGrid>
        <w:gridCol w:w="1654"/>
        <w:gridCol w:w="774"/>
        <w:gridCol w:w="875"/>
        <w:gridCol w:w="875"/>
        <w:gridCol w:w="875"/>
        <w:gridCol w:w="774"/>
        <w:gridCol w:w="875"/>
        <w:gridCol w:w="875"/>
        <w:gridCol w:w="875"/>
        <w:gridCol w:w="774"/>
      </w:tblGrid>
      <w:tr w:rsidR="00630B93" w:rsidRPr="009546E2" w14:paraId="0A81D936" w14:textId="77777777" w:rsidTr="00630B93">
        <w:trPr>
          <w:trHeight w:val="218"/>
        </w:trPr>
        <w:tc>
          <w:tcPr>
            <w:tcW w:w="165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769" w:type="dxa"/>
            <w:tcBorders>
              <w:top w:val="single" w:sz="4" w:space="0" w:color="auto"/>
              <w:left w:val="nil"/>
              <w:bottom w:val="single" w:sz="4" w:space="0" w:color="auto"/>
              <w:right w:val="nil"/>
            </w:tcBorders>
            <w:shd w:val="clear" w:color="auto" w:fill="auto"/>
            <w:noWrap/>
            <w:vAlign w:val="bottom"/>
            <w:hideMark/>
          </w:tcPr>
          <w:p w14:paraId="35CF9AA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872" w:type="dxa"/>
            <w:tcBorders>
              <w:top w:val="single" w:sz="4" w:space="0" w:color="auto"/>
              <w:left w:val="nil"/>
              <w:bottom w:val="single" w:sz="4" w:space="0" w:color="auto"/>
              <w:right w:val="nil"/>
            </w:tcBorders>
            <w:shd w:val="clear" w:color="auto" w:fill="auto"/>
            <w:noWrap/>
            <w:vAlign w:val="bottom"/>
            <w:hideMark/>
          </w:tcPr>
          <w:p w14:paraId="786DD66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872" w:type="dxa"/>
            <w:tcBorders>
              <w:top w:val="single" w:sz="4" w:space="0" w:color="auto"/>
              <w:left w:val="nil"/>
              <w:bottom w:val="single" w:sz="4" w:space="0" w:color="auto"/>
              <w:right w:val="nil"/>
            </w:tcBorders>
            <w:shd w:val="clear" w:color="auto" w:fill="auto"/>
            <w:noWrap/>
            <w:vAlign w:val="bottom"/>
            <w:hideMark/>
          </w:tcPr>
          <w:p w14:paraId="28C8364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872" w:type="dxa"/>
            <w:tcBorders>
              <w:top w:val="single" w:sz="4" w:space="0" w:color="auto"/>
              <w:left w:val="nil"/>
              <w:bottom w:val="single" w:sz="4" w:space="0" w:color="auto"/>
              <w:right w:val="nil"/>
            </w:tcBorders>
            <w:shd w:val="clear" w:color="auto" w:fill="auto"/>
            <w:noWrap/>
            <w:vAlign w:val="bottom"/>
            <w:hideMark/>
          </w:tcPr>
          <w:p w14:paraId="23D6B5B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c>
          <w:tcPr>
            <w:tcW w:w="769" w:type="dxa"/>
            <w:tcBorders>
              <w:top w:val="single" w:sz="4" w:space="0" w:color="auto"/>
              <w:left w:val="nil"/>
              <w:bottom w:val="single" w:sz="4" w:space="0" w:color="auto"/>
              <w:right w:val="nil"/>
            </w:tcBorders>
            <w:shd w:val="clear" w:color="auto" w:fill="auto"/>
            <w:noWrap/>
            <w:vAlign w:val="bottom"/>
            <w:hideMark/>
          </w:tcPr>
          <w:p w14:paraId="7F069767"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5</w:t>
            </w:r>
          </w:p>
        </w:tc>
        <w:tc>
          <w:tcPr>
            <w:tcW w:w="872" w:type="dxa"/>
            <w:tcBorders>
              <w:top w:val="single" w:sz="4" w:space="0" w:color="auto"/>
              <w:left w:val="nil"/>
              <w:bottom w:val="single" w:sz="4" w:space="0" w:color="auto"/>
              <w:right w:val="nil"/>
            </w:tcBorders>
            <w:shd w:val="clear" w:color="auto" w:fill="auto"/>
            <w:noWrap/>
            <w:vAlign w:val="bottom"/>
            <w:hideMark/>
          </w:tcPr>
          <w:p w14:paraId="3AEB4DC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6</w:t>
            </w:r>
          </w:p>
        </w:tc>
        <w:tc>
          <w:tcPr>
            <w:tcW w:w="872" w:type="dxa"/>
            <w:tcBorders>
              <w:top w:val="single" w:sz="4" w:space="0" w:color="auto"/>
              <w:left w:val="nil"/>
              <w:bottom w:val="single" w:sz="4" w:space="0" w:color="auto"/>
              <w:right w:val="nil"/>
            </w:tcBorders>
            <w:shd w:val="clear" w:color="auto" w:fill="auto"/>
            <w:noWrap/>
            <w:vAlign w:val="bottom"/>
            <w:hideMark/>
          </w:tcPr>
          <w:p w14:paraId="70134213"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7</w:t>
            </w:r>
          </w:p>
        </w:tc>
        <w:tc>
          <w:tcPr>
            <w:tcW w:w="872" w:type="dxa"/>
            <w:tcBorders>
              <w:top w:val="single" w:sz="4" w:space="0" w:color="auto"/>
              <w:left w:val="nil"/>
              <w:bottom w:val="single" w:sz="4" w:space="0" w:color="auto"/>
              <w:right w:val="nil"/>
            </w:tcBorders>
            <w:shd w:val="clear" w:color="auto" w:fill="auto"/>
            <w:noWrap/>
            <w:vAlign w:val="bottom"/>
            <w:hideMark/>
          </w:tcPr>
          <w:p w14:paraId="2DDAC5F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8</w:t>
            </w:r>
          </w:p>
        </w:tc>
        <w:tc>
          <w:tcPr>
            <w:tcW w:w="769" w:type="dxa"/>
            <w:tcBorders>
              <w:top w:val="single" w:sz="4" w:space="0" w:color="auto"/>
              <w:left w:val="nil"/>
              <w:bottom w:val="single" w:sz="4" w:space="0" w:color="auto"/>
              <w:right w:val="single" w:sz="4" w:space="0" w:color="auto"/>
            </w:tcBorders>
            <w:shd w:val="clear" w:color="auto" w:fill="auto"/>
            <w:noWrap/>
            <w:vAlign w:val="bottom"/>
            <w:hideMark/>
          </w:tcPr>
          <w:p w14:paraId="3CEA7B1D"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9</w:t>
            </w:r>
          </w:p>
        </w:tc>
      </w:tr>
      <w:tr w:rsidR="00630B93" w:rsidRPr="009546E2" w14:paraId="3CB3E98D"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769" w:type="dxa"/>
            <w:tcBorders>
              <w:top w:val="nil"/>
              <w:left w:val="nil"/>
              <w:bottom w:val="nil"/>
              <w:right w:val="nil"/>
            </w:tcBorders>
            <w:shd w:val="clear" w:color="auto" w:fill="auto"/>
            <w:noWrap/>
            <w:vAlign w:val="bottom"/>
            <w:hideMark/>
          </w:tcPr>
          <w:p w14:paraId="0BD74B2C"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8961</w:t>
            </w:r>
          </w:p>
        </w:tc>
        <w:tc>
          <w:tcPr>
            <w:tcW w:w="872" w:type="dxa"/>
            <w:tcBorders>
              <w:top w:val="nil"/>
              <w:left w:val="nil"/>
              <w:bottom w:val="nil"/>
              <w:right w:val="nil"/>
            </w:tcBorders>
            <w:shd w:val="clear" w:color="auto" w:fill="auto"/>
            <w:noWrap/>
            <w:vAlign w:val="bottom"/>
            <w:hideMark/>
          </w:tcPr>
          <w:p w14:paraId="5D6B7C5F"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5829</w:t>
            </w:r>
          </w:p>
        </w:tc>
        <w:tc>
          <w:tcPr>
            <w:tcW w:w="872" w:type="dxa"/>
            <w:tcBorders>
              <w:top w:val="nil"/>
              <w:left w:val="nil"/>
              <w:bottom w:val="nil"/>
              <w:right w:val="nil"/>
            </w:tcBorders>
            <w:shd w:val="clear" w:color="auto" w:fill="auto"/>
            <w:noWrap/>
            <w:vAlign w:val="bottom"/>
            <w:hideMark/>
          </w:tcPr>
          <w:p w14:paraId="7F8F3AD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27</w:t>
            </w:r>
          </w:p>
        </w:tc>
        <w:tc>
          <w:tcPr>
            <w:tcW w:w="872" w:type="dxa"/>
            <w:tcBorders>
              <w:top w:val="nil"/>
              <w:left w:val="nil"/>
              <w:bottom w:val="nil"/>
              <w:right w:val="nil"/>
            </w:tcBorders>
            <w:shd w:val="clear" w:color="auto" w:fill="auto"/>
            <w:noWrap/>
            <w:vAlign w:val="bottom"/>
            <w:hideMark/>
          </w:tcPr>
          <w:p w14:paraId="34D19E14"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2554</w:t>
            </w:r>
          </w:p>
        </w:tc>
        <w:tc>
          <w:tcPr>
            <w:tcW w:w="769" w:type="dxa"/>
            <w:tcBorders>
              <w:top w:val="nil"/>
              <w:left w:val="nil"/>
              <w:bottom w:val="nil"/>
              <w:right w:val="nil"/>
            </w:tcBorders>
            <w:shd w:val="clear" w:color="auto" w:fill="auto"/>
            <w:noWrap/>
            <w:vAlign w:val="bottom"/>
            <w:hideMark/>
          </w:tcPr>
          <w:p w14:paraId="68AA39DC"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3549</w:t>
            </w:r>
          </w:p>
        </w:tc>
        <w:tc>
          <w:tcPr>
            <w:tcW w:w="872" w:type="dxa"/>
            <w:tcBorders>
              <w:top w:val="nil"/>
              <w:left w:val="nil"/>
              <w:bottom w:val="nil"/>
              <w:right w:val="nil"/>
            </w:tcBorders>
            <w:shd w:val="clear" w:color="auto" w:fill="auto"/>
            <w:noWrap/>
            <w:vAlign w:val="bottom"/>
            <w:hideMark/>
          </w:tcPr>
          <w:p w14:paraId="657A8988"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5338</w:t>
            </w:r>
          </w:p>
        </w:tc>
        <w:tc>
          <w:tcPr>
            <w:tcW w:w="872" w:type="dxa"/>
            <w:tcBorders>
              <w:top w:val="nil"/>
              <w:left w:val="nil"/>
              <w:bottom w:val="nil"/>
              <w:right w:val="nil"/>
            </w:tcBorders>
            <w:shd w:val="clear" w:color="auto" w:fill="auto"/>
            <w:noWrap/>
            <w:vAlign w:val="bottom"/>
            <w:hideMark/>
          </w:tcPr>
          <w:p w14:paraId="28FB13B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1775</w:t>
            </w:r>
          </w:p>
        </w:tc>
        <w:tc>
          <w:tcPr>
            <w:tcW w:w="872" w:type="dxa"/>
            <w:tcBorders>
              <w:top w:val="nil"/>
              <w:left w:val="nil"/>
              <w:bottom w:val="nil"/>
              <w:right w:val="nil"/>
            </w:tcBorders>
            <w:shd w:val="clear" w:color="auto" w:fill="auto"/>
            <w:noWrap/>
            <w:vAlign w:val="bottom"/>
            <w:hideMark/>
          </w:tcPr>
          <w:p w14:paraId="4330A0E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683</w:t>
            </w:r>
          </w:p>
        </w:tc>
        <w:tc>
          <w:tcPr>
            <w:tcW w:w="769" w:type="dxa"/>
            <w:tcBorders>
              <w:top w:val="nil"/>
              <w:left w:val="nil"/>
              <w:bottom w:val="nil"/>
              <w:right w:val="single" w:sz="4" w:space="0" w:color="auto"/>
            </w:tcBorders>
            <w:shd w:val="clear" w:color="auto" w:fill="auto"/>
            <w:noWrap/>
            <w:vAlign w:val="bottom"/>
            <w:hideMark/>
          </w:tcPr>
          <w:p w14:paraId="3B9ACCE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2</w:t>
            </w:r>
          </w:p>
        </w:tc>
      </w:tr>
      <w:tr w:rsidR="00630B93" w:rsidRPr="009546E2" w14:paraId="2DDECB0E"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769" w:type="dxa"/>
            <w:tcBorders>
              <w:top w:val="nil"/>
              <w:left w:val="nil"/>
              <w:bottom w:val="nil"/>
              <w:right w:val="nil"/>
            </w:tcBorders>
            <w:shd w:val="clear" w:color="auto" w:fill="auto"/>
            <w:noWrap/>
            <w:vAlign w:val="bottom"/>
            <w:hideMark/>
          </w:tcPr>
          <w:p w14:paraId="53976701"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nil"/>
              <w:right w:val="nil"/>
            </w:tcBorders>
            <w:shd w:val="clear" w:color="auto" w:fill="auto"/>
            <w:noWrap/>
            <w:vAlign w:val="bottom"/>
            <w:hideMark/>
          </w:tcPr>
          <w:p w14:paraId="7257668E"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367</w:t>
            </w:r>
          </w:p>
        </w:tc>
        <w:tc>
          <w:tcPr>
            <w:tcW w:w="872" w:type="dxa"/>
            <w:tcBorders>
              <w:top w:val="nil"/>
              <w:left w:val="nil"/>
              <w:bottom w:val="nil"/>
              <w:right w:val="nil"/>
            </w:tcBorders>
            <w:shd w:val="clear" w:color="auto" w:fill="auto"/>
            <w:noWrap/>
            <w:vAlign w:val="bottom"/>
            <w:hideMark/>
          </w:tcPr>
          <w:p w14:paraId="1E06439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106</w:t>
            </w:r>
          </w:p>
        </w:tc>
        <w:tc>
          <w:tcPr>
            <w:tcW w:w="872" w:type="dxa"/>
            <w:tcBorders>
              <w:top w:val="nil"/>
              <w:left w:val="nil"/>
              <w:bottom w:val="nil"/>
              <w:right w:val="nil"/>
            </w:tcBorders>
            <w:shd w:val="clear" w:color="auto" w:fill="auto"/>
            <w:noWrap/>
            <w:vAlign w:val="bottom"/>
            <w:hideMark/>
          </w:tcPr>
          <w:p w14:paraId="715B777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762</w:t>
            </w:r>
          </w:p>
        </w:tc>
        <w:tc>
          <w:tcPr>
            <w:tcW w:w="769" w:type="dxa"/>
            <w:tcBorders>
              <w:top w:val="nil"/>
              <w:left w:val="nil"/>
              <w:bottom w:val="nil"/>
              <w:right w:val="nil"/>
            </w:tcBorders>
            <w:shd w:val="clear" w:color="auto" w:fill="auto"/>
            <w:noWrap/>
            <w:vAlign w:val="bottom"/>
            <w:hideMark/>
          </w:tcPr>
          <w:p w14:paraId="5D03870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6</w:t>
            </w:r>
          </w:p>
        </w:tc>
        <w:tc>
          <w:tcPr>
            <w:tcW w:w="872" w:type="dxa"/>
            <w:tcBorders>
              <w:top w:val="nil"/>
              <w:left w:val="nil"/>
              <w:bottom w:val="nil"/>
              <w:right w:val="nil"/>
            </w:tcBorders>
            <w:shd w:val="clear" w:color="auto" w:fill="auto"/>
            <w:noWrap/>
            <w:vAlign w:val="bottom"/>
            <w:hideMark/>
          </w:tcPr>
          <w:p w14:paraId="6B60976C"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2</w:t>
            </w:r>
          </w:p>
        </w:tc>
        <w:tc>
          <w:tcPr>
            <w:tcW w:w="872" w:type="dxa"/>
            <w:tcBorders>
              <w:top w:val="nil"/>
              <w:left w:val="nil"/>
              <w:bottom w:val="nil"/>
              <w:right w:val="nil"/>
            </w:tcBorders>
            <w:shd w:val="clear" w:color="auto" w:fill="auto"/>
            <w:noWrap/>
            <w:vAlign w:val="bottom"/>
            <w:hideMark/>
          </w:tcPr>
          <w:p w14:paraId="739DEFA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474</w:t>
            </w:r>
          </w:p>
        </w:tc>
        <w:tc>
          <w:tcPr>
            <w:tcW w:w="872" w:type="dxa"/>
            <w:tcBorders>
              <w:top w:val="nil"/>
              <w:left w:val="nil"/>
              <w:bottom w:val="nil"/>
              <w:right w:val="nil"/>
            </w:tcBorders>
            <w:shd w:val="clear" w:color="auto" w:fill="auto"/>
            <w:noWrap/>
            <w:vAlign w:val="bottom"/>
            <w:hideMark/>
          </w:tcPr>
          <w:p w14:paraId="0D010AA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283</w:t>
            </w:r>
          </w:p>
        </w:tc>
        <w:tc>
          <w:tcPr>
            <w:tcW w:w="769" w:type="dxa"/>
            <w:tcBorders>
              <w:top w:val="nil"/>
              <w:left w:val="nil"/>
              <w:bottom w:val="nil"/>
              <w:right w:val="single" w:sz="4" w:space="0" w:color="auto"/>
            </w:tcBorders>
            <w:shd w:val="clear" w:color="auto" w:fill="auto"/>
            <w:noWrap/>
            <w:vAlign w:val="bottom"/>
            <w:hideMark/>
          </w:tcPr>
          <w:p w14:paraId="7C0383A8"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r>
      <w:tr w:rsidR="00630B93" w:rsidRPr="009546E2" w14:paraId="67DE1DC6"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769" w:type="dxa"/>
            <w:tcBorders>
              <w:top w:val="nil"/>
              <w:left w:val="nil"/>
              <w:bottom w:val="single" w:sz="4" w:space="0" w:color="auto"/>
              <w:right w:val="nil"/>
            </w:tcBorders>
            <w:shd w:val="clear" w:color="auto" w:fill="auto"/>
            <w:noWrap/>
            <w:vAlign w:val="bottom"/>
            <w:hideMark/>
          </w:tcPr>
          <w:p w14:paraId="186E4FC7"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single" w:sz="4" w:space="0" w:color="auto"/>
              <w:right w:val="nil"/>
            </w:tcBorders>
            <w:shd w:val="clear" w:color="auto" w:fill="auto"/>
            <w:noWrap/>
            <w:vAlign w:val="bottom"/>
            <w:hideMark/>
          </w:tcPr>
          <w:p w14:paraId="5AF74701"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24</w:t>
            </w:r>
          </w:p>
        </w:tc>
        <w:tc>
          <w:tcPr>
            <w:tcW w:w="872" w:type="dxa"/>
            <w:tcBorders>
              <w:top w:val="nil"/>
              <w:left w:val="nil"/>
              <w:bottom w:val="single" w:sz="4" w:space="0" w:color="auto"/>
              <w:right w:val="nil"/>
            </w:tcBorders>
            <w:shd w:val="clear" w:color="auto" w:fill="auto"/>
            <w:noWrap/>
            <w:vAlign w:val="bottom"/>
            <w:hideMark/>
          </w:tcPr>
          <w:p w14:paraId="5B6BD6A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346</w:t>
            </w:r>
          </w:p>
        </w:tc>
        <w:tc>
          <w:tcPr>
            <w:tcW w:w="872" w:type="dxa"/>
            <w:tcBorders>
              <w:top w:val="nil"/>
              <w:left w:val="nil"/>
              <w:bottom w:val="single" w:sz="4" w:space="0" w:color="auto"/>
              <w:right w:val="nil"/>
            </w:tcBorders>
            <w:shd w:val="clear" w:color="auto" w:fill="auto"/>
            <w:noWrap/>
            <w:vAlign w:val="bottom"/>
            <w:hideMark/>
          </w:tcPr>
          <w:p w14:paraId="531727C6"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108</w:t>
            </w:r>
          </w:p>
        </w:tc>
        <w:tc>
          <w:tcPr>
            <w:tcW w:w="769" w:type="dxa"/>
            <w:tcBorders>
              <w:top w:val="nil"/>
              <w:left w:val="nil"/>
              <w:bottom w:val="single" w:sz="4" w:space="0" w:color="auto"/>
              <w:right w:val="nil"/>
            </w:tcBorders>
            <w:shd w:val="clear" w:color="auto" w:fill="auto"/>
            <w:noWrap/>
            <w:vAlign w:val="bottom"/>
            <w:hideMark/>
          </w:tcPr>
          <w:p w14:paraId="3A5DC5F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837</w:t>
            </w:r>
          </w:p>
        </w:tc>
        <w:tc>
          <w:tcPr>
            <w:tcW w:w="872" w:type="dxa"/>
            <w:tcBorders>
              <w:top w:val="nil"/>
              <w:left w:val="nil"/>
              <w:bottom w:val="single" w:sz="4" w:space="0" w:color="auto"/>
              <w:right w:val="nil"/>
            </w:tcBorders>
            <w:shd w:val="clear" w:color="auto" w:fill="auto"/>
            <w:noWrap/>
            <w:vAlign w:val="bottom"/>
            <w:hideMark/>
          </w:tcPr>
          <w:p w14:paraId="3A80C2A4"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09</w:t>
            </w:r>
          </w:p>
        </w:tc>
        <w:tc>
          <w:tcPr>
            <w:tcW w:w="872" w:type="dxa"/>
            <w:tcBorders>
              <w:top w:val="nil"/>
              <w:left w:val="nil"/>
              <w:bottom w:val="single" w:sz="4" w:space="0" w:color="auto"/>
              <w:right w:val="nil"/>
            </w:tcBorders>
            <w:shd w:val="clear" w:color="auto" w:fill="auto"/>
            <w:noWrap/>
            <w:vAlign w:val="bottom"/>
            <w:hideMark/>
          </w:tcPr>
          <w:p w14:paraId="78B7D79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483</w:t>
            </w:r>
          </w:p>
        </w:tc>
        <w:tc>
          <w:tcPr>
            <w:tcW w:w="872" w:type="dxa"/>
            <w:tcBorders>
              <w:top w:val="nil"/>
              <w:left w:val="nil"/>
              <w:bottom w:val="single" w:sz="4" w:space="0" w:color="auto"/>
              <w:right w:val="nil"/>
            </w:tcBorders>
            <w:shd w:val="clear" w:color="auto" w:fill="auto"/>
            <w:noWrap/>
            <w:vAlign w:val="bottom"/>
            <w:hideMark/>
          </w:tcPr>
          <w:p w14:paraId="3FD740D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767</w:t>
            </w:r>
          </w:p>
        </w:tc>
        <w:tc>
          <w:tcPr>
            <w:tcW w:w="769" w:type="dxa"/>
            <w:tcBorders>
              <w:top w:val="nil"/>
              <w:left w:val="nil"/>
              <w:bottom w:val="single" w:sz="4" w:space="0" w:color="auto"/>
              <w:right w:val="single" w:sz="4" w:space="0" w:color="auto"/>
            </w:tcBorders>
            <w:shd w:val="clear" w:color="auto" w:fill="auto"/>
            <w:noWrap/>
            <w:vAlign w:val="bottom"/>
            <w:hideMark/>
          </w:tcPr>
          <w:p w14:paraId="3FDEF808" w14:textId="77777777" w:rsidR="00630B93" w:rsidRPr="009546E2" w:rsidRDefault="00630B93" w:rsidP="00417C34">
            <w:pPr>
              <w:keepNext/>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95</w:t>
            </w:r>
          </w:p>
        </w:tc>
      </w:tr>
    </w:tbl>
    <w:p w14:paraId="56A9643E" w14:textId="4217FE34" w:rsidR="00B634E6" w:rsidRPr="00EA700F" w:rsidRDefault="00630B93" w:rsidP="00A22B81">
      <w:pPr>
        <w:pStyle w:val="Caption"/>
        <w:spacing w:line="360" w:lineRule="auto"/>
        <w:rPr>
          <w:sz w:val="22"/>
          <w:szCs w:val="22"/>
        </w:rPr>
      </w:pPr>
      <w:r w:rsidRPr="00EA700F">
        <w:rPr>
          <w:sz w:val="22"/>
          <w:szCs w:val="22"/>
        </w:rPr>
        <w:lastRenderedPageBreak/>
        <w:t xml:space="preserve">Table 3. </w:t>
      </w:r>
      <w:r w:rsidR="00CC24F8" w:rsidRPr="00EA700F">
        <w:rPr>
          <w:sz w:val="22"/>
          <w:szCs w:val="22"/>
        </w:rPr>
        <w:t>Variation</w:t>
      </w:r>
      <w:r w:rsidR="009546E2">
        <w:rPr>
          <w:sz w:val="22"/>
          <w:szCs w:val="22"/>
        </w:rPr>
        <w:t xml:space="preserve"> in hydrological conditions </w:t>
      </w:r>
      <w:r w:rsidR="00CC24F8" w:rsidRPr="00EA700F">
        <w:rPr>
          <w:sz w:val="22"/>
          <w:szCs w:val="22"/>
        </w:rPr>
        <w:t>across principal component axes.</w:t>
      </w:r>
      <w:r w:rsidR="009546E2">
        <w:rPr>
          <w:sz w:val="22"/>
          <w:szCs w:val="22"/>
        </w:rPr>
        <w:t xml:space="preserve"> PC axes shown in Fig 5 are </w:t>
      </w:r>
      <w:commentRangeStart w:id="458"/>
      <w:r w:rsidR="009546E2">
        <w:rPr>
          <w:sz w:val="22"/>
          <w:szCs w:val="22"/>
        </w:rPr>
        <w:t>highlighted</w:t>
      </w:r>
      <w:commentRangeEnd w:id="458"/>
      <w:r w:rsidR="007C7EC3">
        <w:rPr>
          <w:rStyle w:val="CommentReference"/>
          <w:i w:val="0"/>
          <w:iCs w:val="0"/>
          <w:color w:val="auto"/>
        </w:rPr>
        <w:commentReference w:id="458"/>
      </w:r>
      <w:r w:rsidR="009546E2">
        <w:rPr>
          <w:sz w:val="22"/>
          <w:szCs w:val="22"/>
        </w:rPr>
        <w:t>.</w:t>
      </w:r>
    </w:p>
    <w:p w14:paraId="3B77840D" w14:textId="77777777" w:rsidR="00B634E6" w:rsidRPr="00EA700F" w:rsidRDefault="00B634E6" w:rsidP="00A22B81">
      <w:pPr>
        <w:keepNext/>
        <w:spacing w:line="360" w:lineRule="auto"/>
        <w:jc w:val="both"/>
      </w:pPr>
      <w:r w:rsidRPr="00EA700F">
        <w:rPr>
          <w:noProof/>
          <w:lang w:eastAsia="en-AU"/>
        </w:rPr>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5D860D97" w:rsidR="00B634E6" w:rsidRPr="00EA700F" w:rsidRDefault="00B634E6" w:rsidP="00A22B81">
      <w:pPr>
        <w:pStyle w:val="Caption"/>
        <w:spacing w:line="360" w:lineRule="auto"/>
        <w:jc w:val="both"/>
        <w:rPr>
          <w:sz w:val="22"/>
          <w:szCs w:val="22"/>
        </w:rPr>
      </w:pPr>
      <w:r w:rsidRPr="00EA700F">
        <w:rPr>
          <w:sz w:val="22"/>
          <w:szCs w:val="22"/>
        </w:rPr>
        <w:t xml:space="preserve">Figure </w:t>
      </w:r>
      <w:r w:rsidR="00630B93" w:rsidRPr="00EA700F">
        <w:rPr>
          <w:sz w:val="22"/>
          <w:szCs w:val="22"/>
        </w:rPr>
        <w:t>5</w:t>
      </w:r>
      <w:r w:rsidRPr="00EA700F">
        <w:rPr>
          <w:sz w:val="22"/>
          <w:szCs w:val="22"/>
        </w:rPr>
        <w:t xml:space="preserve">. </w:t>
      </w:r>
      <w:proofErr w:type="spellStart"/>
      <w:r w:rsidRPr="00EA700F">
        <w:rPr>
          <w:sz w:val="22"/>
          <w:szCs w:val="22"/>
        </w:rPr>
        <w:t>Biplot</w:t>
      </w:r>
      <w:proofErr w:type="spellEnd"/>
      <w:r w:rsidRPr="00EA700F">
        <w:rPr>
          <w:sz w:val="22"/>
          <w:szCs w:val="22"/>
        </w:rPr>
        <w:t xml:space="preserve"> of sites ordinated across the first two principal components (PC) of the PCA. Points represent positions of individual sites. Ellipses indicate clustering of sites according to hydrological class. Arrows represent loadings of hydrological metrics across each </w:t>
      </w:r>
      <w:commentRangeStart w:id="459"/>
      <w:r w:rsidRPr="00EA700F">
        <w:rPr>
          <w:sz w:val="22"/>
          <w:szCs w:val="22"/>
        </w:rPr>
        <w:t>PC</w:t>
      </w:r>
      <w:commentRangeEnd w:id="459"/>
      <w:r w:rsidR="00F31C9B">
        <w:rPr>
          <w:rStyle w:val="CommentReference"/>
          <w:i w:val="0"/>
          <w:iCs w:val="0"/>
          <w:color w:val="auto"/>
        </w:rPr>
        <w:commentReference w:id="459"/>
      </w:r>
      <w:r w:rsidRPr="00EA700F">
        <w:rPr>
          <w:sz w:val="22"/>
          <w:szCs w:val="22"/>
        </w:rPr>
        <w:t xml:space="preserve">. </w:t>
      </w:r>
    </w:p>
    <w:p w14:paraId="0BCA3DD7" w14:textId="75FEBDE3" w:rsidR="00B634E6" w:rsidRPr="00EA700F" w:rsidRDefault="001049B7" w:rsidP="00A22B81">
      <w:pPr>
        <w:spacing w:line="360" w:lineRule="auto"/>
        <w:jc w:val="both"/>
      </w:pPr>
      <w:r w:rsidRPr="00EA700F">
        <w:t xml:space="preserve">PC1 represents a gradient of environmental harshness that integrates </w:t>
      </w:r>
      <w:proofErr w:type="spellStart"/>
      <w:r w:rsidRPr="00EA700F">
        <w:t>baseflow</w:t>
      </w:r>
      <w:proofErr w:type="spellEnd"/>
      <w:r w:rsidRPr="00EA700F">
        <w:t xml:space="preserve">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del w:id="460" w:author="Michelle Leishman" w:date="2014-04-08T16:39:00Z">
        <w:r w:rsidDel="00F31C9B">
          <w:delText>,</w:delText>
        </w:r>
      </w:del>
      <w:r w:rsidR="00B634E6" w:rsidRPr="00EA700F">
        <w:t xml:space="preserve"> and low variability </w:t>
      </w:r>
      <w:r>
        <w:t>of</w:t>
      </w:r>
      <w:r w:rsidR="00B634E6" w:rsidRPr="00EA700F">
        <w:t xml:space="preserve"> water availability </w:t>
      </w:r>
      <w:del w:id="461" w:author="Michelle Leishman" w:date="2014-04-08T16:40:00Z">
        <w:r w:rsidR="00B634E6" w:rsidRPr="00EA700F" w:rsidDel="00F31C9B">
          <w:delText xml:space="preserve">sit </w:delText>
        </w:r>
      </w:del>
      <w:ins w:id="462" w:author="Michelle Leishman" w:date="2014-04-08T16:40:00Z">
        <w:r w:rsidR="00F31C9B">
          <w:t>were positioned</w:t>
        </w:r>
        <w:r w:rsidR="00F31C9B" w:rsidRPr="00EA700F">
          <w:t xml:space="preserve"> </w:t>
        </w:r>
      </w:ins>
      <w:r w:rsidR="00B634E6" w:rsidRPr="00EA700F">
        <w:t xml:space="preserve">at the positive end of the PC1 axis, while metrics that are maximised under conditions of </w:t>
      </w:r>
      <w:proofErr w:type="spellStart"/>
      <w:r>
        <w:t>interannual</w:t>
      </w:r>
      <w:proofErr w:type="spellEnd"/>
      <w:r>
        <w:t xml:space="preserve"> </w:t>
      </w:r>
      <w:r w:rsidR="00B634E6" w:rsidRPr="00EA700F">
        <w:t xml:space="preserve">high </w:t>
      </w:r>
      <w:proofErr w:type="spellStart"/>
      <w:r w:rsidR="00B634E6" w:rsidRPr="00EA700F">
        <w:t>baseflow</w:t>
      </w:r>
      <w:proofErr w:type="spellEnd"/>
      <w:r w:rsidR="00B634E6" w:rsidRPr="00EA700F">
        <w:t xml:space="preserve"> variability and high intensity flooding </w:t>
      </w:r>
      <w:del w:id="463" w:author="Michelle Leishman" w:date="2014-04-08T16:40:00Z">
        <w:r w:rsidR="00B634E6" w:rsidRPr="00EA700F" w:rsidDel="00F31C9B">
          <w:delText xml:space="preserve">sit </w:delText>
        </w:r>
      </w:del>
      <w:ins w:id="464" w:author="Michelle Leishman" w:date="2014-04-08T16:40:00Z">
        <w:r w:rsidR="00F31C9B">
          <w:t>were positioned</w:t>
        </w:r>
        <w:r w:rsidR="00F31C9B" w:rsidRPr="00EA700F">
          <w:t xml:space="preserve"> </w:t>
        </w:r>
      </w:ins>
      <w:r w:rsidR="00B634E6" w:rsidRPr="00EA700F">
        <w:t xml:space="preserve">at the negative end. Stable </w:t>
      </w:r>
      <w:proofErr w:type="spellStart"/>
      <w:proofErr w:type="gramStart"/>
      <w:r w:rsidR="00B634E6" w:rsidRPr="00EA700F">
        <w:t>baseflow</w:t>
      </w:r>
      <w:proofErr w:type="spellEnd"/>
      <w:r w:rsidR="00B634E6" w:rsidRPr="00EA700F">
        <w:t xml:space="preserve"> rivers</w:t>
      </w:r>
      <w:proofErr w:type="gramEnd"/>
      <w:r w:rsidR="00B634E6" w:rsidRPr="00EA700F">
        <w:t xml:space="preserve"> exhibit</w:t>
      </w:r>
      <w:ins w:id="465" w:author="Michelle Leishman" w:date="2014-04-08T16:40:00Z">
        <w:r w:rsidR="00F31C9B">
          <w:t>ed</w:t>
        </w:r>
      </w:ins>
      <w:r w:rsidR="00B634E6" w:rsidRPr="00EA700F">
        <w:t xml:space="preserve"> lower site mean wood density, and </w:t>
      </w:r>
      <w:del w:id="466" w:author="Michelle Leishman" w:date="2014-04-08T16:41:00Z">
        <w:r w:rsidR="00B634E6" w:rsidRPr="00EA700F" w:rsidDel="00F31C9B">
          <w:delText>a</w:delText>
        </w:r>
      </w:del>
      <w:ins w:id="467" w:author="Michelle Leishman" w:date="2014-04-08T16:41:00Z">
        <w:r w:rsidR="00F31C9B">
          <w:t>we</w:t>
        </w:r>
      </w:ins>
      <w:r w:rsidR="00B634E6" w:rsidRPr="00EA700F">
        <w:t xml:space="preserve">re clustered at the ‘mild’ positive end of the PC1 gradient. Unpredictable </w:t>
      </w:r>
      <w:proofErr w:type="spellStart"/>
      <w:r w:rsidR="00B634E6" w:rsidRPr="00EA700F">
        <w:t>baseflow</w:t>
      </w:r>
      <w:proofErr w:type="spellEnd"/>
      <w:r w:rsidR="00B634E6" w:rsidRPr="00EA700F">
        <w:t xml:space="preserve"> and unpredictable intermittent rivers overlap</w:t>
      </w:r>
      <w:ins w:id="468" w:author="Michelle Leishman" w:date="2014-04-08T16:41:00Z">
        <w:r w:rsidR="00F31C9B">
          <w:t>ped</w:t>
        </w:r>
      </w:ins>
      <w:r w:rsidR="00B634E6" w:rsidRPr="00EA700F">
        <w:t xml:space="preserve"> across PC1 and </w:t>
      </w:r>
      <w:ins w:id="469" w:author="Michelle Leishman" w:date="2014-04-08T16:41:00Z">
        <w:r w:rsidR="00F31C9B">
          <w:t>we</w:t>
        </w:r>
      </w:ins>
      <w:del w:id="470" w:author="Michelle Leishman" w:date="2014-04-08T16:41:00Z">
        <w:r w:rsidR="00B634E6" w:rsidRPr="00EA700F" w:rsidDel="00F31C9B">
          <w:delText>a</w:delText>
        </w:r>
      </w:del>
      <w:r w:rsidR="00B634E6" w:rsidRPr="00EA700F">
        <w:t xml:space="preserve">re located </w:t>
      </w:r>
      <w:commentRangeStart w:id="471"/>
      <w:r w:rsidR="00B634E6" w:rsidRPr="00EA700F">
        <w:t xml:space="preserve">distally </w:t>
      </w:r>
      <w:commentRangeEnd w:id="471"/>
      <w:r w:rsidR="00F31C9B">
        <w:rPr>
          <w:rStyle w:val="CommentReference"/>
        </w:rPr>
        <w:commentReference w:id="471"/>
      </w:r>
      <w:r w:rsidR="00B634E6" w:rsidRPr="00EA700F">
        <w:t xml:space="preserve">towards the ‘harsh’ negative end, and </w:t>
      </w:r>
      <w:ins w:id="472" w:author="Michelle Leishman" w:date="2014-04-08T16:41:00Z">
        <w:r w:rsidR="00F31C9B">
          <w:t>we</w:t>
        </w:r>
      </w:ins>
      <w:del w:id="473" w:author="Michelle Leishman" w:date="2014-04-08T16:41:00Z">
        <w:r w:rsidR="00B634E6" w:rsidRPr="00EA700F" w:rsidDel="00F31C9B">
          <w:delText>a</w:delText>
        </w:r>
      </w:del>
      <w:r w:rsidR="00B634E6" w:rsidRPr="00EA700F">
        <w:t xml:space="preserve">re associated with higher site mean wood density. </w:t>
      </w:r>
      <w:ins w:id="474" w:author="Michelle Leishman" w:date="2014-04-08T16:41:00Z">
        <w:r w:rsidR="00F31C9B">
          <w:t xml:space="preserve">The results of the PCA analysis confirmed </w:t>
        </w:r>
      </w:ins>
      <w:del w:id="475" w:author="Michelle Leishman" w:date="2014-04-08T16:42:00Z">
        <w:r w:rsidR="00B634E6" w:rsidRPr="00EA700F" w:rsidDel="00F31C9B">
          <w:delText xml:space="preserve">Here we see </w:delText>
        </w:r>
      </w:del>
      <w:r w:rsidR="00B634E6" w:rsidRPr="00EA700F">
        <w:t>the pattern of differentiation in wood density between hydrological classes</w:t>
      </w:r>
      <w:del w:id="476" w:author="Michelle Leishman" w:date="2014-04-08T16:42:00Z">
        <w:r w:rsidR="00B634E6" w:rsidRPr="00EA700F" w:rsidDel="00F31C9B">
          <w:delText xml:space="preserve"> reiterated</w:delText>
        </w:r>
      </w:del>
      <w:r w:rsidR="00B634E6" w:rsidRPr="00EA700F">
        <w:t xml:space="preserve">, and </w:t>
      </w:r>
      <w:ins w:id="477" w:author="Michelle Leishman" w:date="2014-04-08T16:42:00Z">
        <w:r w:rsidR="00F31C9B">
          <w:t xml:space="preserve">illustrated that variation in wood density is largely described </w:t>
        </w:r>
      </w:ins>
      <w:del w:id="478" w:author="Michelle Leishman" w:date="2014-04-08T16:42:00Z">
        <w:r w:rsidR="00B634E6" w:rsidRPr="00EA700F" w:rsidDel="00F31C9B">
          <w:delText>largely reduced to</w:delText>
        </w:r>
      </w:del>
      <w:ins w:id="479" w:author="Michelle Leishman" w:date="2014-04-08T16:42:00Z">
        <w:r w:rsidR="00F31C9B">
          <w:t>by</w:t>
        </w:r>
      </w:ins>
      <w:r w:rsidR="00B634E6" w:rsidRPr="00EA700F">
        <w:t xml:space="preserve"> a single axis of variation</w:t>
      </w:r>
      <w:ins w:id="480" w:author="Michelle Leishman" w:date="2014-04-08T16:43:00Z">
        <w:r w:rsidR="00F31C9B">
          <w:t xml:space="preserve"> from low to high variability in flow</w:t>
        </w:r>
      </w:ins>
      <w:r w:rsidR="00B634E6" w:rsidRPr="00EA700F">
        <w:t>.</w:t>
      </w:r>
    </w:p>
    <w:p w14:paraId="68B31D1F" w14:textId="77777777" w:rsidR="00B634E6" w:rsidRPr="00EA700F" w:rsidRDefault="00B634E6" w:rsidP="00A22B81">
      <w:pPr>
        <w:tabs>
          <w:tab w:val="left" w:pos="3456"/>
        </w:tabs>
        <w:spacing w:line="360" w:lineRule="auto"/>
        <w:jc w:val="both"/>
      </w:pPr>
    </w:p>
    <w:p w14:paraId="4E95C12D" w14:textId="79AF24EC" w:rsidR="00650D8B" w:rsidRPr="00EA700F" w:rsidDel="00F31C9B" w:rsidRDefault="00650D8B" w:rsidP="00A22B81">
      <w:pPr>
        <w:tabs>
          <w:tab w:val="left" w:pos="3456"/>
        </w:tabs>
        <w:spacing w:line="360" w:lineRule="auto"/>
        <w:jc w:val="both"/>
        <w:rPr>
          <w:del w:id="481" w:author="Michelle Leishman" w:date="2014-04-08T16:44:00Z"/>
        </w:rPr>
      </w:pPr>
    </w:p>
    <w:p w14:paraId="14E2F9E4" w14:textId="4F287947" w:rsidR="00650D8B" w:rsidRPr="00EA700F" w:rsidDel="00F31C9B" w:rsidRDefault="00650D8B" w:rsidP="00A22B81">
      <w:pPr>
        <w:tabs>
          <w:tab w:val="left" w:pos="3456"/>
        </w:tabs>
        <w:spacing w:line="360" w:lineRule="auto"/>
        <w:jc w:val="both"/>
        <w:rPr>
          <w:del w:id="482" w:author="Michelle Leishman" w:date="2014-04-08T16:44:00Z"/>
        </w:rPr>
      </w:pPr>
    </w:p>
    <w:p w14:paraId="6D8C8956" w14:textId="5EC18942" w:rsidR="00650D8B" w:rsidRPr="00EA700F" w:rsidDel="00F31C9B" w:rsidRDefault="00650D8B" w:rsidP="00A22B81">
      <w:pPr>
        <w:tabs>
          <w:tab w:val="left" w:pos="3456"/>
        </w:tabs>
        <w:spacing w:line="360" w:lineRule="auto"/>
        <w:jc w:val="both"/>
        <w:rPr>
          <w:del w:id="483" w:author="Michelle Leishman" w:date="2014-04-08T16:44:00Z"/>
        </w:rPr>
      </w:pPr>
    </w:p>
    <w:p w14:paraId="2FC25891" w14:textId="41BB9B78" w:rsidR="00650D8B" w:rsidRPr="00EA700F" w:rsidDel="00F31C9B" w:rsidRDefault="00650D8B" w:rsidP="00A22B81">
      <w:pPr>
        <w:tabs>
          <w:tab w:val="left" w:pos="3456"/>
        </w:tabs>
        <w:spacing w:line="360" w:lineRule="auto"/>
        <w:jc w:val="both"/>
        <w:rPr>
          <w:del w:id="484" w:author="Michelle Leishman" w:date="2014-04-08T16:44:00Z"/>
        </w:rPr>
      </w:pPr>
    </w:p>
    <w:p w14:paraId="10D03204" w14:textId="77777777" w:rsidR="00650D8B" w:rsidRPr="00EA700F" w:rsidRDefault="00650D8B" w:rsidP="00A22B81">
      <w:pPr>
        <w:tabs>
          <w:tab w:val="left" w:pos="3456"/>
        </w:tabs>
        <w:spacing w:line="360" w:lineRule="auto"/>
        <w:jc w:val="both"/>
      </w:pPr>
    </w:p>
    <w:p w14:paraId="3A711B0F" w14:textId="637B260F" w:rsidR="00B634E6" w:rsidRPr="00EA700F" w:rsidRDefault="00650D8B" w:rsidP="00A22B81">
      <w:pPr>
        <w:spacing w:line="360" w:lineRule="auto"/>
        <w:jc w:val="both"/>
        <w:rPr>
          <w:b/>
        </w:rPr>
      </w:pPr>
      <w:commentRangeStart w:id="485"/>
      <w:r w:rsidRPr="00EA700F">
        <w:rPr>
          <w:b/>
        </w:rPr>
        <w:t>Discussion</w:t>
      </w:r>
      <w:commentRangeEnd w:id="485"/>
      <w:r w:rsidR="00DC2070">
        <w:rPr>
          <w:rStyle w:val="CommentReference"/>
        </w:rPr>
        <w:commentReference w:id="485"/>
      </w:r>
    </w:p>
    <w:p w14:paraId="2027DE66" w14:textId="01A1416F" w:rsidR="00B634E6" w:rsidRPr="00EA700F" w:rsidRDefault="006B1A67" w:rsidP="00A22B81">
      <w:pPr>
        <w:spacing w:line="360" w:lineRule="auto"/>
        <w:jc w:val="both"/>
      </w:pPr>
      <w:commentRangeStart w:id="486"/>
      <w:r>
        <w:t>T</w:t>
      </w:r>
      <w:r w:rsidR="00B634E6" w:rsidRPr="00EA700F">
        <w:t>hese</w:t>
      </w:r>
      <w:commentRangeEnd w:id="486"/>
      <w:r w:rsidR="00F31C9B">
        <w:rPr>
          <w:rStyle w:val="CommentReference"/>
        </w:rPr>
        <w:commentReference w:id="486"/>
      </w:r>
      <w:r w:rsidR="00B634E6" w:rsidRPr="00EA700F">
        <w:t xml:space="preserve"> results lend credibility to broad-scale </w:t>
      </w:r>
      <w:proofErr w:type="spellStart"/>
      <w:r w:rsidR="00B634E6" w:rsidRPr="00EA700F">
        <w:t>ecohydrological</w:t>
      </w:r>
      <w:proofErr w:type="spellEnd"/>
      <w:r w:rsidR="00B634E6" w:rsidRPr="00EA700F">
        <w:t xml:space="preserve"> classification as a coarse but useful tool in </w:t>
      </w:r>
      <w:ins w:id="487" w:author="Dr Kirstie Fryirs" w:date="2014-04-03T08:17:00Z">
        <w:r w:rsidR="00B118A6">
          <w:t xml:space="preserve">understanding </w:t>
        </w:r>
      </w:ins>
      <w:r w:rsidR="00B634E6" w:rsidRPr="00EA700F">
        <w:t xml:space="preserve">riparian </w:t>
      </w:r>
      <w:commentRangeStart w:id="488"/>
      <w:r w:rsidR="00B634E6" w:rsidRPr="00EA700F">
        <w:t>functional ecology</w:t>
      </w:r>
      <w:commentRangeEnd w:id="488"/>
      <w:r w:rsidR="00F31C9B">
        <w:rPr>
          <w:rStyle w:val="CommentReference"/>
        </w:rPr>
        <w:commentReference w:id="488"/>
      </w:r>
      <w:r w:rsidR="00B634E6" w:rsidRPr="00EA700F">
        <w:t xml:space="preserve">. </w:t>
      </w:r>
      <w:commentRangeStart w:id="489"/>
      <w:r w:rsidR="00B634E6" w:rsidRPr="00EA700F">
        <w:t>Where river systems belong to different hydrological classes but are spatially or climatically close, it makes sense to dig deeper than lumped categorical comparisons and compare continuous hydrological parameters</w:t>
      </w:r>
      <w:commentRangeEnd w:id="489"/>
      <w:r w:rsidR="00B118A6">
        <w:rPr>
          <w:rStyle w:val="CommentReference"/>
        </w:rPr>
        <w:commentReference w:id="489"/>
      </w:r>
      <w:r w:rsidR="00B634E6" w:rsidRPr="00EA700F">
        <w:t xml:space="preserve">. </w:t>
      </w:r>
    </w:p>
    <w:p w14:paraId="348BC1A0" w14:textId="4E2145B2" w:rsidR="00B634E6" w:rsidRPr="00EA700F" w:rsidRDefault="00B634E6" w:rsidP="00A22B81">
      <w:pPr>
        <w:spacing w:line="360" w:lineRule="auto"/>
        <w:jc w:val="both"/>
      </w:pPr>
      <w:r w:rsidRPr="00EA700F">
        <w:t xml:space="preserve">We found that wood density increased with intensity of flooding disturbance. Wood density was not </w:t>
      </w:r>
      <w:commentRangeStart w:id="490"/>
      <w:r w:rsidRPr="00EA700F">
        <w:t xml:space="preserve">correlated with the frequency of high flow periods, which individually may not correspond to </w:t>
      </w:r>
      <w:commentRangeEnd w:id="490"/>
      <w:r w:rsidR="00B118A6">
        <w:rPr>
          <w:rStyle w:val="CommentReference"/>
        </w:rPr>
        <w:commentReference w:id="490"/>
      </w:r>
      <w:r w:rsidRPr="00EA700F">
        <w:t xml:space="preserve">significant disturbance events, depending on the hydrological characteristics of the given river. Rather, it was the actual magnitude of flow during high flow periods that was important. The observation that variability but not average values of flood rise and fall rates </w:t>
      </w:r>
      <w:del w:id="491" w:author="Michelle Leishman" w:date="2014-04-08T16:58:00Z">
        <w:r w:rsidRPr="00EA700F" w:rsidDel="005D0A6C">
          <w:delText xml:space="preserve">predicted </w:delText>
        </w:r>
      </w:del>
      <w:ins w:id="492" w:author="Michelle Leishman" w:date="2014-04-08T16:58:00Z">
        <w:r w:rsidR="005D0A6C">
          <w:t>was associated with</w:t>
        </w:r>
        <w:r w:rsidR="005D0A6C" w:rsidRPr="00EA700F">
          <w:t xml:space="preserve"> </w:t>
        </w:r>
      </w:ins>
      <w:r w:rsidRPr="00EA700F">
        <w:t>wood density, indicates the influence of low frequency, intensely flashy outlier flow events not captured by the mean</w:t>
      </w:r>
      <w:ins w:id="493" w:author="Dr Kirstie Fryirs" w:date="2014-04-03T08:18:00Z">
        <w:r w:rsidR="00B118A6">
          <w:t xml:space="preserve"> as </w:t>
        </w:r>
        <w:del w:id="494" w:author="Michelle Leishman" w:date="2014-04-08T16:59:00Z">
          <w:r w:rsidR="00B118A6" w:rsidDel="005D0A6C">
            <w:delText>indicators of wood density</w:delText>
          </w:r>
        </w:del>
      </w:ins>
      <w:ins w:id="495" w:author="Michelle Leishman" w:date="2014-04-08T16:59:00Z">
        <w:r w:rsidR="005D0A6C">
          <w:t>important hydrological drivers</w:t>
        </w:r>
      </w:ins>
      <w:r w:rsidRPr="00EA700F">
        <w:t xml:space="preserve">.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w:t>
      </w:r>
      <w:commentRangeStart w:id="496"/>
      <w:r w:rsidRPr="00EA700F">
        <w:t>conditions</w:t>
      </w:r>
      <w:commentRangeEnd w:id="496"/>
      <w:r w:rsidR="005D0A6C">
        <w:rPr>
          <w:rStyle w:val="CommentReference"/>
        </w:rPr>
        <w:commentReference w:id="496"/>
      </w:r>
      <w:r w:rsidRPr="00EA700F">
        <w:t xml:space="preserve">. </w:t>
      </w:r>
      <w:ins w:id="497" w:author="James Lawson" w:date="2014-04-23T15:51:00Z">
        <w:r w:rsidR="00E2757B">
          <w:t>This observation</w:t>
        </w:r>
      </w:ins>
      <w:commentRangeStart w:id="498"/>
      <w:ins w:id="499" w:author="James Lawson" w:date="2014-04-14T14:36:00Z">
        <w:r w:rsidR="003C657A">
          <w:t xml:space="preserve"> also suggests that selection is taking place on the adult stage rather than on seedlings</w:t>
        </w:r>
      </w:ins>
      <w:ins w:id="500" w:author="James Lawson" w:date="2014-04-23T15:51:00Z">
        <w:r w:rsidR="00E2757B">
          <w:t xml:space="preserve"> – indicating that </w:t>
        </w:r>
      </w:ins>
      <w:ins w:id="501" w:author="James Lawson" w:date="2014-04-23T15:52:00Z">
        <w:r w:rsidR="00E2757B">
          <w:t xml:space="preserve">survival </w:t>
        </w:r>
      </w:ins>
      <w:ins w:id="502" w:author="James Lawson" w:date="2014-04-23T15:53:00Z">
        <w:r w:rsidR="00E2757B">
          <w:t xml:space="preserve">is more influential on population </w:t>
        </w:r>
      </w:ins>
      <w:ins w:id="503" w:author="James Lawson" w:date="2014-04-23T16:54:00Z">
        <w:r w:rsidR="00BF3D08">
          <w:t>dynamics</w:t>
        </w:r>
      </w:ins>
      <w:ins w:id="504" w:author="James Lawson" w:date="2014-04-23T15:53:00Z">
        <w:r w:rsidR="00E2757B">
          <w:t xml:space="preserve"> in these environments than individual growth or fecundity</w:t>
        </w:r>
      </w:ins>
      <w:ins w:id="505" w:author="James Lawson" w:date="2014-04-23T15:52:00Z">
        <w:r w:rsidR="00E2757B">
          <w:t xml:space="preserve"> </w:t>
        </w:r>
      </w:ins>
      <w:ins w:id="506" w:author="James Lawson" w:date="2014-04-23T15:53:00Z">
        <w:r w:rsidR="00E2757B">
          <w:fldChar w:fldCharType="begin" w:fldLock="1"/>
        </w:r>
      </w:ins>
      <w:r w:rsidR="00784D54">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E2757B">
        <w:fldChar w:fldCharType="separate"/>
      </w:r>
      <w:r w:rsidR="00784D54" w:rsidRPr="00784D54">
        <w:rPr>
          <w:noProof/>
        </w:rPr>
        <w:t xml:space="preserve">(Adler </w:t>
      </w:r>
      <w:r w:rsidR="00784D54" w:rsidRPr="00784D54">
        <w:rPr>
          <w:i/>
          <w:noProof/>
        </w:rPr>
        <w:t>et al.</w:t>
      </w:r>
      <w:r w:rsidR="00784D54" w:rsidRPr="00784D54">
        <w:rPr>
          <w:noProof/>
        </w:rPr>
        <w:t xml:space="preserve"> 2014)</w:t>
      </w:r>
      <w:ins w:id="507" w:author="James Lawson" w:date="2014-04-23T15:53:00Z">
        <w:r w:rsidR="00E2757B">
          <w:fldChar w:fldCharType="end"/>
        </w:r>
      </w:ins>
      <w:ins w:id="508" w:author="James Lawson" w:date="2014-04-14T14:36:00Z">
        <w:r w:rsidR="003C657A">
          <w:t xml:space="preserve">. </w:t>
        </w:r>
      </w:ins>
      <w:commentRangeEnd w:id="498"/>
      <w:ins w:id="509" w:author="James Lawson" w:date="2014-04-14T14:44:00Z">
        <w:r w:rsidR="003C657A">
          <w:rPr>
            <w:rStyle w:val="CommentReference"/>
          </w:rPr>
          <w:commentReference w:id="498"/>
        </w:r>
      </w:ins>
      <w:r w:rsidRPr="00EA700F">
        <w:t xml:space="preserve">We therefore suggest that </w:t>
      </w:r>
      <w:commentRangeStart w:id="510"/>
      <w:commentRangeStart w:id="511"/>
      <w:r w:rsidRPr="00EA700F">
        <w:t xml:space="preserve">a ‘brick house’ ecological </w:t>
      </w:r>
      <w:commentRangeEnd w:id="510"/>
      <w:r w:rsidR="005D0A6C">
        <w:rPr>
          <w:rStyle w:val="CommentReference"/>
        </w:rPr>
        <w:commentReference w:id="510"/>
      </w:r>
      <w:commentRangeEnd w:id="511"/>
      <w:r w:rsidR="003C657A">
        <w:rPr>
          <w:rStyle w:val="CommentReference"/>
        </w:rPr>
        <w:commentReference w:id="511"/>
      </w:r>
      <w:r w:rsidRPr="00EA700F">
        <w:t xml:space="preserve">strategy is selected for in riparian environments that experience intense </w:t>
      </w:r>
      <w:commentRangeStart w:id="512"/>
      <w:r w:rsidRPr="00EA700F">
        <w:t>flooding</w:t>
      </w:r>
      <w:commentRangeEnd w:id="512"/>
      <w:r w:rsidR="00B118A6">
        <w:rPr>
          <w:rStyle w:val="CommentReference"/>
        </w:rPr>
        <w:commentReference w:id="512"/>
      </w:r>
      <w:r w:rsidRPr="00EA700F">
        <w:t xml:space="preserve">. This suggestion concurs with </w:t>
      </w:r>
      <w:commentRangeStart w:id="513"/>
      <w:r w:rsidRPr="00EA700F">
        <w:t xml:space="preserve">findings </w:t>
      </w:r>
      <w:commentRangeEnd w:id="513"/>
      <w:r w:rsidR="005D0A6C">
        <w:rPr>
          <w:rStyle w:val="CommentReference"/>
        </w:rPr>
        <w:commentReference w:id="513"/>
      </w:r>
      <w:r w:rsidRPr="00EA700F">
        <w:t xml:space="preserve">that trees </w:t>
      </w:r>
      <w:ins w:id="514" w:author="James Lawson" w:date="2014-04-14T14:29:00Z">
        <w:r w:rsidR="003C657A">
          <w:t xml:space="preserve">on windy slopes </w:t>
        </w:r>
      </w:ins>
      <w:r w:rsidRPr="00EA700F">
        <w:t xml:space="preserve">tend to overcompensate for mechanical stress, with investment in defences increasing cumulatively in response to rare, extreme events (Cohen &amp; </w:t>
      </w:r>
      <w:proofErr w:type="spellStart"/>
      <w:r w:rsidRPr="00EA700F">
        <w:t>Mangel</w:t>
      </w:r>
      <w:proofErr w:type="spellEnd"/>
      <w:r w:rsidRPr="00EA700F">
        <w:t xml:space="preserve"> 1999, </w:t>
      </w:r>
      <w:proofErr w:type="spellStart"/>
      <w:r w:rsidRPr="00EA700F">
        <w:t>Telewski</w:t>
      </w:r>
      <w:proofErr w:type="spellEnd"/>
      <w:r w:rsidRPr="00EA700F">
        <w:t xml:space="preserve"> 1995). </w:t>
      </w:r>
    </w:p>
    <w:p w14:paraId="708FF768" w14:textId="053D4D72" w:rsidR="00B634E6" w:rsidRPr="00EA700F" w:rsidRDefault="005D0A6C" w:rsidP="00A22B81">
      <w:pPr>
        <w:spacing w:line="360" w:lineRule="auto"/>
        <w:jc w:val="both"/>
      </w:pPr>
      <w:ins w:id="515" w:author="Michelle Leishman" w:date="2014-04-08T17:04:00Z">
        <w:r>
          <w:t>M</w:t>
        </w:r>
        <w:r w:rsidRPr="00EA700F">
          <w:t xml:space="preserve">ean wood density </w:t>
        </w:r>
      </w:ins>
      <w:del w:id="516" w:author="Michelle Leishman" w:date="2014-04-08T17:04:00Z">
        <w:r w:rsidR="00B634E6" w:rsidRPr="00EA700F" w:rsidDel="005D0A6C">
          <w:delText xml:space="preserve">Predictability of water availability in the riparian zone </w:delText>
        </w:r>
      </w:del>
      <w:r w:rsidR="00B634E6" w:rsidRPr="00EA700F">
        <w:t xml:space="preserve">was also strongly </w:t>
      </w:r>
      <w:del w:id="517" w:author="Michelle Leishman" w:date="2014-04-08T17:02:00Z">
        <w:r w:rsidR="00B634E6" w:rsidRPr="00EA700F" w:rsidDel="005D0A6C">
          <w:delText>predictive o</w:delText>
        </w:r>
      </w:del>
      <w:ins w:id="518" w:author="Michelle Leishman" w:date="2014-04-08T17:02:00Z">
        <w:r>
          <w:t>associated with</w:t>
        </w:r>
      </w:ins>
      <w:ins w:id="519" w:author="Michelle Leishman" w:date="2014-04-08T17:04:00Z">
        <w:r>
          <w:t xml:space="preserve"> </w:t>
        </w:r>
      </w:ins>
      <w:ins w:id="520" w:author="Michelle Leishman" w:date="2014-04-08T17:05:00Z">
        <w:r>
          <w:t>p</w:t>
        </w:r>
      </w:ins>
      <w:ins w:id="521" w:author="Michelle Leishman" w:date="2014-04-08T17:04:00Z">
        <w:r w:rsidRPr="00EA700F">
          <w:t xml:space="preserve">redictability of water availability in the riparian </w:t>
        </w:r>
        <w:proofErr w:type="gramStart"/>
        <w:r w:rsidRPr="00EA700F">
          <w:t xml:space="preserve">zone </w:t>
        </w:r>
      </w:ins>
      <w:proofErr w:type="gramEnd"/>
      <w:del w:id="522" w:author="Michelle Leishman" w:date="2014-04-08T17:02:00Z">
        <w:r w:rsidR="00B634E6" w:rsidRPr="00EA700F" w:rsidDel="005D0A6C">
          <w:delText>f</w:delText>
        </w:r>
      </w:del>
      <w:del w:id="523" w:author="Michelle Leishman" w:date="2014-04-08T17:04:00Z">
        <w:r w:rsidR="00B634E6" w:rsidRPr="00EA700F" w:rsidDel="005D0A6C">
          <w:delText xml:space="preserve"> mean wood density</w:delText>
        </w:r>
      </w:del>
      <w:r w:rsidR="00B634E6" w:rsidRPr="00EA700F">
        <w:t xml:space="preserve">. We can extend the observation about the influence of intense ‘pulse’ flow events on wood density: plants living in environments where flow occurs unpredictably and largely within specific events, rather than being evenly distributed throughout time, </w:t>
      </w:r>
      <w:del w:id="524" w:author="Michelle Leishman" w:date="2014-04-08T17:06:00Z">
        <w:r w:rsidR="00B634E6" w:rsidRPr="00EA700F" w:rsidDel="005D0A6C">
          <w:delText xml:space="preserve">will </w:delText>
        </w:r>
      </w:del>
      <w:ins w:id="525" w:author="Michelle Leishman" w:date="2014-04-08T17:06:00Z">
        <w:r>
          <w:t>are likely to</w:t>
        </w:r>
        <w:r w:rsidRPr="00EA700F">
          <w:t xml:space="preserve"> </w:t>
        </w:r>
      </w:ins>
      <w:r w:rsidR="00B634E6" w:rsidRPr="00EA700F">
        <w:t xml:space="preserve">experience more intense pulses of water stress. </w:t>
      </w:r>
    </w:p>
    <w:p w14:paraId="5E133A47" w14:textId="04A4B25B" w:rsidR="00B634E6" w:rsidRPr="00EA700F" w:rsidRDefault="00B634E6" w:rsidP="00A22B81">
      <w:pPr>
        <w:spacing w:line="360" w:lineRule="auto"/>
        <w:jc w:val="both"/>
      </w:pPr>
      <w:r w:rsidRPr="00EA700F">
        <w:lastRenderedPageBreak/>
        <w:t>High wood density may be symptomatic of wood anatomy strategies that allow plants to tolerate water stress</w:t>
      </w:r>
      <w:r w:rsidR="009D2CA8">
        <w:t xml:space="preserve"> </w:t>
      </w:r>
      <w:r w:rsidR="009D2CA8">
        <w:fldChar w:fldCharType="begin" w:fldLock="1"/>
      </w:r>
      <w:r w:rsidR="00784D54">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lt;i&gt;et al.&lt;/i&gt; 2001; Jacobsen &amp; Ewers 2005; Jacobsen &lt;i&gt;et al.&lt;/i&gt; 2007)" }, "properties" : { "noteIndex" : 0 }, "schema" : "https://github.com/citation-style-language/schema/raw/master/csl-citation.json" }</w:instrText>
      </w:r>
      <w:r w:rsidR="009D2CA8">
        <w:fldChar w:fldCharType="separate"/>
      </w:r>
      <w:r w:rsidR="00784D54" w:rsidRPr="00784D54">
        <w:rPr>
          <w:noProof/>
        </w:rPr>
        <w:t xml:space="preserve">(Hacke </w:t>
      </w:r>
      <w:r w:rsidR="00784D54" w:rsidRPr="00784D54">
        <w:rPr>
          <w:i/>
          <w:noProof/>
        </w:rPr>
        <w:t>et al.</w:t>
      </w:r>
      <w:r w:rsidR="00784D54" w:rsidRPr="00784D54">
        <w:rPr>
          <w:noProof/>
        </w:rPr>
        <w:t xml:space="preserve"> 2001; Jacobsen &amp; Ewers 2005; Jacobsen </w:t>
      </w:r>
      <w:r w:rsidR="00784D54" w:rsidRPr="00784D54">
        <w:rPr>
          <w:i/>
          <w:noProof/>
        </w:rPr>
        <w:t>et al.</w:t>
      </w:r>
      <w:r w:rsidR="00784D54" w:rsidRPr="00784D54">
        <w:rPr>
          <w:noProof/>
        </w:rPr>
        <w:t xml:space="preserve"> 2007)</w:t>
      </w:r>
      <w:r w:rsidR="009D2CA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9D2CA8">
        <w:fldChar w:fldCharType="begin" w:fldLock="1"/>
      </w:r>
      <w:r w:rsidR="00784D54">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9D2CA8">
        <w:fldChar w:fldCharType="separate"/>
      </w:r>
      <w:r w:rsidR="00784D54" w:rsidRPr="00784D54">
        <w:rPr>
          <w:noProof/>
        </w:rPr>
        <w:t xml:space="preserve">(Martínez-Cabrera </w:t>
      </w:r>
      <w:r w:rsidR="00784D54" w:rsidRPr="00784D54">
        <w:rPr>
          <w:i/>
          <w:noProof/>
        </w:rPr>
        <w:t>et al.</w:t>
      </w:r>
      <w:r w:rsidR="00784D54" w:rsidRPr="00784D54">
        <w:rPr>
          <w:noProof/>
        </w:rPr>
        <w:t xml:space="preserve">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784D54">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plt046", "title" : "Fibre wall and lumen fractions drive wood density variation across 24 Australian angiosperms", "type" : "article-journal", "volume" : "5" }, "uris" : [ "http://www.mendeley.com/documents/?uuid=0812d6a9-5781-4e1a-829c-9bb7472beae1" ] } ], "mendeley" : { "previouslyFormattedCitation" : "(Lens &lt;i&gt;et al.&lt;/i&gt; 2011; Zieminska &lt;i&gt;et al.&lt;/i&gt; 2013)" }, "properties" : { "noteIndex" : 0 }, "schema" : "https://github.com/citation-style-language/schema/raw/master/csl-citation.json" }</w:instrText>
      </w:r>
      <w:r w:rsidR="009D2CA8">
        <w:fldChar w:fldCharType="separate"/>
      </w:r>
      <w:r w:rsidR="00784D54" w:rsidRPr="00784D54">
        <w:rPr>
          <w:noProof/>
        </w:rPr>
        <w:t xml:space="preserve">(Lens </w:t>
      </w:r>
      <w:r w:rsidR="00784D54" w:rsidRPr="00784D54">
        <w:rPr>
          <w:i/>
          <w:noProof/>
        </w:rPr>
        <w:t>et al.</w:t>
      </w:r>
      <w:r w:rsidR="00784D54" w:rsidRPr="00784D54">
        <w:rPr>
          <w:noProof/>
        </w:rPr>
        <w:t xml:space="preserve"> 2011; Zieminska </w:t>
      </w:r>
      <w:r w:rsidR="00784D54" w:rsidRPr="00784D54">
        <w:rPr>
          <w:i/>
          <w:noProof/>
        </w:rPr>
        <w:t>et al.</w:t>
      </w:r>
      <w:r w:rsidR="00784D54" w:rsidRPr="00784D54">
        <w:rPr>
          <w:noProof/>
        </w:rPr>
        <w:t xml:space="preserve"> 2013)</w:t>
      </w:r>
      <w:r w:rsidR="009D2CA8">
        <w:fldChar w:fldCharType="end"/>
      </w:r>
      <w:r w:rsidR="009D2CA8">
        <w:t xml:space="preserve"> </w:t>
      </w:r>
      <w:r w:rsidRPr="00EA700F">
        <w:t xml:space="preserve">and/or aboveground biomass production traits, both of which are tangentially related to wood </w:t>
      </w:r>
      <w:commentRangeStart w:id="526"/>
      <w:r w:rsidRPr="00EA700F">
        <w:t>density</w:t>
      </w:r>
      <w:commentRangeEnd w:id="526"/>
      <w:r w:rsidR="005D0A6C">
        <w:rPr>
          <w:rStyle w:val="CommentReference"/>
        </w:rPr>
        <w:commentReference w:id="526"/>
      </w:r>
      <w:r w:rsidRPr="00EA700F">
        <w:t>.</w:t>
      </w:r>
      <w:ins w:id="527" w:author="Michelle Leishman" w:date="2014-04-08T17:08:00Z">
        <w:r w:rsidR="005D0A6C">
          <w:t xml:space="preserve"> </w:t>
        </w:r>
      </w:ins>
      <w:ins w:id="528" w:author="James Lawson" w:date="2014-04-14T14:24:00Z">
        <w:r w:rsidR="00E773FF">
          <w:t xml:space="preserve">Barring ephemeral </w:t>
        </w:r>
        <w:proofErr w:type="spellStart"/>
        <w:r w:rsidR="00E773FF">
          <w:t>dryland</w:t>
        </w:r>
        <w:proofErr w:type="spellEnd"/>
        <w:r w:rsidR="00E773FF">
          <w:t xml:space="preserve"> rivers, most riparian environments are not usually highly water stressed, </w:t>
        </w:r>
      </w:ins>
      <w:ins w:id="529" w:author="James Lawson" w:date="2014-04-14T15:06:00Z">
        <w:r w:rsidR="003C657A">
          <w:t>so specifically constructing</w:t>
        </w:r>
      </w:ins>
      <w:ins w:id="530" w:author="James Lawson" w:date="2014-04-14T15:07:00Z">
        <w:r w:rsidR="003C657A">
          <w:t xml:space="preserve"> woody tissue to deal with constant water stress may not be advantageous.</w:t>
        </w:r>
      </w:ins>
      <w:ins w:id="531" w:author="James Lawson" w:date="2014-04-14T14:25:00Z">
        <w:r w:rsidR="00E773FF">
          <w:t xml:space="preserve"> </w:t>
        </w:r>
      </w:ins>
      <w:ins w:id="532" w:author="James Lawson" w:date="2014-04-14T15:07:00Z">
        <w:r w:rsidR="003C657A">
          <w:t>F</w:t>
        </w:r>
      </w:ins>
      <w:ins w:id="533" w:author="James Lawson" w:date="2014-04-14T14:25:00Z">
        <w:r w:rsidR="00E773FF">
          <w:t xml:space="preserve">or plants that are habituated to plentiful soil moisture, </w:t>
        </w:r>
      </w:ins>
      <w:ins w:id="534" w:author="James Lawson" w:date="2014-04-14T15:07:00Z">
        <w:r w:rsidR="003C657A">
          <w:t xml:space="preserve">however, </w:t>
        </w:r>
      </w:ins>
      <w:ins w:id="535" w:author="James Lawson" w:date="2014-04-14T14:28:00Z">
        <w:r w:rsidR="00E773FF">
          <w:t>having no</w:t>
        </w:r>
      </w:ins>
      <w:ins w:id="536" w:author="James Lawson" w:date="2014-04-14T14:27:00Z">
        <w:r w:rsidR="00E773FF">
          <w:t xml:space="preserve"> backup strategy for</w:t>
        </w:r>
      </w:ins>
      <w:ins w:id="537" w:author="James Lawson" w:date="2014-04-14T15:07:00Z">
        <w:r w:rsidR="003C657A">
          <w:t xml:space="preserve"> surviving</w:t>
        </w:r>
      </w:ins>
      <w:ins w:id="538" w:author="James Lawson" w:date="2014-04-14T14:27:00Z">
        <w:r w:rsidR="00E773FF">
          <w:t xml:space="preserve"> drought conditions </w:t>
        </w:r>
      </w:ins>
      <w:ins w:id="539" w:author="James Lawson" w:date="2014-04-14T15:07:00Z">
        <w:r w:rsidR="003C657A">
          <w:t>may</w:t>
        </w:r>
      </w:ins>
      <w:ins w:id="540" w:author="James Lawson" w:date="2014-04-14T14:28:00Z">
        <w:r w:rsidR="00E773FF">
          <w:t xml:space="preserve"> be risky.</w:t>
        </w:r>
      </w:ins>
    </w:p>
    <w:p w14:paraId="22AFAC68" w14:textId="6B00C92A" w:rsidR="00B634E6" w:rsidRPr="00EA700F" w:rsidRDefault="00B634E6" w:rsidP="00A22B81">
      <w:pPr>
        <w:spacing w:line="360" w:lineRule="auto"/>
        <w:jc w:val="both"/>
      </w:pPr>
      <w:r w:rsidRPr="00EA700F">
        <w:t xml:space="preserve">A more compelling rationale for our findings is that riparian woody plants </w:t>
      </w:r>
      <w:commentRangeStart w:id="541"/>
      <w:r w:rsidRPr="00EA700F">
        <w:t>are again overcompensating for the possibility of rare</w:t>
      </w:r>
      <w:r w:rsidR="006E5D88">
        <w:t>,</w:t>
      </w:r>
      <w:r w:rsidRPr="00EA700F">
        <w:t xml:space="preserve"> life-or-death stress events.</w:t>
      </w:r>
      <w:commentRangeEnd w:id="541"/>
      <w:r w:rsidR="00E773FF">
        <w:rPr>
          <w:rStyle w:val="CommentReference"/>
        </w:rPr>
        <w:commentReference w:id="541"/>
      </w:r>
      <w:r w:rsidRPr="00EA700F">
        <w:t xml:space="preserve">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784D54">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Chico &amp; Aranda 2002b; Valladares &lt;i&gt;et al.&lt;/i&gt; 2002a)" }, "properties" : { "noteIndex" : 0 }, "schema" : "https://github.com/citation-style-language/schema/raw/master/csl-citation.json" }</w:instrText>
      </w:r>
      <w:r w:rsidR="00FC0DFA">
        <w:fldChar w:fldCharType="separate"/>
      </w:r>
      <w:r w:rsidR="00784D54" w:rsidRPr="00784D54">
        <w:rPr>
          <w:noProof/>
        </w:rPr>
        <w:t xml:space="preserve">(Valladares, Chico &amp; Aranda 2002b; Valladares </w:t>
      </w:r>
      <w:r w:rsidR="00784D54" w:rsidRPr="00784D54">
        <w:rPr>
          <w:i/>
          <w:noProof/>
        </w:rPr>
        <w:t>et al.</w:t>
      </w:r>
      <w:r w:rsidR="00784D54" w:rsidRPr="00784D54">
        <w:rPr>
          <w:noProof/>
        </w:rPr>
        <w:t xml:space="preserve"> 2002a)</w:t>
      </w:r>
      <w:r w:rsidR="00FC0DFA">
        <w:fldChar w:fldCharType="end"/>
      </w:r>
      <w:r w:rsidR="00FC0DFA">
        <w:t xml:space="preserve"> </w:t>
      </w:r>
      <w:r w:rsidRPr="00EA700F">
        <w:t>and conservative resource-use phenotypes such as high</w:t>
      </w:r>
      <w:ins w:id="542" w:author="James Lawson" w:date="2014-04-14T15:09:00Z">
        <w:r w:rsidR="003C657A">
          <w:t>er</w:t>
        </w:r>
      </w:ins>
      <w:r w:rsidRPr="00EA700F">
        <w:t xml:space="preserve"> wood density would be favoured </w:t>
      </w:r>
      <w:ins w:id="543" w:author="James Lawson" w:date="2014-04-22T13:56:00Z">
        <w:r w:rsidR="00F40ED3">
          <w:fldChar w:fldCharType="begin" w:fldLock="1"/>
        </w:r>
      </w:ins>
      <w:r w:rsidR="00784D54">
        <w:instrText>ADDIN CSL_CITATION { "citationItems" : [ { "id" : "ITEM-1", "itemData" : { "DOI" : "10.1111/j.1469-8137.2007.02275.x", "ISSN" : "0028-646X", "PMID" : "17997761", "abstract" : "Phenotypic plasticity is considered the major means by which plants cope with environmental heterogeneity. Although ubiquitous in nature, actual phenotypic plasticity is far from being maximal. This has been explained by the existence of internal limits to its expression. However, phenotypic plasticity takes place within an ecological context and plants are generally exposed to multifactor environments and to simultaneous interactions with many species. These external, ecological factors may limit phenotypic plasticity or curtail its adaptive value, but seldom have they been considered because limits to plasticity have typically addressed factors internal to the plant. We show that plastic responses to abiotic factors are reduced under situations of conservative resource use in stressful and unpredictable habitats, and that extreme levels in a given abiotic factor can negatively influence plastic responses to another factor. We illustrate how herbivory may limit plant phenotypic plasticity because damaged plants can only rarely attain the optimal phenotype in the challenging environment. Finally, it is examined how phenotypic changes involved in trait-mediated interactions can entail costs for the plant in further interactions with other species in the community. Ecological limits to plasticity must be included in any realistic approach to understand the evolution of plasticity in complex environments and to predict plant responses to global change.", "author" : [ { "dropping-particle" : "", "family" : "Valladares", "given" : "Fernando", "non-dropping-particle" : "", "parse-names" : false, "suffix" : "" }, { "dropping-particle" : "", "family" : "Gianoli", "given" : "Ernesto", "non-dropping-particle" : "", "parse-names" : false, "suffix" : "" }, { "dropping-particle" : "", "family" : "G\u00f3mez", "given" : "JM", "non-dropping-particle" : "", "parse-names" : false, "suffix" : "" } ], "container-title" : "New Phytologist", "id" : "ITEM-1", "issue" : "4", "issued" : { "date-parts" : [ [ "2007", "1" ] ] }, "page" : "749-63", "title" : "Ecological limits to plant phenotypic plasticity", "type" : "article-journal", "volume" : "176" }, "uris" : [ "http://www.mendeley.com/documents/?uuid=24f36577-bf42-4505-9a39-e239f277d488" ] } ], "mendeley" : { "previouslyFormattedCitation" : "(Valladares, Gianoli &amp; G\u00f3mez 2007)" }, "properties" : { "noteIndex" : 0 }, "schema" : "https://github.com/citation-style-language/schema/raw/master/csl-citation.json" }</w:instrText>
      </w:r>
      <w:r w:rsidR="00F40ED3">
        <w:fldChar w:fldCharType="separate"/>
      </w:r>
      <w:r w:rsidR="00423B8A" w:rsidRPr="00423B8A">
        <w:rPr>
          <w:noProof/>
        </w:rPr>
        <w:t>(Valladares, Gianoli &amp; Gómez 2007)</w:t>
      </w:r>
      <w:ins w:id="544" w:author="James Lawson" w:date="2014-04-22T13:56:00Z">
        <w:r w:rsidR="00F40ED3">
          <w:fldChar w:fldCharType="end"/>
        </w:r>
        <w:r w:rsidR="00F40ED3">
          <w:t>.</w:t>
        </w:r>
      </w:ins>
      <w:del w:id="545" w:author="James Lawson" w:date="2014-04-22T13:56:00Z">
        <w:r w:rsidRPr="00EA700F" w:rsidDel="00F40ED3">
          <w:delText xml:space="preserve">(Valladares et al. 2007). </w:delText>
        </w:r>
      </w:del>
      <w:r w:rsidRPr="00EA700F">
        <w:t xml:space="preserve">Traits associated with conservative resource use and better recovery following periods of extreme stress actually confer as much or greater fitness than traits associated with tolerating the event itself, such as </w:t>
      </w:r>
      <w:proofErr w:type="spellStart"/>
      <w:r w:rsidRPr="00EA700F">
        <w:t>thermotolerance</w:t>
      </w:r>
      <w:proofErr w:type="spellEnd"/>
      <w:r w:rsidR="00B064E3">
        <w:t xml:space="preserve"> </w:t>
      </w:r>
      <w:commentRangeStart w:id="546"/>
      <w:r w:rsidR="00FC0DFA">
        <w:fldChar w:fldCharType="begin" w:fldLock="1"/>
      </w:r>
      <w:r w:rsidR="00784D54">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423B8A" w:rsidRPr="00423B8A">
        <w:rPr>
          <w:noProof/>
        </w:rPr>
        <w:t>(Gutschick &amp; BassiriRad 2003)</w:t>
      </w:r>
      <w:r w:rsidR="00FC0DFA">
        <w:fldChar w:fldCharType="end"/>
      </w:r>
      <w:commentRangeEnd w:id="546"/>
      <w:r w:rsidR="00483144">
        <w:rPr>
          <w:rStyle w:val="CommentReference"/>
        </w:rPr>
        <w:commentReference w:id="546"/>
      </w:r>
      <w:r w:rsidRPr="00EA700F">
        <w:t xml:space="preserve">. </w:t>
      </w:r>
    </w:p>
    <w:p w14:paraId="4875D9DD" w14:textId="0A378ECE" w:rsidR="00B634E6" w:rsidRPr="00EA700F" w:rsidRDefault="00E773FF" w:rsidP="00A22B81">
      <w:pPr>
        <w:spacing w:line="360" w:lineRule="auto"/>
        <w:jc w:val="both"/>
      </w:pPr>
      <w:ins w:id="547" w:author="James Lawson" w:date="2014-04-14T13:23:00Z">
        <w:r>
          <w:t>Conservative resource use and heavy investment in structural strength fit within the ‘resister’ category of riparian plant strategies described by</w:t>
        </w:r>
      </w:ins>
      <w:ins w:id="548" w:author="James Lawson" w:date="2014-04-14T13:20:00Z">
        <w:r>
          <w:t xml:space="preserve"> </w:t>
        </w:r>
      </w:ins>
      <w:ins w:id="549" w:author="James Lawson" w:date="2014-04-14T13:18:00Z">
        <w:r>
          <w:fldChar w:fldCharType="begin" w:fldLock="1"/>
        </w:r>
      </w:ins>
      <w:r w:rsidR="00784D54">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manualFormatting" : "Naiman &amp; Decamps' (1997)", "previouslyFormattedCitation" : "(Naiman &amp; Decamps 1997)" }, "properties" : { "noteIndex" : 0 }, "schema" : "https://github.com/citation-style-language/schema/raw/master/csl-citation.json" }</w:instrText>
      </w:r>
      <w:ins w:id="550" w:author="James Lawson" w:date="2014-04-14T13:18:00Z">
        <w:r>
          <w:fldChar w:fldCharType="separate"/>
        </w:r>
        <w:r>
          <w:rPr>
            <w:noProof/>
          </w:rPr>
          <w:t>Naiman &amp; Decamps'</w:t>
        </w:r>
        <w:r w:rsidRPr="00E773FF">
          <w:rPr>
            <w:noProof/>
          </w:rPr>
          <w:t xml:space="preserve"> </w:t>
        </w:r>
        <w:r>
          <w:rPr>
            <w:noProof/>
          </w:rPr>
          <w:t>(</w:t>
        </w:r>
        <w:r w:rsidRPr="00E773FF">
          <w:rPr>
            <w:noProof/>
          </w:rPr>
          <w:t>1997)</w:t>
        </w:r>
        <w:r>
          <w:fldChar w:fldCharType="end"/>
        </w:r>
        <w:r>
          <w:t xml:space="preserve"> classification of riparian plant </w:t>
        </w:r>
      </w:ins>
      <w:ins w:id="551" w:author="James Lawson" w:date="2014-04-14T13:38:00Z">
        <w:r>
          <w:t>life history</w:t>
        </w:r>
      </w:ins>
      <w:ins w:id="552" w:author="James Lawson" w:date="2014-04-14T13:18:00Z">
        <w:r>
          <w:t xml:space="preserve"> strategies</w:t>
        </w:r>
      </w:ins>
      <w:ins w:id="553" w:author="James Lawson" w:date="2014-04-14T13:21:00Z">
        <w:r>
          <w:t>.</w:t>
        </w:r>
      </w:ins>
      <w:ins w:id="554" w:author="James Lawson" w:date="2014-04-14T13:19:00Z">
        <w:r>
          <w:t xml:space="preserve"> </w:t>
        </w:r>
      </w:ins>
      <w:ins w:id="555" w:author="James Lawson" w:date="2014-04-14T13:27:00Z">
        <w:r>
          <w:t xml:space="preserve">‘Invader’ </w:t>
        </w:r>
      </w:ins>
      <w:del w:id="556" w:author="James Lawson" w:date="2014-04-14T13:27:00Z">
        <w:r w:rsidR="00B634E6" w:rsidRPr="00EA700F" w:rsidDel="00E773FF">
          <w:delText xml:space="preserve">Strategies </w:delText>
        </w:r>
      </w:del>
      <w:ins w:id="557" w:author="James Lawson" w:date="2014-04-14T13:27:00Z">
        <w:r>
          <w:t>s</w:t>
        </w:r>
        <w:r w:rsidRPr="00EA700F">
          <w:t xml:space="preserve">trategies </w:t>
        </w:r>
      </w:ins>
      <w:r w:rsidR="00B634E6" w:rsidRPr="00EA700F">
        <w:t xml:space="preserve">in which species avoid harsh hydrological conditions by </w:t>
      </w:r>
      <w:del w:id="558" w:author="James Lawson" w:date="2014-04-14T13:26:00Z">
        <w:r w:rsidR="00B634E6" w:rsidRPr="00EA700F" w:rsidDel="00E773FF">
          <w:delText>completing their lifecycles in between extreme events</w:delText>
        </w:r>
      </w:del>
      <w:ins w:id="559" w:author="James Lawson" w:date="2014-04-14T13:26:00Z">
        <w:r>
          <w:t xml:space="preserve">achieving sexual maturity as fast as </w:t>
        </w:r>
        <w:proofErr w:type="spellStart"/>
        <w:r>
          <w:t>possible</w:t>
        </w:r>
      </w:ins>
      <w:del w:id="560" w:author="James Lawson" w:date="2014-04-14T13:27:00Z">
        <w:r w:rsidR="00B634E6" w:rsidRPr="00EA700F" w:rsidDel="00E773FF">
          <w:delText xml:space="preserve"> </w:delText>
        </w:r>
      </w:del>
      <w:del w:id="561" w:author="James Lawson" w:date="2014-04-14T13:26:00Z">
        <w:r w:rsidR="00B634E6" w:rsidRPr="00EA700F" w:rsidDel="00E773FF">
          <w:delText>may also be successful</w:delText>
        </w:r>
      </w:del>
      <w:ins w:id="562" w:author="James Lawson" w:date="2014-04-14T13:26:00Z">
        <w:r>
          <w:t>are</w:t>
        </w:r>
        <w:proofErr w:type="spellEnd"/>
        <w:r>
          <w:t xml:space="preserve"> also common </w:t>
        </w:r>
      </w:ins>
      <w:ins w:id="563" w:author="James Lawson" w:date="2014-04-14T13:29:00Z">
        <w:r>
          <w:t>to</w:t>
        </w:r>
      </w:ins>
      <w:ins w:id="564" w:author="James Lawson" w:date="2014-04-14T13:26:00Z">
        <w:r>
          <w:t xml:space="preserve"> the riparian environment </w:t>
        </w:r>
      </w:ins>
      <w:ins w:id="565" w:author="James Lawson" w:date="2014-04-14T13:27:00Z">
        <w:r>
          <w:fldChar w:fldCharType="begin" w:fldLock="1"/>
        </w:r>
      </w:ins>
      <w:r w:rsidR="00784D54">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 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Naiman &amp; Decamps 1997; Woolfrey &amp; Ladd 2001)" }, "properties" : { "noteIndex" : 0 }, "schema" : "https://github.com/citation-style-language/schema/raw/master/csl-citation.json" }</w:instrText>
      </w:r>
      <w:r>
        <w:fldChar w:fldCharType="separate"/>
      </w:r>
      <w:r w:rsidR="00423B8A" w:rsidRPr="00423B8A">
        <w:rPr>
          <w:noProof/>
        </w:rPr>
        <w:t>(Naiman &amp; Decamps 1997; Woolfrey &amp; Ladd 2001)</w:t>
      </w:r>
      <w:ins w:id="566" w:author="James Lawson" w:date="2014-04-14T13:27:00Z">
        <w:r>
          <w:fldChar w:fldCharType="end"/>
        </w:r>
      </w:ins>
      <w:r w:rsidR="00B634E6" w:rsidRPr="00EA700F">
        <w:t xml:space="preserve">. Pioneer species employing a fast relative growth rate, low wood density ecological strategy </w:t>
      </w:r>
      <w:del w:id="567" w:author="James Lawson" w:date="2014-04-14T13:28:00Z">
        <w:r w:rsidR="00B634E6" w:rsidRPr="00EA700F" w:rsidDel="00E773FF">
          <w:delText xml:space="preserve">are </w:delText>
        </w:r>
      </w:del>
      <w:ins w:id="568" w:author="James Lawson" w:date="2014-04-14T13:28:00Z">
        <w:r>
          <w:t>would be</w:t>
        </w:r>
        <w:r w:rsidRPr="00EA700F">
          <w:t xml:space="preserve"> </w:t>
        </w:r>
      </w:ins>
      <w:r w:rsidR="00B634E6" w:rsidRPr="00EA700F">
        <w:t xml:space="preserve">benefitted by repeated setbacks to early successional </w:t>
      </w:r>
      <w:commentRangeStart w:id="569"/>
      <w:r w:rsidR="00B634E6" w:rsidRPr="00EA700F">
        <w:t>conditions</w:t>
      </w:r>
      <w:commentRangeEnd w:id="569"/>
      <w:ins w:id="570" w:author="James Lawson" w:date="2014-04-14T13:55:00Z">
        <w:r>
          <w:t xml:space="preserve"> </w:t>
        </w:r>
        <w:r>
          <w:fldChar w:fldCharType="begin" w:fldLock="1"/>
        </w:r>
      </w:ins>
      <w:r w:rsidR="00784D54">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fldChar w:fldCharType="separate"/>
      </w:r>
      <w:r w:rsidR="00423B8A" w:rsidRPr="00423B8A">
        <w:rPr>
          <w:noProof/>
        </w:rPr>
        <w:t>(Westoby 1998)</w:t>
      </w:r>
      <w:ins w:id="571" w:author="James Lawson" w:date="2014-04-14T13:55:00Z">
        <w:r>
          <w:fldChar w:fldCharType="end"/>
        </w:r>
      </w:ins>
      <w:r w:rsidR="00B118A6">
        <w:rPr>
          <w:rStyle w:val="CommentReference"/>
        </w:rPr>
        <w:commentReference w:id="569"/>
      </w:r>
      <w:r w:rsidR="00B634E6" w:rsidRPr="00EA700F">
        <w:t xml:space="preserve">. Abundance weighted means may obfuscate the true pattern where differentiation in ecological strategy is strong, due to their inability to capture multimodality in trait distributions. In this case, </w:t>
      </w:r>
      <w:ins w:id="572" w:author="Michelle Leishman" w:date="2014-04-08T17:13:00Z">
        <w:r w:rsidR="00483144">
          <w:t>great</w:t>
        </w:r>
      </w:ins>
      <w:del w:id="573" w:author="Michelle Leishman" w:date="2014-04-08T17:13:00Z">
        <w:r w:rsidR="00B634E6" w:rsidRPr="00EA700F" w:rsidDel="00483144">
          <w:delText>high</w:delText>
        </w:r>
      </w:del>
      <w:r w:rsidR="00B634E6" w:rsidRPr="00EA700F">
        <w:t xml:space="preserve">er abundance of these species would drive down mean wood density values through the upper ranges of disturbance intensity. </w:t>
      </w:r>
      <w:commentRangeStart w:id="574"/>
      <w:commentRangeStart w:id="575"/>
      <w:r w:rsidR="00B634E6" w:rsidRPr="00EA700F">
        <w:t>This observation offers a potential explanation for the goodness of fit of quadratic models which begin to dip after reaching an apex at three quarters of their maximum value,</w:t>
      </w:r>
      <w:commentRangeEnd w:id="574"/>
      <w:r w:rsidR="00B118A6">
        <w:rPr>
          <w:rStyle w:val="CommentReference"/>
        </w:rPr>
        <w:commentReference w:id="574"/>
      </w:r>
      <w:commentRangeEnd w:id="575"/>
      <w:r>
        <w:rPr>
          <w:rStyle w:val="CommentReference"/>
        </w:rPr>
        <w:commentReference w:id="575"/>
      </w:r>
      <w:r w:rsidR="00B634E6" w:rsidRPr="00EA700F">
        <w:t xml:space="preserve"> rather than simply app</w:t>
      </w:r>
      <w:r w:rsidR="00FC0DFA">
        <w:t xml:space="preserve">roaching an </w:t>
      </w:r>
      <w:r w:rsidR="00FC0DFA">
        <w:lastRenderedPageBreak/>
        <w:t>asymptote (e.g. Fig 3a</w:t>
      </w:r>
      <w:proofErr w:type="gramStart"/>
      <w:r w:rsidR="00FC0DFA">
        <w:t>,d</w:t>
      </w:r>
      <w:proofErr w:type="gramEnd"/>
      <w:r w:rsidR="00FC0DFA">
        <w:t>, Fig 4a,b,</w:t>
      </w:r>
      <w:commentRangeStart w:id="576"/>
      <w:r w:rsidR="00FC0DFA">
        <w:t>d</w:t>
      </w:r>
      <w:commentRangeEnd w:id="576"/>
      <w:r w:rsidR="00483144">
        <w:rPr>
          <w:rStyle w:val="CommentReference"/>
        </w:rPr>
        <w:commentReference w:id="576"/>
      </w:r>
      <w:r w:rsidR="00B634E6" w:rsidRPr="00EA700F">
        <w:t xml:space="preserve">). </w:t>
      </w:r>
      <w:ins w:id="577" w:author="James Lawson" w:date="2014-04-14T14:06:00Z">
        <w:r>
          <w:t xml:space="preserve">It is difficult to substantiate this suggestion </w:t>
        </w:r>
      </w:ins>
      <w:ins w:id="578" w:author="James Lawson" w:date="2014-04-14T14:08:00Z">
        <w:r>
          <w:t>using</w:t>
        </w:r>
      </w:ins>
      <w:ins w:id="579" w:author="James Lawson" w:date="2014-04-14T14:06:00Z">
        <w:r>
          <w:t xml:space="preserve"> our dataset, however, as only a few </w:t>
        </w:r>
        <w:proofErr w:type="spellStart"/>
        <w:r>
          <w:t>datapoints</w:t>
        </w:r>
        <w:proofErr w:type="spellEnd"/>
        <w:r>
          <w:t xml:space="preserve"> are present in the upper ranges of disturbance intensity</w:t>
        </w:r>
      </w:ins>
      <w:ins w:id="580" w:author="James Lawson" w:date="2014-04-14T14:09:00Z">
        <w:r>
          <w:t>.</w:t>
        </w:r>
      </w:ins>
    </w:p>
    <w:p w14:paraId="47A3CDB4" w14:textId="4A28BA13" w:rsidR="003C657A" w:rsidRDefault="00B634E6" w:rsidP="00A22B81">
      <w:pPr>
        <w:spacing w:line="360" w:lineRule="auto"/>
        <w:jc w:val="both"/>
        <w:rPr>
          <w:ins w:id="581" w:author="James Lawson" w:date="2014-04-14T15:56:00Z"/>
        </w:rPr>
      </w:pPr>
      <w:r w:rsidRPr="00EA700F">
        <w:t xml:space="preserve">Another </w:t>
      </w:r>
      <w:del w:id="582" w:author="Michelle Leishman" w:date="2014-04-08T17:16:00Z">
        <w:r w:rsidRPr="00EA700F" w:rsidDel="00483144">
          <w:delText xml:space="preserve">further </w:delText>
        </w:r>
      </w:del>
      <w:ins w:id="583" w:author="Dr Kirstie Fryirs" w:date="2014-04-03T08:21:00Z">
        <w:r w:rsidR="00B118A6">
          <w:t xml:space="preserve">mechanism </w:t>
        </w:r>
      </w:ins>
      <w:r w:rsidRPr="00EA700F">
        <w:t xml:space="preserve">for coping with harsh conditions is possible. Some species also have the ability to radically change their wood density throughout their life history. </w:t>
      </w:r>
      <w:r w:rsidRPr="00EA700F">
        <w:rPr>
          <w:i/>
        </w:rPr>
        <w:t xml:space="preserve">Casuarina </w:t>
      </w:r>
      <w:proofErr w:type="spellStart"/>
      <w:r w:rsidRPr="00EA700F">
        <w:rPr>
          <w:i/>
        </w:rPr>
        <w:t>cunnhinghamiana</w:t>
      </w:r>
      <w:proofErr w:type="spellEnd"/>
      <w:r w:rsidRPr="00EA700F">
        <w:t>, for instance, is an obligate riparian species whose entire life history revolves around response to flooding disturbance</w:t>
      </w:r>
      <w:del w:id="584" w:author="James Lawson" w:date="2014-04-14T13:03:00Z">
        <w:r w:rsidR="00DB30C6" w:rsidDel="00E773FF">
          <w:delText xml:space="preserve"> </w:delText>
        </w:r>
        <w:r w:rsidR="00DB30C6" w:rsidDel="00E773FF">
          <w:fldChar w:fldCharType="begin" w:fldLock="1"/>
        </w:r>
        <w:r w:rsidR="00E773FF" w:rsidDel="00E773FF">
          <w:del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delInstrText>
        </w:r>
        <w:r w:rsidR="00DB30C6" w:rsidDel="00E773FF">
          <w:fldChar w:fldCharType="separate"/>
        </w:r>
        <w:r w:rsidR="00DB30C6" w:rsidRPr="00DB30C6" w:rsidDel="00E773FF">
          <w:rPr>
            <w:noProof/>
          </w:rPr>
          <w:delText>(Woolfrey &amp; Ladd, 2001)</w:delText>
        </w:r>
        <w:r w:rsidR="00DB30C6" w:rsidDel="00E773FF">
          <w:fldChar w:fldCharType="end"/>
        </w:r>
      </w:del>
      <w:r w:rsidRPr="00EA700F">
        <w:t xml:space="preserve">. After seeding </w:t>
      </w:r>
      <w:r w:rsidRPr="00EA700F">
        <w:rPr>
          <w:i/>
        </w:rPr>
        <w:t xml:space="preserve">en masse </w:t>
      </w:r>
      <w:r w:rsidRPr="00EA700F">
        <w:t>onto fresh substrate</w:t>
      </w:r>
      <w:ins w:id="585" w:author="James Lawson" w:date="2014-04-14T16:18:00Z">
        <w:r w:rsidR="006817B9">
          <w:t xml:space="preserve"> within or close to the river channel</w:t>
        </w:r>
      </w:ins>
      <w:ins w:id="586" w:author="James Lawson" w:date="2014-04-14T13:13:00Z">
        <w:r w:rsidR="00E773FF">
          <w:t xml:space="preserve"> (an ‘invader’ strategy)</w:t>
        </w:r>
      </w:ins>
      <w:r w:rsidRPr="00EA700F">
        <w:t xml:space="preserve">, dense stands of flexible-stemmed saplings emerge, protecting each other from flood </w:t>
      </w:r>
      <w:commentRangeStart w:id="587"/>
      <w:r w:rsidRPr="00EA700F">
        <w:t>flows</w:t>
      </w:r>
      <w:commentRangeEnd w:id="587"/>
      <w:r w:rsidR="00B118A6">
        <w:rPr>
          <w:rStyle w:val="CommentReference"/>
        </w:rPr>
        <w:commentReference w:id="587"/>
      </w:r>
      <w:ins w:id="588" w:author="James Lawson" w:date="2014-04-14T13:03:00Z">
        <w:r w:rsidR="00E773FF">
          <w:t xml:space="preserve"> </w:t>
        </w:r>
        <w:r w:rsidR="00E773FF">
          <w:fldChar w:fldCharType="begin" w:fldLock="1"/>
        </w:r>
      </w:ins>
      <w:r w:rsidR="00784D54">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E773FF">
        <w:fldChar w:fldCharType="separate"/>
      </w:r>
      <w:r w:rsidR="00423B8A" w:rsidRPr="00423B8A">
        <w:rPr>
          <w:noProof/>
        </w:rPr>
        <w:t>(Woolfrey &amp; Ladd 2001)</w:t>
      </w:r>
      <w:ins w:id="589" w:author="James Lawson" w:date="2014-04-14T13:03:00Z">
        <w:r w:rsidR="00E773FF">
          <w:fldChar w:fldCharType="end"/>
        </w:r>
      </w:ins>
      <w:r w:rsidRPr="00EA700F">
        <w:t>. Self-thinning subsequently occurs, and</w:t>
      </w:r>
      <w:ins w:id="590" w:author="James Lawson" w:date="2014-04-14T13:04:00Z">
        <w:r w:rsidR="00E773FF">
          <w:t xml:space="preserve"> measurements </w:t>
        </w:r>
      </w:ins>
      <w:ins w:id="591" w:author="James Lawson" w:date="2014-04-14T13:05:00Z">
        <w:r w:rsidR="00E773FF">
          <w:t>from</w:t>
        </w:r>
      </w:ins>
      <w:ins w:id="592" w:author="James Lawson" w:date="2014-04-14T13:04:00Z">
        <w:r w:rsidR="00E773FF">
          <w:t xml:space="preserve"> adult plants indicate </w:t>
        </w:r>
        <w:proofErr w:type="spellStart"/>
        <w:r w:rsidR="00E773FF">
          <w:t>that</w:t>
        </w:r>
      </w:ins>
      <w:del w:id="593" w:author="James Lawson" w:date="2014-04-14T13:04:00Z">
        <w:r w:rsidRPr="00EA700F" w:rsidDel="00E773FF">
          <w:delText xml:space="preserve"> </w:delText>
        </w:r>
      </w:del>
      <w:r w:rsidRPr="00EA700F">
        <w:t>stem</w:t>
      </w:r>
      <w:proofErr w:type="spellEnd"/>
      <w:r w:rsidRPr="00EA700F">
        <w:t xml:space="preserve"> wood density increases </w:t>
      </w:r>
      <w:del w:id="594" w:author="James Lawson" w:date="2014-04-14T13:05:00Z">
        <w:r w:rsidRPr="00EA700F" w:rsidDel="00E773FF">
          <w:delText xml:space="preserve">in the maturing plant to help it withstand </w:delText>
        </w:r>
        <w:commentRangeStart w:id="595"/>
        <w:r w:rsidRPr="00EA700F" w:rsidDel="00E773FF">
          <w:delText>its environment</w:delText>
        </w:r>
        <w:commentRangeEnd w:id="595"/>
        <w:r w:rsidR="00483144" w:rsidDel="00E773FF">
          <w:rPr>
            <w:rStyle w:val="CommentReference"/>
          </w:rPr>
          <w:commentReference w:id="595"/>
        </w:r>
      </w:del>
      <w:ins w:id="596" w:author="James Lawson" w:date="2014-04-14T13:05:00Z">
        <w:r w:rsidR="00E773FF">
          <w:t>during maturation</w:t>
        </w:r>
      </w:ins>
      <w:ins w:id="597" w:author="James Lawson" w:date="2014-04-14T13:29:00Z">
        <w:r w:rsidR="00E773FF">
          <w:t xml:space="preserve">; the plant has metamorphosed </w:t>
        </w:r>
      </w:ins>
      <w:ins w:id="598" w:author="James Lawson" w:date="2014-04-14T16:17:00Z">
        <w:r w:rsidR="006817B9">
          <w:t>towards the</w:t>
        </w:r>
      </w:ins>
      <w:ins w:id="599" w:author="James Lawson" w:date="2014-04-14T13:29:00Z">
        <w:r w:rsidR="00E773FF">
          <w:t xml:space="preserve"> </w:t>
        </w:r>
      </w:ins>
      <w:ins w:id="600" w:author="James Lawson" w:date="2014-04-14T13:30:00Z">
        <w:r w:rsidR="00E773FF">
          <w:t>‘resister’</w:t>
        </w:r>
      </w:ins>
      <w:ins w:id="601" w:author="James Lawson" w:date="2014-04-14T16:18:00Z">
        <w:r w:rsidR="006817B9">
          <w:t xml:space="preserve"> phenotype</w:t>
        </w:r>
      </w:ins>
      <w:r w:rsidRPr="00EA700F">
        <w:t>. This</w:t>
      </w:r>
      <w:ins w:id="602" w:author="James Lawson" w:date="2014-04-14T13:33:00Z">
        <w:r w:rsidR="00E773FF">
          <w:t xml:space="preserve"> change in</w:t>
        </w:r>
      </w:ins>
      <w:r w:rsidRPr="00EA700F">
        <w:t xml:space="preserve"> strategy is likewise difficult to capture using abundance weighted means. </w:t>
      </w:r>
    </w:p>
    <w:p w14:paraId="39CA9067" w14:textId="2064A205" w:rsidR="00AE0768" w:rsidRDefault="007B76D5" w:rsidP="00A22B81">
      <w:pPr>
        <w:spacing w:line="360" w:lineRule="auto"/>
        <w:jc w:val="both"/>
        <w:rPr>
          <w:ins w:id="603" w:author="James Lawson" w:date="2014-04-23T16:30:00Z"/>
        </w:rPr>
      </w:pPr>
      <w:ins w:id="604" w:author="James Lawson" w:date="2014-04-14T16:03:00Z">
        <w:r>
          <w:t xml:space="preserve">Under </w:t>
        </w:r>
      </w:ins>
      <w:ins w:id="605" w:author="James Lawson" w:date="2014-04-14T16:31:00Z">
        <w:r w:rsidR="003579D9">
          <w:t>our</w:t>
        </w:r>
      </w:ins>
      <w:ins w:id="606" w:author="James Lawson" w:date="2014-04-14T16:03:00Z">
        <w:r>
          <w:t xml:space="preserve"> argument</w:t>
        </w:r>
      </w:ins>
      <w:ins w:id="607" w:author="James Lawson" w:date="2014-04-14T15:58:00Z">
        <w:r>
          <w:t>,</w:t>
        </w:r>
      </w:ins>
      <w:ins w:id="608" w:author="James Lawson" w:date="2014-04-14T16:31:00Z">
        <w:r w:rsidR="003579D9">
          <w:t xml:space="preserve"> where </w:t>
        </w:r>
      </w:ins>
      <w:ins w:id="609" w:author="James Lawson" w:date="2014-04-22T11:11:00Z">
        <w:r w:rsidR="00360B12">
          <w:t xml:space="preserve">hardy </w:t>
        </w:r>
        <w:proofErr w:type="spellStart"/>
        <w:r w:rsidR="00360B12">
          <w:t>rheophytic</w:t>
        </w:r>
      </w:ins>
      <w:proofErr w:type="spellEnd"/>
      <w:ins w:id="610" w:author="James Lawson" w:date="2014-04-14T16:31:00Z">
        <w:r w:rsidR="003579D9">
          <w:t xml:space="preserve"> species use high wood density ecological strategies to cope with powerful floods and unpredictable watering regimes,</w:t>
        </w:r>
      </w:ins>
      <w:ins w:id="611" w:author="James Lawson" w:date="2014-04-14T15:58:00Z">
        <w:r>
          <w:t xml:space="preserve"> </w:t>
        </w:r>
      </w:ins>
      <w:ins w:id="612" w:author="James Lawson" w:date="2014-04-22T12:12:00Z">
        <w:r w:rsidR="00135469">
          <w:t xml:space="preserve">we would expect </w:t>
        </w:r>
      </w:ins>
      <w:ins w:id="613" w:author="James Lawson" w:date="2014-04-14T15:58:00Z">
        <w:r>
          <w:t xml:space="preserve">species such as </w:t>
        </w:r>
        <w:r w:rsidRPr="007B76D5">
          <w:rPr>
            <w:i/>
            <w:rPrChange w:id="614" w:author="James Lawson" w:date="2014-04-14T16:00:00Z">
              <w:rPr/>
            </w:rPrChange>
          </w:rPr>
          <w:t xml:space="preserve">Casuarina </w:t>
        </w:r>
        <w:proofErr w:type="spellStart"/>
        <w:r w:rsidRPr="007B76D5">
          <w:rPr>
            <w:i/>
            <w:rPrChange w:id="615" w:author="James Lawson" w:date="2014-04-14T16:00:00Z">
              <w:rPr/>
            </w:rPrChange>
          </w:rPr>
          <w:t>cunninghamiana</w:t>
        </w:r>
        <w:proofErr w:type="spellEnd"/>
        <w:r>
          <w:t xml:space="preserve"> and </w:t>
        </w:r>
        <w:proofErr w:type="spellStart"/>
        <w:r w:rsidRPr="007B76D5">
          <w:rPr>
            <w:i/>
            <w:rPrChange w:id="616" w:author="James Lawson" w:date="2014-04-14T16:00:00Z">
              <w:rPr/>
            </w:rPrChange>
          </w:rPr>
          <w:t>Tristaniopsis</w:t>
        </w:r>
        <w:proofErr w:type="spellEnd"/>
        <w:r w:rsidRPr="007B76D5">
          <w:rPr>
            <w:i/>
            <w:rPrChange w:id="617" w:author="James Lawson" w:date="2014-04-14T16:00:00Z">
              <w:rPr/>
            </w:rPrChange>
          </w:rPr>
          <w:t xml:space="preserve"> </w:t>
        </w:r>
        <w:proofErr w:type="spellStart"/>
        <w:r w:rsidRPr="007B76D5">
          <w:rPr>
            <w:i/>
            <w:rPrChange w:id="618" w:author="James Lawson" w:date="2014-04-14T16:00:00Z">
              <w:rPr/>
            </w:rPrChange>
          </w:rPr>
          <w:t>laurina</w:t>
        </w:r>
        <w:proofErr w:type="spellEnd"/>
        <w:r>
          <w:t xml:space="preserve"> </w:t>
        </w:r>
      </w:ins>
      <w:ins w:id="619" w:author="James Lawson" w:date="2014-04-22T12:12:00Z">
        <w:r w:rsidR="00135469">
          <w:t>to</w:t>
        </w:r>
      </w:ins>
      <w:ins w:id="620" w:author="James Lawson" w:date="2014-04-14T15:58:00Z">
        <w:r>
          <w:t xml:space="preserve"> have the highest wood density in our dataset. </w:t>
        </w:r>
      </w:ins>
      <w:ins w:id="621" w:author="James Lawson" w:date="2014-04-14T15:59:00Z">
        <w:r>
          <w:t xml:space="preserve">Both species exhibit highly variable </w:t>
        </w:r>
      </w:ins>
      <w:ins w:id="622" w:author="James Lawson" w:date="2014-04-14T15:58:00Z">
        <w:r>
          <w:t>trait values,</w:t>
        </w:r>
      </w:ins>
      <w:ins w:id="623" w:author="James Lawson" w:date="2014-04-14T16:40:00Z">
        <w:r w:rsidR="000E11B0">
          <w:t xml:space="preserve"> however,</w:t>
        </w:r>
      </w:ins>
      <w:ins w:id="624" w:author="James Lawson" w:date="2014-04-14T15:58:00Z">
        <w:r>
          <w:t xml:space="preserve"> ranging </w:t>
        </w:r>
      </w:ins>
      <w:ins w:id="625" w:author="James Lawson" w:date="2014-04-14T16:01:00Z">
        <w:r>
          <w:t xml:space="preserve">approximately </w:t>
        </w:r>
      </w:ins>
      <w:ins w:id="626" w:author="James Lawson" w:date="2014-04-14T15:58:00Z">
        <w:r>
          <w:t>between the median value and the 75</w:t>
        </w:r>
        <w:r w:rsidRPr="007B76D5">
          <w:rPr>
            <w:vertAlign w:val="superscript"/>
            <w:rPrChange w:id="627" w:author="James Lawson" w:date="2014-04-14T16:01:00Z">
              <w:rPr/>
            </w:rPrChange>
          </w:rPr>
          <w:t>th</w:t>
        </w:r>
        <w:r>
          <w:t xml:space="preserve"> </w:t>
        </w:r>
      </w:ins>
      <w:ins w:id="628" w:author="James Lawson" w:date="2014-04-14T16:01:00Z">
        <w:r>
          <w:t xml:space="preserve">percentile. </w:t>
        </w:r>
      </w:ins>
      <w:ins w:id="629" w:author="James Lawson" w:date="2014-04-14T16:40:00Z">
        <w:r w:rsidR="000E11B0">
          <w:t xml:space="preserve">As with </w:t>
        </w:r>
        <w:r w:rsidR="000E11B0" w:rsidRPr="000E11B0">
          <w:rPr>
            <w:i/>
            <w:rPrChange w:id="630" w:author="James Lawson" w:date="2014-04-14T16:40:00Z">
              <w:rPr/>
            </w:rPrChange>
          </w:rPr>
          <w:t xml:space="preserve">C. </w:t>
        </w:r>
        <w:proofErr w:type="spellStart"/>
        <w:r w:rsidR="000E11B0" w:rsidRPr="000E11B0">
          <w:rPr>
            <w:i/>
            <w:rPrChange w:id="631" w:author="James Lawson" w:date="2014-04-14T16:40:00Z">
              <w:rPr/>
            </w:rPrChange>
          </w:rPr>
          <w:t>cunninghamiana</w:t>
        </w:r>
        <w:proofErr w:type="spellEnd"/>
        <w:r w:rsidR="000E11B0" w:rsidRPr="000E11B0">
          <w:rPr>
            <w:i/>
            <w:rPrChange w:id="632" w:author="James Lawson" w:date="2014-04-14T16:40:00Z">
              <w:rPr/>
            </w:rPrChange>
          </w:rPr>
          <w:t>,</w:t>
        </w:r>
        <w:r w:rsidR="000E11B0">
          <w:t xml:space="preserve"> </w:t>
        </w:r>
      </w:ins>
      <w:ins w:id="633" w:author="James Lawson" w:date="2014-04-14T16:04:00Z">
        <w:r w:rsidR="00BE0308" w:rsidRPr="00BE0308">
          <w:rPr>
            <w:i/>
            <w:rPrChange w:id="634" w:author="James Lawson" w:date="2014-04-14T16:04:00Z">
              <w:rPr/>
            </w:rPrChange>
          </w:rPr>
          <w:t xml:space="preserve">T. </w:t>
        </w:r>
        <w:proofErr w:type="spellStart"/>
        <w:r w:rsidR="00BE0308" w:rsidRPr="00BE0308">
          <w:rPr>
            <w:i/>
            <w:rPrChange w:id="635" w:author="James Lawson" w:date="2014-04-14T16:04:00Z">
              <w:rPr/>
            </w:rPrChange>
          </w:rPr>
          <w:t>laurina</w:t>
        </w:r>
        <w:proofErr w:type="spellEnd"/>
        <w:r w:rsidR="00BE0308">
          <w:t xml:space="preserve"> </w:t>
        </w:r>
      </w:ins>
      <w:ins w:id="636" w:author="James Lawson" w:date="2014-04-14T16:09:00Z">
        <w:r w:rsidR="00BE0308">
          <w:t xml:space="preserve">is a </w:t>
        </w:r>
        <w:proofErr w:type="spellStart"/>
        <w:r w:rsidR="00BE0308">
          <w:t>heliophilc</w:t>
        </w:r>
        <w:proofErr w:type="spellEnd"/>
        <w:r w:rsidR="00BE0308">
          <w:t xml:space="preserve"> </w:t>
        </w:r>
      </w:ins>
      <w:ins w:id="637" w:author="James Lawson" w:date="2014-04-14T16:13:00Z">
        <w:r w:rsidR="00BE0308">
          <w:t>coloniser</w:t>
        </w:r>
      </w:ins>
      <w:ins w:id="638" w:author="James Lawson" w:date="2014-04-14T16:09:00Z">
        <w:r w:rsidR="00BE0308">
          <w:t xml:space="preserve"> </w:t>
        </w:r>
      </w:ins>
      <w:ins w:id="639" w:author="James Lawson" w:date="2014-04-14T16:13:00Z">
        <w:r w:rsidR="00BE0308">
          <w:t xml:space="preserve">of </w:t>
        </w:r>
        <w:r w:rsidR="006817B9">
          <w:t>within and near-channel landforms</w:t>
        </w:r>
      </w:ins>
      <w:ins w:id="640" w:author="James Lawson" w:date="2014-04-14T16:46:00Z">
        <w:r w:rsidR="00B52E9B">
          <w:t xml:space="preserve"> </w:t>
        </w:r>
        <w:r w:rsidR="00B52E9B">
          <w:fldChar w:fldCharType="begin" w:fldLock="1"/>
        </w:r>
      </w:ins>
      <w:r w:rsidR="00784D54">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rskine &amp; Dragovich 2002)" }, "properties" : { "noteIndex" : 0 }, "schema" : "https://github.com/citation-style-language/schema/raw/master/csl-citation.json" }</w:instrText>
      </w:r>
      <w:r w:rsidR="00B52E9B">
        <w:fldChar w:fldCharType="separate"/>
      </w:r>
      <w:r w:rsidR="00423B8A" w:rsidRPr="00423B8A">
        <w:rPr>
          <w:noProof/>
        </w:rPr>
        <w:t>(Webb, Erskine &amp; Dragovich 2002)</w:t>
      </w:r>
      <w:ins w:id="641" w:author="James Lawson" w:date="2014-04-14T16:46:00Z">
        <w:r w:rsidR="00B52E9B">
          <w:fldChar w:fldCharType="end"/>
        </w:r>
      </w:ins>
      <w:ins w:id="642" w:author="James Lawson" w:date="2014-04-14T16:16:00Z">
        <w:r w:rsidR="006817B9">
          <w:t>.</w:t>
        </w:r>
      </w:ins>
      <w:ins w:id="643" w:author="James Lawson" w:date="2014-04-14T16:18:00Z">
        <w:r w:rsidR="006817B9">
          <w:t xml:space="preserve"> </w:t>
        </w:r>
      </w:ins>
      <w:ins w:id="644" w:author="James Lawson" w:date="2014-04-14T16:21:00Z">
        <w:r w:rsidR="006817B9">
          <w:t>By</w:t>
        </w:r>
      </w:ins>
      <w:ins w:id="645" w:author="James Lawson" w:date="2014-04-14T16:18:00Z">
        <w:r w:rsidR="006817B9">
          <w:t xml:space="preserve"> establish</w:t>
        </w:r>
      </w:ins>
      <w:ins w:id="646" w:author="James Lawson" w:date="2014-04-14T16:21:00Z">
        <w:r w:rsidR="006817B9">
          <w:t>ing</w:t>
        </w:r>
      </w:ins>
      <w:ins w:id="647" w:author="James Lawson" w:date="2014-04-14T16:18:00Z">
        <w:r w:rsidR="006817B9">
          <w:t xml:space="preserve"> </w:t>
        </w:r>
      </w:ins>
      <w:ins w:id="648" w:author="James Lawson" w:date="2014-04-14T16:19:00Z">
        <w:r w:rsidR="006817B9">
          <w:t>so close to the channel</w:t>
        </w:r>
      </w:ins>
      <w:ins w:id="649" w:author="James Lawson" w:date="2014-04-14T16:18:00Z">
        <w:r w:rsidR="006817B9">
          <w:t>,</w:t>
        </w:r>
      </w:ins>
      <w:ins w:id="650" w:author="James Lawson" w:date="2014-04-14T16:26:00Z">
        <w:r w:rsidR="003579D9">
          <w:t xml:space="preserve"> seedlings of</w:t>
        </w:r>
      </w:ins>
      <w:ins w:id="651" w:author="James Lawson" w:date="2014-04-14T16:20:00Z">
        <w:r w:rsidR="006817B9">
          <w:t xml:space="preserve"> </w:t>
        </w:r>
      </w:ins>
      <w:ins w:id="652" w:author="James Lawson" w:date="2014-04-14T16:26:00Z">
        <w:r w:rsidR="003579D9">
          <w:t>these species must balance the risks of</w:t>
        </w:r>
      </w:ins>
      <w:ins w:id="653" w:author="James Lawson" w:date="2014-04-14T16:27:00Z">
        <w:r w:rsidR="003579D9">
          <w:t xml:space="preserve"> flooding with the </w:t>
        </w:r>
      </w:ins>
      <w:ins w:id="654" w:author="James Lawson" w:date="2014-04-14T16:28:00Z">
        <w:r w:rsidR="003579D9">
          <w:t>advantages</w:t>
        </w:r>
      </w:ins>
      <w:ins w:id="655" w:author="James Lawson" w:date="2014-04-14T16:27:00Z">
        <w:r w:rsidR="003579D9">
          <w:t xml:space="preserve"> of </w:t>
        </w:r>
      </w:ins>
      <w:ins w:id="656" w:author="James Lawson" w:date="2014-04-14T16:41:00Z">
        <w:r w:rsidR="000E11B0">
          <w:t>growth</w:t>
        </w:r>
      </w:ins>
      <w:ins w:id="657" w:author="James Lawson" w:date="2014-04-14T16:26:00Z">
        <w:r w:rsidR="003579D9">
          <w:t xml:space="preserve"> </w:t>
        </w:r>
      </w:ins>
      <w:ins w:id="658" w:author="James Lawson" w:date="2014-04-14T16:20:00Z">
        <w:r w:rsidR="006817B9">
          <w:t>unencumbered by competition for light or space</w:t>
        </w:r>
      </w:ins>
      <w:ins w:id="659" w:author="James Lawson" w:date="2014-04-14T16:26:00Z">
        <w:r w:rsidR="003579D9">
          <w:t>.</w:t>
        </w:r>
      </w:ins>
      <w:ins w:id="660" w:author="James Lawson" w:date="2014-04-14T16:25:00Z">
        <w:r w:rsidR="003579D9">
          <w:t xml:space="preserve"> </w:t>
        </w:r>
      </w:ins>
      <w:ins w:id="661" w:author="James Lawson" w:date="2014-04-14T16:28:00Z">
        <w:r w:rsidR="003579D9">
          <w:t>Maintaining a h</w:t>
        </w:r>
      </w:ins>
      <w:ins w:id="662" w:author="James Lawson" w:date="2014-04-14T16:27:00Z">
        <w:r w:rsidR="003579D9">
          <w:t xml:space="preserve">igh relative growth rate, at least </w:t>
        </w:r>
      </w:ins>
      <w:ins w:id="663" w:author="James Lawson" w:date="2014-04-14T16:28:00Z">
        <w:r w:rsidR="003579D9">
          <w:t xml:space="preserve">until the trees are physically large enough to endure flooding, </w:t>
        </w:r>
      </w:ins>
      <w:ins w:id="664" w:author="James Lawson" w:date="2014-04-14T16:41:00Z">
        <w:r w:rsidR="000E11B0">
          <w:t xml:space="preserve">allows these species to </w:t>
        </w:r>
      </w:ins>
      <w:ins w:id="665" w:author="James Lawson" w:date="2014-04-14T16:42:00Z">
        <w:r w:rsidR="000E11B0">
          <w:t>quickly fill space</w:t>
        </w:r>
      </w:ins>
      <w:ins w:id="666" w:author="James Lawson" w:date="2014-04-14T16:43:00Z">
        <w:r w:rsidR="000E11B0">
          <w:t xml:space="preserve"> and build photosynthetic tissue</w:t>
        </w:r>
      </w:ins>
      <w:ins w:id="667" w:author="James Lawson" w:date="2014-04-14T16:47:00Z">
        <w:r w:rsidR="00B52E9B">
          <w:t xml:space="preserve"> </w:t>
        </w:r>
        <w:r w:rsidR="00B52E9B">
          <w:fldChar w:fldCharType="begin" w:fldLock="1"/>
        </w:r>
      </w:ins>
      <w:r w:rsidR="00784D54">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B52E9B">
        <w:fldChar w:fldCharType="separate"/>
      </w:r>
      <w:r w:rsidR="00423B8A" w:rsidRPr="00423B8A">
        <w:rPr>
          <w:noProof/>
        </w:rPr>
        <w:t>(Melick 1990)</w:t>
      </w:r>
      <w:ins w:id="668" w:author="James Lawson" w:date="2014-04-14T16:47:00Z">
        <w:r w:rsidR="00B52E9B">
          <w:fldChar w:fldCharType="end"/>
        </w:r>
      </w:ins>
      <w:ins w:id="669" w:author="James Lawson" w:date="2014-04-14T16:28:00Z">
        <w:r w:rsidR="003579D9">
          <w:t xml:space="preserve">. </w:t>
        </w:r>
      </w:ins>
      <w:ins w:id="670" w:author="James Lawson" w:date="2014-04-22T12:09:00Z">
        <w:r w:rsidR="00135469">
          <w:t>If parallels with tropical rainforest</w:t>
        </w:r>
      </w:ins>
      <w:ins w:id="671" w:author="James Lawson" w:date="2014-04-22T12:10:00Z">
        <w:r w:rsidR="00135469">
          <w:t xml:space="preserve"> species</w:t>
        </w:r>
      </w:ins>
      <w:ins w:id="672" w:author="James Lawson" w:date="2014-04-22T12:09:00Z">
        <w:r w:rsidR="00135469">
          <w:t xml:space="preserve"> hold</w:t>
        </w:r>
      </w:ins>
      <w:ins w:id="673" w:author="James Lawson" w:date="2014-04-23T16:29:00Z">
        <w:r w:rsidR="00AE0768">
          <w:t>,</w:t>
        </w:r>
        <w:r w:rsidR="00AE0768" w:rsidRPr="00AE0768">
          <w:t xml:space="preserve"> </w:t>
        </w:r>
        <w:r w:rsidR="00AE0768">
          <w:t>however</w:t>
        </w:r>
      </w:ins>
      <w:ins w:id="674" w:author="James Lawson" w:date="2014-04-22T12:10:00Z">
        <w:r w:rsidR="00135469">
          <w:t xml:space="preserve"> </w:t>
        </w:r>
      </w:ins>
      <w:ins w:id="675" w:author="James Lawson" w:date="2014-04-22T12:12:00Z">
        <w:r w:rsidR="00135469">
          <w:fldChar w:fldCharType="begin" w:fldLock="1"/>
        </w:r>
      </w:ins>
      <w:r w:rsidR="00784D54">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2", "issue" : "October", "issued" : { "date-parts" : [ [ "2008" ] ] }, "page" : "580-582", "title" : "Functional traits and niche-based tree community assembly in an Amazonian forest", "type" : "article-journal" }, "uris" : [ "http://www.mendeley.com/documents/?uuid=b512c24e-81e3-44db-a07a-37df471b5eff"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4",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Kraft, Valencia &amp; Ackerly 2008; Poorter &lt;i&gt;et al.&lt;/i&gt; 2008, 2010; Wright &lt;i&gt;et al.&lt;/i&gt; 2010)" }, "properties" : { "noteIndex" : 0 }, "schema" : "https://github.com/citation-style-language/schema/raw/master/csl-citation.json" }</w:instrText>
      </w:r>
      <w:r w:rsidR="00135469">
        <w:fldChar w:fldCharType="separate"/>
      </w:r>
      <w:r w:rsidR="00784D54" w:rsidRPr="00784D54">
        <w:rPr>
          <w:noProof/>
        </w:rPr>
        <w:t xml:space="preserve">(King </w:t>
      </w:r>
      <w:r w:rsidR="00784D54" w:rsidRPr="00784D54">
        <w:rPr>
          <w:i/>
          <w:noProof/>
        </w:rPr>
        <w:t>et al.</w:t>
      </w:r>
      <w:r w:rsidR="00784D54" w:rsidRPr="00784D54">
        <w:rPr>
          <w:noProof/>
        </w:rPr>
        <w:t xml:space="preserve"> 2006; Kraft, Valencia &amp; Ackerly 2008; Poorter </w:t>
      </w:r>
      <w:r w:rsidR="00784D54" w:rsidRPr="00784D54">
        <w:rPr>
          <w:i/>
          <w:noProof/>
        </w:rPr>
        <w:t>et al.</w:t>
      </w:r>
      <w:r w:rsidR="00784D54" w:rsidRPr="00784D54">
        <w:rPr>
          <w:noProof/>
        </w:rPr>
        <w:t xml:space="preserve"> 2008, 2010; Wright </w:t>
      </w:r>
      <w:r w:rsidR="00784D54" w:rsidRPr="00784D54">
        <w:rPr>
          <w:i/>
          <w:noProof/>
        </w:rPr>
        <w:t>et al.</w:t>
      </w:r>
      <w:r w:rsidR="00784D54" w:rsidRPr="00784D54">
        <w:rPr>
          <w:noProof/>
        </w:rPr>
        <w:t xml:space="preserve"> 2010)</w:t>
      </w:r>
      <w:ins w:id="676" w:author="James Lawson" w:date="2014-04-22T12:12:00Z">
        <w:r w:rsidR="00135469">
          <w:fldChar w:fldCharType="end"/>
        </w:r>
      </w:ins>
      <w:ins w:id="677" w:author="James Lawson" w:date="2014-04-22T12:09:00Z">
        <w:r w:rsidR="00135469">
          <w:t>, this strategy will not be conducive to setting down den</w:t>
        </w:r>
      </w:ins>
      <w:ins w:id="678" w:author="James Lawson" w:date="2014-04-22T12:10:00Z">
        <w:r w:rsidR="00135469">
          <w:t>se</w:t>
        </w:r>
      </w:ins>
      <w:ins w:id="679" w:author="James Lawson" w:date="2014-04-22T12:09:00Z">
        <w:r w:rsidR="00135469">
          <w:t xml:space="preserve"> wood. </w:t>
        </w:r>
      </w:ins>
      <w:ins w:id="680" w:author="James Lawson" w:date="2014-04-14T16:28:00Z">
        <w:r w:rsidR="003579D9">
          <w:t>In addition to morphological adaptations</w:t>
        </w:r>
      </w:ins>
      <w:ins w:id="681" w:author="James Lawson" w:date="2014-04-14T16:34:00Z">
        <w:r w:rsidR="0063022F">
          <w:t xml:space="preserve"> in </w:t>
        </w:r>
        <w:r w:rsidR="0063022F" w:rsidRPr="0063022F">
          <w:rPr>
            <w:i/>
            <w:rPrChange w:id="682" w:author="James Lawson" w:date="2014-04-14T16:34:00Z">
              <w:rPr/>
            </w:rPrChange>
          </w:rPr>
          <w:t xml:space="preserve">T. </w:t>
        </w:r>
        <w:proofErr w:type="spellStart"/>
        <w:r w:rsidR="0063022F" w:rsidRPr="0063022F">
          <w:rPr>
            <w:i/>
            <w:rPrChange w:id="683" w:author="James Lawson" w:date="2014-04-14T16:34:00Z">
              <w:rPr/>
            </w:rPrChange>
          </w:rPr>
          <w:t>laurina</w:t>
        </w:r>
      </w:ins>
      <w:proofErr w:type="spellEnd"/>
      <w:ins w:id="684" w:author="James Lawson" w:date="2014-04-14T16:28:00Z">
        <w:r w:rsidR="003579D9">
          <w:t xml:space="preserve"> </w:t>
        </w:r>
      </w:ins>
      <w:ins w:id="685" w:author="James Lawson" w:date="2014-04-14T16:29:00Z">
        <w:r w:rsidR="003579D9">
          <w:t>such</w:t>
        </w:r>
      </w:ins>
      <w:ins w:id="686" w:author="James Lawson" w:date="2014-04-14T16:28:00Z">
        <w:r w:rsidR="003579D9">
          <w:t xml:space="preserve"> </w:t>
        </w:r>
      </w:ins>
      <w:ins w:id="687" w:author="James Lawson" w:date="2014-04-14T16:29:00Z">
        <w:r w:rsidR="003579D9">
          <w:t>as multi-</w:t>
        </w:r>
        <w:proofErr w:type="spellStart"/>
        <w:r w:rsidR="003579D9">
          <w:t>stemmedness</w:t>
        </w:r>
      </w:ins>
      <w:proofErr w:type="spellEnd"/>
      <w:ins w:id="688" w:author="James Lawson" w:date="2014-04-22T11:12:00Z">
        <w:r w:rsidR="00360B12">
          <w:t>, narrow leaves</w:t>
        </w:r>
      </w:ins>
      <w:ins w:id="689" w:author="James Lawson" w:date="2014-04-14T16:29:00Z">
        <w:r w:rsidR="003579D9">
          <w:t xml:space="preserve"> and growth streamlined against the direction of flow</w:t>
        </w:r>
      </w:ins>
      <w:ins w:id="690" w:author="James Lawson" w:date="2014-04-22T11:14:00Z">
        <w:r w:rsidR="00360B12">
          <w:t xml:space="preserve"> </w:t>
        </w:r>
      </w:ins>
      <w:ins w:id="691" w:author="James Lawson" w:date="2014-04-22T11:15:00Z">
        <w:r w:rsidR="00360B12">
          <w:fldChar w:fldCharType="begin" w:fldLock="1"/>
        </w:r>
      </w:ins>
      <w:r w:rsidR="00784D54">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id" : "ITEM-2", "itemData" : { "author" : [ { "dropping-particle" : "", "family" : "Steenis", "given" : "Cornelis Gijsbert Gerrit Jan", "non-dropping-particle" : "van", "parse-names" : false, "suffix" : "" } ], "id" : "ITEM-2",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Webb &lt;i&gt;et al.&lt;/i&gt; 2002)" }, "properties" : { "noteIndex" : 0 }, "schema" : "https://github.com/citation-style-language/schema/raw/master/csl-citation.json" }</w:instrText>
      </w:r>
      <w:r w:rsidR="00360B12">
        <w:fldChar w:fldCharType="separate"/>
      </w:r>
      <w:r w:rsidR="00784D54" w:rsidRPr="00784D54">
        <w:rPr>
          <w:noProof/>
        </w:rPr>
        <w:t xml:space="preserve">(van Steenis 1981; Webb </w:t>
      </w:r>
      <w:r w:rsidR="00784D54" w:rsidRPr="00784D54">
        <w:rPr>
          <w:i/>
          <w:noProof/>
        </w:rPr>
        <w:t>et al.</w:t>
      </w:r>
      <w:r w:rsidR="00784D54" w:rsidRPr="00784D54">
        <w:rPr>
          <w:noProof/>
        </w:rPr>
        <w:t xml:space="preserve"> 2002)</w:t>
      </w:r>
      <w:ins w:id="692" w:author="James Lawson" w:date="2014-04-22T11:15:00Z">
        <w:r w:rsidR="00360B12">
          <w:fldChar w:fldCharType="end"/>
        </w:r>
      </w:ins>
      <w:ins w:id="693" w:author="James Lawson" w:date="2014-04-14T16:29:00Z">
        <w:r w:rsidR="0063022F">
          <w:t>,</w:t>
        </w:r>
      </w:ins>
      <w:ins w:id="694" w:author="James Lawson" w:date="2014-04-14T16:28:00Z">
        <w:r w:rsidR="003579D9">
          <w:t xml:space="preserve"> th</w:t>
        </w:r>
      </w:ins>
      <w:ins w:id="695" w:author="James Lawson" w:date="2014-04-14T16:43:00Z">
        <w:r w:rsidR="000E11B0">
          <w:t>e</w:t>
        </w:r>
      </w:ins>
      <w:ins w:id="696" w:author="James Lawson" w:date="2014-04-14T16:28:00Z">
        <w:r w:rsidR="003579D9">
          <w:t xml:space="preserve"> trade</w:t>
        </w:r>
      </w:ins>
      <w:ins w:id="697" w:author="James Lawson" w:date="2014-04-14T16:30:00Z">
        <w:r w:rsidR="003579D9">
          <w:t>-</w:t>
        </w:r>
      </w:ins>
      <w:ins w:id="698" w:author="James Lawson" w:date="2014-04-14T16:28:00Z">
        <w:r w:rsidR="003579D9">
          <w:t xml:space="preserve">off </w:t>
        </w:r>
      </w:ins>
      <w:ins w:id="699" w:author="James Lawson" w:date="2014-04-14T16:43:00Z">
        <w:r w:rsidR="000E11B0">
          <w:t>between flood resistance</w:t>
        </w:r>
      </w:ins>
      <w:ins w:id="700" w:author="James Lawson" w:date="2014-04-14T16:44:00Z">
        <w:r w:rsidR="000E11B0">
          <w:t xml:space="preserve"> and rapid resource acquisition</w:t>
        </w:r>
      </w:ins>
      <w:ins w:id="701" w:author="James Lawson" w:date="2014-04-14T16:43:00Z">
        <w:r w:rsidR="000E11B0">
          <w:t xml:space="preserve"> </w:t>
        </w:r>
      </w:ins>
      <w:ins w:id="702" w:author="James Lawson" w:date="2014-04-23T15:48:00Z">
        <w:r w:rsidR="00E2757B">
          <w:t xml:space="preserve">and growth </w:t>
        </w:r>
      </w:ins>
      <w:ins w:id="703" w:author="James Lawson" w:date="2014-04-14T16:44:00Z">
        <w:r w:rsidR="000E11B0">
          <w:t xml:space="preserve">during establishment </w:t>
        </w:r>
      </w:ins>
      <w:ins w:id="704" w:author="James Lawson" w:date="2014-04-14T16:28:00Z">
        <w:r w:rsidR="003579D9">
          <w:t>serves to explain</w:t>
        </w:r>
      </w:ins>
      <w:ins w:id="705" w:author="James Lawson" w:date="2014-04-22T12:08:00Z">
        <w:r w:rsidR="00135469">
          <w:t xml:space="preserve"> why the optimal wood density for </w:t>
        </w:r>
        <w:proofErr w:type="spellStart"/>
        <w:r w:rsidR="00135469">
          <w:t>rheophytic</w:t>
        </w:r>
        <w:proofErr w:type="spellEnd"/>
        <w:r w:rsidR="00135469">
          <w:t xml:space="preserve"> species </w:t>
        </w:r>
      </w:ins>
      <w:ins w:id="706" w:author="James Lawson" w:date="2014-04-23T15:48:00Z">
        <w:r w:rsidR="00E2757B">
          <w:t xml:space="preserve">might </w:t>
        </w:r>
      </w:ins>
      <w:ins w:id="707" w:author="James Lawson" w:date="2014-04-23T15:49:00Z">
        <w:r w:rsidR="00E2757B">
          <w:t>occupy a</w:t>
        </w:r>
      </w:ins>
      <w:ins w:id="708" w:author="James Lawson" w:date="2014-04-14T16:31:00Z">
        <w:r w:rsidR="003579D9">
          <w:t xml:space="preserve"> middling position </w:t>
        </w:r>
      </w:ins>
      <w:ins w:id="709" w:author="James Lawson" w:date="2014-04-14T16:33:00Z">
        <w:r w:rsidR="003579D9">
          <w:t>on the ladder</w:t>
        </w:r>
      </w:ins>
      <w:ins w:id="710" w:author="James Lawson" w:date="2014-04-14T16:31:00Z">
        <w:r w:rsidR="003579D9">
          <w:t xml:space="preserve"> of wood density. </w:t>
        </w:r>
      </w:ins>
      <w:ins w:id="711" w:author="James Lawson" w:date="2014-04-23T16:02:00Z">
        <w:r w:rsidR="00423B8A">
          <w:t>Nonetheless</w:t>
        </w:r>
      </w:ins>
      <w:ins w:id="712" w:author="James Lawson" w:date="2014-04-23T16:01:00Z">
        <w:r w:rsidR="00423B8A">
          <w:t xml:space="preserve">, the wide plasticity in wood density shown by </w:t>
        </w:r>
        <w:r w:rsidR="00423B8A" w:rsidRPr="0043214C">
          <w:rPr>
            <w:i/>
          </w:rPr>
          <w:t xml:space="preserve">C. </w:t>
        </w:r>
        <w:proofErr w:type="spellStart"/>
        <w:r w:rsidR="00423B8A" w:rsidRPr="0043214C">
          <w:rPr>
            <w:i/>
          </w:rPr>
          <w:t>cunninghamiana</w:t>
        </w:r>
        <w:proofErr w:type="spellEnd"/>
        <w:r w:rsidR="00423B8A" w:rsidRPr="0043214C">
          <w:rPr>
            <w:i/>
          </w:rPr>
          <w:t xml:space="preserve"> </w:t>
        </w:r>
        <w:r w:rsidR="00423B8A">
          <w:t xml:space="preserve">and </w:t>
        </w:r>
        <w:r w:rsidR="00423B8A" w:rsidRPr="0043214C">
          <w:rPr>
            <w:i/>
          </w:rPr>
          <w:t xml:space="preserve">T. </w:t>
        </w:r>
        <w:proofErr w:type="spellStart"/>
        <w:r w:rsidR="00423B8A" w:rsidRPr="0043214C">
          <w:rPr>
            <w:i/>
          </w:rPr>
          <w:t>laurina</w:t>
        </w:r>
        <w:proofErr w:type="spellEnd"/>
        <w:r w:rsidR="00423B8A">
          <w:rPr>
            <w:i/>
          </w:rPr>
          <w:t xml:space="preserve"> </w:t>
        </w:r>
        <w:r w:rsidR="00423B8A">
          <w:t xml:space="preserve">gives headroom for intraspecific variation to track hydrological gradients. </w:t>
        </w:r>
      </w:ins>
    </w:p>
    <w:p w14:paraId="791EBDE8" w14:textId="6E9CA8A8" w:rsidR="003C657A" w:rsidRDefault="00423B8A" w:rsidP="00A22B81">
      <w:pPr>
        <w:spacing w:line="360" w:lineRule="auto"/>
        <w:jc w:val="both"/>
        <w:rPr>
          <w:ins w:id="713" w:author="James Lawson" w:date="2014-04-22T11:49:00Z"/>
        </w:rPr>
      </w:pPr>
      <w:ins w:id="714" w:author="James Lawson" w:date="2014-04-23T16:02:00Z">
        <w:r>
          <w:t>Notably</w:t>
        </w:r>
      </w:ins>
      <w:ins w:id="715" w:author="James Lawson" w:date="2014-04-14T16:32:00Z">
        <w:r w:rsidR="003579D9">
          <w:t xml:space="preserve">, it is the </w:t>
        </w:r>
      </w:ins>
      <w:ins w:id="716" w:author="James Lawson" w:date="2014-04-22T12:14:00Z">
        <w:r w:rsidR="00686747">
          <w:t>tall</w:t>
        </w:r>
      </w:ins>
      <w:ins w:id="717" w:author="James Lawson" w:date="2014-04-14T16:33:00Z">
        <w:r w:rsidR="003579D9">
          <w:t xml:space="preserve">, </w:t>
        </w:r>
      </w:ins>
      <w:ins w:id="718" w:author="James Lawson" w:date="2014-04-14T16:32:00Z">
        <w:r w:rsidR="003579D9">
          <w:t>facultative</w:t>
        </w:r>
      </w:ins>
      <w:ins w:id="719" w:author="James Lawson" w:date="2014-04-14T16:33:00Z">
        <w:r w:rsidR="003579D9">
          <w:t xml:space="preserve"> riparian</w:t>
        </w:r>
      </w:ins>
      <w:ins w:id="720" w:author="James Lawson" w:date="2014-04-14T16:32:00Z">
        <w:r w:rsidR="003579D9">
          <w:t xml:space="preserve"> species </w:t>
        </w:r>
      </w:ins>
      <w:ins w:id="721" w:author="James Lawson" w:date="2014-04-14T16:35:00Z">
        <w:r w:rsidR="0063022F">
          <w:t xml:space="preserve">from rainforest sites </w:t>
        </w:r>
      </w:ins>
      <w:ins w:id="722" w:author="James Lawson" w:date="2014-04-14T16:33:00Z">
        <w:r w:rsidR="003579D9">
          <w:t xml:space="preserve">that </w:t>
        </w:r>
      </w:ins>
      <w:ins w:id="723" w:author="James Lawson" w:date="2014-04-23T16:36:00Z">
        <w:r w:rsidR="002A0E4A">
          <w:t>have the highest wood density</w:t>
        </w:r>
      </w:ins>
      <w:ins w:id="724" w:author="James Lawson" w:date="2014-04-14T16:33:00Z">
        <w:r w:rsidR="003579D9">
          <w:t xml:space="preserve"> in our dataset.</w:t>
        </w:r>
      </w:ins>
      <w:ins w:id="725" w:author="James Lawson" w:date="2014-04-22T12:13:00Z">
        <w:r w:rsidR="00686747" w:rsidRPr="00686747">
          <w:rPr>
            <w:b/>
            <w:rPrChange w:id="726" w:author="James Lawson" w:date="2014-04-22T12:20:00Z">
              <w:rPr/>
            </w:rPrChange>
          </w:rPr>
          <w:t xml:space="preserve"> </w:t>
        </w:r>
      </w:ins>
      <w:ins w:id="727" w:author="James Lawson" w:date="2014-04-23T16:12:00Z">
        <w:r w:rsidR="004711BF" w:rsidRPr="004711BF">
          <w:rPr>
            <w:rPrChange w:id="728" w:author="James Lawson" w:date="2014-04-23T16:15:00Z">
              <w:rPr>
                <w:b/>
              </w:rPr>
            </w:rPrChange>
          </w:rPr>
          <w:t xml:space="preserve">Lacking the morphological adaptations required to thrive directly along the </w:t>
        </w:r>
        <w:r w:rsidR="004711BF" w:rsidRPr="004711BF">
          <w:rPr>
            <w:rPrChange w:id="729" w:author="James Lawson" w:date="2014-04-23T16:15:00Z">
              <w:rPr>
                <w:b/>
              </w:rPr>
            </w:rPrChange>
          </w:rPr>
          <w:lastRenderedPageBreak/>
          <w:t xml:space="preserve">channel edge, these species may </w:t>
        </w:r>
      </w:ins>
      <w:ins w:id="730" w:author="James Lawson" w:date="2014-04-23T16:14:00Z">
        <w:r w:rsidR="004711BF" w:rsidRPr="004711BF">
          <w:rPr>
            <w:rPrChange w:id="731" w:author="James Lawson" w:date="2014-04-23T16:15:00Z">
              <w:rPr>
                <w:b/>
              </w:rPr>
            </w:rPrChange>
          </w:rPr>
          <w:t>rely solely on generating mechanically strong stems to withstand flooding</w:t>
        </w:r>
      </w:ins>
      <w:ins w:id="732" w:author="James Lawson" w:date="2014-04-23T16:15:00Z">
        <w:r w:rsidR="004711BF" w:rsidRPr="004711BF">
          <w:rPr>
            <w:rPrChange w:id="733" w:author="James Lawson" w:date="2014-04-23T16:15:00Z">
              <w:rPr>
                <w:b/>
              </w:rPr>
            </w:rPrChange>
          </w:rPr>
          <w:t>.</w:t>
        </w:r>
      </w:ins>
      <w:ins w:id="734" w:author="James Lawson" w:date="2014-04-23T16:12:00Z">
        <w:r w:rsidR="004711BF" w:rsidRPr="004711BF">
          <w:rPr>
            <w:rPrChange w:id="735" w:author="James Lawson" w:date="2014-04-23T16:15:00Z">
              <w:rPr>
                <w:b/>
              </w:rPr>
            </w:rPrChange>
          </w:rPr>
          <w:t xml:space="preserve"> </w:t>
        </w:r>
      </w:ins>
      <w:commentRangeStart w:id="736"/>
      <w:ins w:id="737" w:author="James Lawson" w:date="2014-04-23T17:06:00Z">
        <w:r w:rsidR="00715486">
          <w:rPr>
            <w:highlight w:val="yellow"/>
          </w:rPr>
          <w:t>H</w:t>
        </w:r>
      </w:ins>
      <w:ins w:id="738" w:author="James Lawson" w:date="2014-04-23T17:04:00Z">
        <w:r w:rsidR="00715486">
          <w:rPr>
            <w:highlight w:val="yellow"/>
          </w:rPr>
          <w:t>igh wood density species</w:t>
        </w:r>
      </w:ins>
      <w:ins w:id="739" w:author="James Lawson" w:date="2014-04-23T16:41:00Z">
        <w:r w:rsidR="009A1533" w:rsidRPr="0043214C">
          <w:rPr>
            <w:highlight w:val="yellow"/>
          </w:rPr>
          <w:t xml:space="preserve"> tended to occur further up the bank, so would be subject to only the </w:t>
        </w:r>
        <w:r w:rsidR="009A1533">
          <w:rPr>
            <w:highlight w:val="yellow"/>
          </w:rPr>
          <w:t>more</w:t>
        </w:r>
        <w:r w:rsidR="009A1533" w:rsidRPr="0043214C">
          <w:rPr>
            <w:highlight w:val="yellow"/>
          </w:rPr>
          <w:t xml:space="preserve"> intense flooding events</w:t>
        </w:r>
        <w:r w:rsidR="009A1533" w:rsidRPr="0043214C">
          <w:t>.</w:t>
        </w:r>
        <w:r w:rsidR="009A1533">
          <w:t xml:space="preserve"> </w:t>
        </w:r>
      </w:ins>
      <w:ins w:id="740" w:author="James Lawson" w:date="2014-04-23T16:40:00Z">
        <w:r w:rsidR="009A1533">
          <w:t>Since</w:t>
        </w:r>
      </w:ins>
      <w:ins w:id="741" w:author="James Lawson" w:date="2014-04-23T16:16:00Z">
        <w:r w:rsidR="004711BF">
          <w:t xml:space="preserve"> succession </w:t>
        </w:r>
      </w:ins>
      <w:ins w:id="742" w:author="James Lawson" w:date="2014-04-23T16:40:00Z">
        <w:r w:rsidR="002A0E4A">
          <w:t>typically advances with elevation above the channel edge</w:t>
        </w:r>
        <w:r w:rsidR="009A1533">
          <w:t xml:space="preserve"> </w:t>
        </w:r>
      </w:ins>
      <w:ins w:id="743" w:author="James Lawson" w:date="2014-04-23T16:41:00Z">
        <w:r w:rsidR="009A1533">
          <w:fldChar w:fldCharType="begin" w:fldLock="1"/>
        </w:r>
      </w:ins>
      <w:r w:rsidR="00784D54">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u2026", "id" : "ITEM-1", "issue" : "3", "issued" : { "date-parts" : [ [ "1998" ] ] }, "page" : "497-516", "title" : "Development, maintenance and role of riparian vegetation in the river landscape", "type" : "article-journal", "volume" : "40" }, "uris" : [ "http://www.mendeley.com/documents/?uuid=9fd97740-bfd2-4b2f-b63c-dbe9ecadbe8a" ] } ], "mendeley" : { "previouslyFormattedCitation" : "(Tabacchi, Correll &amp; Hauer 1998)" }, "properties" : { "noteIndex" : 0 }, "schema" : "https://github.com/citation-style-language/schema/raw/master/csl-citation.json" }</w:instrText>
      </w:r>
      <w:r w:rsidR="009A1533">
        <w:fldChar w:fldCharType="separate"/>
      </w:r>
      <w:r w:rsidR="009A1533" w:rsidRPr="009A1533">
        <w:rPr>
          <w:noProof/>
        </w:rPr>
        <w:t>(Tabacchi, Correll &amp; Hauer 1998)</w:t>
      </w:r>
      <w:ins w:id="744" w:author="James Lawson" w:date="2014-04-23T16:41:00Z">
        <w:r w:rsidR="009A1533">
          <w:fldChar w:fldCharType="end"/>
        </w:r>
        <w:r w:rsidR="009A1533">
          <w:t>,</w:t>
        </w:r>
      </w:ins>
      <w:ins w:id="745" w:author="James Lawson" w:date="2014-04-23T16:39:00Z">
        <w:r w:rsidR="002A0E4A">
          <w:t xml:space="preserve"> </w:t>
        </w:r>
      </w:ins>
      <w:ins w:id="746" w:author="James Lawson" w:date="2014-04-23T16:41:00Z">
        <w:r w:rsidR="009A1533">
          <w:rPr>
            <w:highlight w:val="yellow"/>
          </w:rPr>
          <w:t>t</w:t>
        </w:r>
      </w:ins>
      <w:ins w:id="747" w:author="James Lawson" w:date="2014-04-22T12:13:00Z">
        <w:r w:rsidR="00686747" w:rsidRPr="00423B8A">
          <w:rPr>
            <w:highlight w:val="yellow"/>
            <w:rPrChange w:id="748" w:author="James Lawson" w:date="2014-04-23T16:08:00Z">
              <w:rPr/>
            </w:rPrChange>
          </w:rPr>
          <w:t xml:space="preserve">his observation agrees with previous literature </w:t>
        </w:r>
      </w:ins>
      <w:ins w:id="749" w:author="James Lawson" w:date="2014-04-22T12:17:00Z">
        <w:r w:rsidR="00686747" w:rsidRPr="00423B8A">
          <w:rPr>
            <w:highlight w:val="yellow"/>
            <w:rPrChange w:id="750" w:author="James Lawson" w:date="2014-04-23T16:08:00Z">
              <w:rPr/>
            </w:rPrChange>
          </w:rPr>
          <w:t>showing</w:t>
        </w:r>
      </w:ins>
      <w:ins w:id="751" w:author="James Lawson" w:date="2014-04-22T12:13:00Z">
        <w:r w:rsidR="00686747" w:rsidRPr="00423B8A">
          <w:rPr>
            <w:highlight w:val="yellow"/>
            <w:rPrChange w:id="752" w:author="James Lawson" w:date="2014-04-23T16:08:00Z">
              <w:rPr/>
            </w:rPrChange>
          </w:rPr>
          <w:t xml:space="preserve"> increas</w:t>
        </w:r>
      </w:ins>
      <w:ins w:id="753" w:author="James Lawson" w:date="2014-04-22T12:17:00Z">
        <w:r w:rsidR="00686747" w:rsidRPr="00423B8A">
          <w:rPr>
            <w:highlight w:val="yellow"/>
            <w:rPrChange w:id="754" w:author="James Lawson" w:date="2014-04-23T16:08:00Z">
              <w:rPr/>
            </w:rPrChange>
          </w:rPr>
          <w:t>ing</w:t>
        </w:r>
      </w:ins>
      <w:ins w:id="755" w:author="James Lawson" w:date="2014-04-22T12:13:00Z">
        <w:r w:rsidR="00686747" w:rsidRPr="00423B8A">
          <w:rPr>
            <w:highlight w:val="yellow"/>
            <w:rPrChange w:id="756" w:author="James Lawson" w:date="2014-04-23T16:08:00Z">
              <w:rPr/>
            </w:rPrChange>
          </w:rPr>
          <w:t xml:space="preserve"> in wood density</w:t>
        </w:r>
      </w:ins>
      <w:ins w:id="757" w:author="James Lawson" w:date="2014-04-22T12:17:00Z">
        <w:r w:rsidR="00686747" w:rsidRPr="00423B8A">
          <w:rPr>
            <w:highlight w:val="yellow"/>
            <w:rPrChange w:id="758" w:author="James Lawson" w:date="2014-04-23T16:08:00Z">
              <w:rPr/>
            </w:rPrChange>
          </w:rPr>
          <w:t xml:space="preserve"> along a succes</w:t>
        </w:r>
        <w:r w:rsidR="00686747" w:rsidRPr="00423B8A">
          <w:rPr>
            <w:highlight w:val="yellow"/>
            <w:rPrChange w:id="759" w:author="James Lawson" w:date="2014-04-23T16:07:00Z">
              <w:rPr/>
            </w:rPrChange>
          </w:rPr>
          <w:t>sional gradient</w:t>
        </w:r>
      </w:ins>
      <w:ins w:id="760" w:author="James Lawson" w:date="2014-04-23T15:57:00Z">
        <w:r w:rsidR="00E2757B" w:rsidRPr="00423B8A">
          <w:rPr>
            <w:highlight w:val="yellow"/>
            <w:rPrChange w:id="761" w:author="James Lawson" w:date="2014-04-23T16:07:00Z">
              <w:rPr>
                <w:b/>
                <w:highlight w:val="yellow"/>
              </w:rPr>
            </w:rPrChange>
          </w:rPr>
          <w:t xml:space="preserve"> </w:t>
        </w:r>
      </w:ins>
      <w:ins w:id="762" w:author="James Lawson" w:date="2014-04-23T15:58:00Z">
        <w:r w:rsidR="00E2757B" w:rsidRPr="00423B8A">
          <w:rPr>
            <w:highlight w:val="yellow"/>
            <w:rPrChange w:id="763" w:author="James Lawson" w:date="2014-04-23T16:07:00Z">
              <w:rPr>
                <w:b/>
                <w:highlight w:val="yellow"/>
              </w:rPr>
            </w:rPrChange>
          </w:rPr>
          <w:fldChar w:fldCharType="begin" w:fldLock="1"/>
        </w:r>
      </w:ins>
      <w:r w:rsidR="00784D54">
        <w:rPr>
          <w:highlight w:val="yellow"/>
        </w:rPr>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previouslyFormattedCitation" : "(Falster &amp; Westoby 2005)" }, "properties" : { "noteIndex" : 0 }, "schema" : "https://github.com/citation-style-language/schema/raw/master/csl-citation.json" }</w:instrText>
      </w:r>
      <w:r w:rsidR="00E2757B" w:rsidRPr="00423B8A">
        <w:rPr>
          <w:highlight w:val="yellow"/>
          <w:rPrChange w:id="764" w:author="James Lawson" w:date="2014-04-23T16:07:00Z">
            <w:rPr>
              <w:b/>
              <w:highlight w:val="yellow"/>
            </w:rPr>
          </w:rPrChange>
        </w:rPr>
        <w:fldChar w:fldCharType="separate"/>
      </w:r>
      <w:r w:rsidRPr="00423B8A">
        <w:rPr>
          <w:noProof/>
          <w:highlight w:val="yellow"/>
          <w:rPrChange w:id="765" w:author="James Lawson" w:date="2014-04-23T16:07:00Z">
            <w:rPr>
              <w:noProof/>
              <w:highlight w:val="yellow"/>
            </w:rPr>
          </w:rPrChange>
        </w:rPr>
        <w:t>(Falster &amp; Westoby 2005)</w:t>
      </w:r>
      <w:ins w:id="766" w:author="James Lawson" w:date="2014-04-23T15:58:00Z">
        <w:r w:rsidR="00E2757B" w:rsidRPr="00423B8A">
          <w:rPr>
            <w:highlight w:val="yellow"/>
            <w:rPrChange w:id="767" w:author="James Lawson" w:date="2014-04-23T16:07:00Z">
              <w:rPr>
                <w:b/>
                <w:highlight w:val="yellow"/>
              </w:rPr>
            </w:rPrChange>
          </w:rPr>
          <w:fldChar w:fldCharType="end"/>
        </w:r>
      </w:ins>
      <w:ins w:id="768" w:author="James Lawson" w:date="2014-04-22T12:17:00Z">
        <w:r w:rsidRPr="00423B8A">
          <w:rPr>
            <w:highlight w:val="yellow"/>
            <w:rPrChange w:id="769" w:author="James Lawson" w:date="2014-04-23T16:07:00Z">
              <w:rPr>
                <w:b/>
                <w:highlight w:val="yellow"/>
              </w:rPr>
            </w:rPrChange>
          </w:rPr>
          <w:t>.</w:t>
        </w:r>
      </w:ins>
      <w:ins w:id="770" w:author="James Lawson" w:date="2014-04-23T17:06:00Z">
        <w:r w:rsidR="00715486">
          <w:rPr>
            <w:highlight w:val="yellow"/>
          </w:rPr>
          <w:t xml:space="preserve"> Further</w:t>
        </w:r>
      </w:ins>
      <w:ins w:id="771" w:author="James Lawson" w:date="2014-04-22T12:17:00Z">
        <w:r w:rsidR="00686747" w:rsidRPr="00423B8A">
          <w:rPr>
            <w:highlight w:val="yellow"/>
            <w:rPrChange w:id="772" w:author="James Lawson" w:date="2014-04-23T16:07:00Z">
              <w:rPr/>
            </w:rPrChange>
          </w:rPr>
          <w:t xml:space="preserve"> </w:t>
        </w:r>
      </w:ins>
      <w:ins w:id="773" w:author="James Lawson" w:date="2014-04-23T17:06:00Z">
        <w:r w:rsidR="00715486">
          <w:t>p</w:t>
        </w:r>
        <w:r w:rsidR="00715486">
          <w:t xml:space="preserve">arallels </w:t>
        </w:r>
        <w:r w:rsidR="00715486">
          <w:t>in the existing wood density literature</w:t>
        </w:r>
        <w:r w:rsidR="00715486">
          <w:t xml:space="preserve"> are </w:t>
        </w:r>
        <w:r w:rsidR="00715486">
          <w:t xml:space="preserve">also </w:t>
        </w:r>
        <w:r w:rsidR="00715486">
          <w:t>evident here: high wood density individuals were much less likely to experience major wind</w:t>
        </w:r>
        <w:r w:rsidR="00715486">
          <w:t xml:space="preserve"> damage following a cyclone </w:t>
        </w:r>
      </w:ins>
      <w:ins w:id="774" w:author="James Lawson" w:date="2014-04-23T17:09:00Z">
        <w:r w:rsidR="00715486">
          <w:fldChar w:fldCharType="begin" w:fldLock="1"/>
        </w:r>
      </w:ins>
      <w:r w:rsidR="00784D54">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715486">
        <w:fldChar w:fldCharType="separate"/>
      </w:r>
      <w:r w:rsidR="00784D54" w:rsidRPr="00784D54">
        <w:rPr>
          <w:noProof/>
        </w:rPr>
        <w:t xml:space="preserve">(Curran </w:t>
      </w:r>
      <w:r w:rsidR="00784D54" w:rsidRPr="00784D54">
        <w:rPr>
          <w:i/>
          <w:noProof/>
        </w:rPr>
        <w:t>et al.</w:t>
      </w:r>
      <w:r w:rsidR="00784D54" w:rsidRPr="00784D54">
        <w:rPr>
          <w:noProof/>
        </w:rPr>
        <w:t xml:space="preserve"> 2008)</w:t>
      </w:r>
      <w:ins w:id="775" w:author="James Lawson" w:date="2014-04-23T17:09:00Z">
        <w:r w:rsidR="00715486">
          <w:fldChar w:fldCharType="end"/>
        </w:r>
      </w:ins>
      <w:ins w:id="776" w:author="James Lawson" w:date="2014-04-23T17:06:00Z">
        <w:r w:rsidR="00715486">
          <w:t>.</w:t>
        </w:r>
      </w:ins>
      <w:commentRangeEnd w:id="736"/>
      <w:ins w:id="777" w:author="James Lawson" w:date="2014-04-23T17:10:00Z">
        <w:r w:rsidR="00715486">
          <w:rPr>
            <w:rStyle w:val="CommentReference"/>
          </w:rPr>
          <w:commentReference w:id="736"/>
        </w:r>
      </w:ins>
    </w:p>
    <w:p w14:paraId="618432AA" w14:textId="3ADCEFA3" w:rsidR="00981098" w:rsidRPr="0067461C" w:rsidDel="00715486" w:rsidRDefault="00981098">
      <w:pPr>
        <w:pStyle w:val="ListParagraph"/>
        <w:numPr>
          <w:ilvl w:val="0"/>
          <w:numId w:val="2"/>
        </w:numPr>
        <w:spacing w:line="360" w:lineRule="auto"/>
        <w:jc w:val="both"/>
        <w:rPr>
          <w:del w:id="778" w:author="James Lawson" w:date="2014-04-23T17:10:00Z"/>
        </w:rPr>
        <w:pPrChange w:id="779" w:author="James Lawson" w:date="2014-04-22T11:49:00Z">
          <w:pPr>
            <w:spacing w:line="360" w:lineRule="auto"/>
            <w:jc w:val="both"/>
          </w:pPr>
        </w:pPrChange>
      </w:pPr>
    </w:p>
    <w:p w14:paraId="18CFE7A1" w14:textId="221C8959" w:rsidR="00B634E6" w:rsidRPr="00EA700F" w:rsidRDefault="00B634E6" w:rsidP="00A22B81">
      <w:pPr>
        <w:spacing w:line="360" w:lineRule="auto"/>
        <w:jc w:val="both"/>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nalysis integrates predictability of water availability, seasonality and flood intensity into a single axis of hydrological variation. It is not possible to tease out individual drivers of variation in wood density,</w:t>
      </w:r>
      <w:ins w:id="780" w:author="Michelle Leishman" w:date="2014-04-08T17:18:00Z">
        <w:r w:rsidR="00483144">
          <w:t xml:space="preserve"> as</w:t>
        </w:r>
      </w:ins>
      <w:r w:rsidRPr="00EA700F">
        <w:t xml:space="preserve"> the conditions </w:t>
      </w:r>
      <w:proofErr w:type="spellStart"/>
      <w:r w:rsidRPr="00EA700F">
        <w:t>associated</w:t>
      </w:r>
      <w:del w:id="781" w:author="James Lawson" w:date="2014-04-22T11:39:00Z">
        <w:r w:rsidRPr="00EA700F" w:rsidDel="00B3552B">
          <w:delText xml:space="preserve"> </w:delText>
        </w:r>
      </w:del>
      <w:r w:rsidRPr="00EA700F">
        <w:t>with</w:t>
      </w:r>
      <w:proofErr w:type="spellEnd"/>
      <w:r w:rsidRPr="00EA700F">
        <w:t xml:space="preserve"> both environmental unpredictability and mechanical disturbance act in unison to constrain community wood density to higher mean values. Based on our findings, hydrological regionalisation frameworks that distinguish between rivers according to predictability and </w:t>
      </w:r>
      <w:proofErr w:type="spellStart"/>
      <w:r w:rsidRPr="00EA700F">
        <w:t>perenniality</w:t>
      </w:r>
      <w:proofErr w:type="spellEnd"/>
      <w:r w:rsidRPr="00EA700F">
        <w:t xml:space="preserve"> of flow provide a basis for predicting wood density. </w:t>
      </w:r>
    </w:p>
    <w:p w14:paraId="42DF420E" w14:textId="2BB432D3" w:rsidR="00B634E6" w:rsidRPr="00EA700F" w:rsidRDefault="00B634E6" w:rsidP="00A22B81">
      <w:pPr>
        <w:spacing w:line="360" w:lineRule="auto"/>
        <w:jc w:val="both"/>
      </w:pPr>
      <w:r w:rsidRPr="00EA700F">
        <w:t>Hydrological classification therefore becomes useful in projecting changes to the functional attributes of riparian plant communities u</w:t>
      </w:r>
      <w:r w:rsidR="00ED02F3">
        <w:t xml:space="preserve">nder </w:t>
      </w:r>
      <w:del w:id="782" w:author="James Lawson" w:date="2014-04-11T14:22:00Z">
        <w:r w:rsidR="00ED02F3" w:rsidDel="001F68B4">
          <w:delText xml:space="preserve">changing </w:delText>
        </w:r>
      </w:del>
      <w:ins w:id="783" w:author="James Lawson" w:date="2014-04-11T14:22:00Z">
        <w:r w:rsidR="001F68B4">
          <w:t xml:space="preserve">altered </w:t>
        </w:r>
      </w:ins>
      <w:r w:rsidR="00ED02F3">
        <w:t xml:space="preserve">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784D54">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423B8A" w:rsidRPr="00423B8A">
        <w:rPr>
          <w:noProof/>
          <w:lang w:val="en-US"/>
        </w:rPr>
        <w:t>(Australian State of the Environment Committee 2011)</w:t>
      </w:r>
      <w:r w:rsidRPr="00EA700F">
        <w:rPr>
          <w:lang w:val="en-US"/>
        </w:rPr>
        <w:fldChar w:fldCharType="end"/>
      </w:r>
      <w:r w:rsidRPr="00EA700F">
        <w:t>. Artificial flow modification by damming and water extraction reduces overall flow volume and the magnitude and frequency of high flow events, while increasing flow predictability</w:t>
      </w:r>
      <w:ins w:id="784" w:author="James Lawson" w:date="2014-04-11T15:03:00Z">
        <w:r w:rsidR="00C11E44">
          <w:t>,</w:t>
        </w:r>
      </w:ins>
      <w:r w:rsidRPr="00EA700F">
        <w:t xml:space="preserve"> </w:t>
      </w:r>
      <w:del w:id="785" w:author="James Lawson" w:date="2014-04-11T15:03:00Z">
        <w:r w:rsidRPr="00EA700F" w:rsidDel="00C11E44">
          <w:delText xml:space="preserve">and </w:delText>
        </w:r>
      </w:del>
      <w:r w:rsidRPr="00EA700F">
        <w:t xml:space="preserve">altering </w:t>
      </w:r>
      <w:commentRangeStart w:id="786"/>
      <w:r w:rsidRPr="00EA700F">
        <w:t>seasonality</w:t>
      </w:r>
      <w:commentRangeEnd w:id="786"/>
      <w:r w:rsidR="00B118A6">
        <w:rPr>
          <w:rStyle w:val="CommentReference"/>
        </w:rPr>
        <w:commentReference w:id="786"/>
      </w:r>
      <w:ins w:id="787" w:author="James Lawson" w:date="2014-04-11T15:03:00Z">
        <w:r w:rsidR="00C11E44">
          <w:t xml:space="preserve"> and limiting </w:t>
        </w:r>
      </w:ins>
      <w:ins w:id="788" w:author="James Lawson" w:date="2014-04-11T15:04:00Z">
        <w:r w:rsidR="00C11E44">
          <w:t>channel-</w:t>
        </w:r>
      </w:ins>
      <w:ins w:id="789" w:author="James Lawson" w:date="2014-04-11T15:03:00Z">
        <w:r w:rsidR="00C11E44">
          <w:t>floodplain</w:t>
        </w:r>
      </w:ins>
      <w:ins w:id="790" w:author="James Lawson" w:date="2014-04-11T15:04:00Z">
        <w:r w:rsidR="00C11E44">
          <w:t xml:space="preserve"> connectivity</w:t>
        </w:r>
      </w:ins>
      <w:ins w:id="791" w:author="James Lawson" w:date="2014-04-14T13:02:00Z">
        <w:r w:rsidR="00E773FF">
          <w:t xml:space="preserve"> </w:t>
        </w:r>
        <w:r w:rsidR="00E773FF">
          <w:fldChar w:fldCharType="begin" w:fldLock="1"/>
        </w:r>
      </w:ins>
      <w:r w:rsidR="00784D54">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u2026", "id" : "ITEM-2",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Graf 2006)" }, "properties" : { "noteIndex" : 0 }, "schema" : "https://github.com/citation-style-language/schema/raw/master/csl-citation.json" }</w:instrText>
      </w:r>
      <w:r w:rsidR="00E773FF">
        <w:fldChar w:fldCharType="separate"/>
      </w:r>
      <w:r w:rsidR="00423B8A" w:rsidRPr="00423B8A">
        <w:rPr>
          <w:noProof/>
        </w:rPr>
        <w:t>(Maheshwari, Walker &amp; McMahon 1995; Graf 2006)</w:t>
      </w:r>
      <w:ins w:id="792" w:author="James Lawson" w:date="2014-04-14T13:02:00Z">
        <w:r w:rsidR="00E773FF">
          <w:fldChar w:fldCharType="end"/>
        </w:r>
      </w:ins>
      <w:r w:rsidRPr="00EA700F">
        <w:t xml:space="preserve">.  </w:t>
      </w:r>
      <w:ins w:id="793" w:author="James Lawson" w:date="2014-04-11T14:31:00Z">
        <w:r w:rsidR="00442E26">
          <w:t xml:space="preserve">In these </w:t>
        </w:r>
      </w:ins>
      <w:ins w:id="794" w:author="James Lawson" w:date="2014-04-11T14:32:00Z">
        <w:r w:rsidR="00442E26">
          <w:t>altered conditions</w:t>
        </w:r>
      </w:ins>
      <w:ins w:id="795" w:author="James Lawson" w:date="2014-04-11T14:31:00Z">
        <w:r w:rsidR="00442E26">
          <w:t xml:space="preserve">, terrestrial </w:t>
        </w:r>
      </w:ins>
      <w:ins w:id="796" w:author="James Lawson" w:date="2014-04-14T12:58:00Z">
        <w:r w:rsidR="00E773FF">
          <w:t>species</w:t>
        </w:r>
      </w:ins>
      <w:ins w:id="797" w:author="James Lawson" w:date="2014-04-11T14:32:00Z">
        <w:r w:rsidR="00442E26">
          <w:t xml:space="preserve"> with softer wood</w:t>
        </w:r>
      </w:ins>
      <w:ins w:id="798" w:author="James Lawson" w:date="2014-04-11T14:31:00Z">
        <w:r w:rsidR="00442E26">
          <w:t xml:space="preserve"> </w:t>
        </w:r>
      </w:ins>
      <w:ins w:id="799" w:author="James Lawson" w:date="2014-04-11T14:33:00Z">
        <w:r w:rsidR="00442E26">
          <w:t xml:space="preserve">and faster growth rates </w:t>
        </w:r>
      </w:ins>
      <w:ins w:id="800" w:author="James Lawson" w:date="2014-04-11T14:35:00Z">
        <w:r w:rsidR="00442E26">
          <w:t>may</w:t>
        </w:r>
      </w:ins>
      <w:ins w:id="801" w:author="James Lawson" w:date="2014-04-11T14:36:00Z">
        <w:r w:rsidR="00442E26">
          <w:t xml:space="preserve"> </w:t>
        </w:r>
      </w:ins>
      <w:ins w:id="802" w:author="James Lawson" w:date="2014-04-11T15:01:00Z">
        <w:r w:rsidR="000F2CFB">
          <w:t>encroach on</w:t>
        </w:r>
      </w:ins>
      <w:ins w:id="803" w:author="James Lawson" w:date="2014-04-11T14:35:00Z">
        <w:r w:rsidR="00442E26">
          <w:t xml:space="preserve"> what was once the province of hardy riparian </w:t>
        </w:r>
      </w:ins>
      <w:ins w:id="804" w:author="James Lawson" w:date="2014-04-14T12:59:00Z">
        <w:r w:rsidR="00E773FF">
          <w:t>communities</w:t>
        </w:r>
      </w:ins>
      <w:ins w:id="805" w:author="James Lawson" w:date="2014-04-11T14:35:00Z">
        <w:r w:rsidR="00442E26">
          <w:t xml:space="preserve"> adapted to flooding and less predictable condit</w:t>
        </w:r>
      </w:ins>
      <w:ins w:id="806" w:author="James Lawson" w:date="2014-04-11T15:01:00Z">
        <w:r w:rsidR="00144006">
          <w:t>i</w:t>
        </w:r>
      </w:ins>
      <w:ins w:id="807" w:author="James Lawson" w:date="2014-04-11T14:35:00Z">
        <w:r w:rsidR="00442E26">
          <w:t>ons</w:t>
        </w:r>
      </w:ins>
      <w:ins w:id="808" w:author="James Lawson" w:date="2014-04-11T14:33:00Z">
        <w:r w:rsidR="00442E26">
          <w:t>.</w:t>
        </w:r>
      </w:ins>
      <w:ins w:id="809" w:author="James Lawson" w:date="2014-04-11T14:31:00Z">
        <w:r w:rsidR="00442E26">
          <w:t xml:space="preserve"> </w:t>
        </w:r>
      </w:ins>
      <w:r w:rsidRPr="00EA700F">
        <w:t xml:space="preserve">The converse of this situation is presented by predictions of future climatic conditions: </w:t>
      </w:r>
      <w:proofErr w:type="spellStart"/>
      <w:r w:rsidRPr="00EA700F">
        <w:t>i</w:t>
      </w:r>
      <w:proofErr w:type="spellEnd"/>
      <w:r w:rsidRPr="00EA700F">
        <w:rPr>
          <w:lang w:val="en-US"/>
        </w:rPr>
        <w:t>n Australia, warming of 0.4 – 0.7</w:t>
      </w:r>
      <w:r w:rsidRPr="00EA700F">
        <w:rPr>
          <w:vertAlign w:val="superscript"/>
          <w:lang w:val="en-US"/>
        </w:rPr>
        <w:t>o</w:t>
      </w:r>
      <w:r w:rsidRPr="00EA700F">
        <w:rPr>
          <w:lang w:val="en-US"/>
        </w:rPr>
        <w:t>C has occurred since 1950</w:t>
      </w:r>
      <w:ins w:id="810" w:author="James Lawson" w:date="2014-04-11T15:31:00Z">
        <w:r w:rsidR="00B07C90">
          <w:rPr>
            <w:lang w:val="en-US"/>
          </w:rPr>
          <w:t xml:space="preserve"> </w:t>
        </w:r>
        <w:r w:rsidR="00B07C90">
          <w:rPr>
            <w:lang w:val="en-US"/>
          </w:rPr>
          <w:fldChar w:fldCharType="begin" w:fldLock="1"/>
        </w:r>
      </w:ins>
      <w:r w:rsidR="00784D54">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rsidR="00B07C90">
        <w:rPr>
          <w:lang w:val="en-US"/>
        </w:rPr>
        <w:fldChar w:fldCharType="separate"/>
      </w:r>
      <w:r w:rsidR="00784D54" w:rsidRPr="00784D54">
        <w:rPr>
          <w:noProof/>
          <w:lang w:val="en-US"/>
        </w:rPr>
        <w:t xml:space="preserve">(Hennessy </w:t>
      </w:r>
      <w:r w:rsidR="00784D54" w:rsidRPr="00784D54">
        <w:rPr>
          <w:i/>
          <w:noProof/>
          <w:lang w:val="en-US"/>
        </w:rPr>
        <w:t>et al.</w:t>
      </w:r>
      <w:r w:rsidR="00784D54" w:rsidRPr="00784D54">
        <w:rPr>
          <w:noProof/>
          <w:lang w:val="en-US"/>
        </w:rPr>
        <w:t xml:space="preserve"> 2007)</w:t>
      </w:r>
      <w:ins w:id="811" w:author="James Lawson" w:date="2014-04-11T15:31:00Z">
        <w:r w:rsidR="00B07C90">
          <w:rPr>
            <w:lang w:val="en-US"/>
          </w:rPr>
          <w:fldChar w:fldCharType="end"/>
        </w:r>
      </w:ins>
      <w:r w:rsidRPr="00EA700F">
        <w:rPr>
          <w:lang w:val="en-US"/>
        </w:rPr>
        <w:t>, attended by a reduction in rainfall across southern and eastern regions of the continent</w:t>
      </w:r>
      <w:ins w:id="812" w:author="James Lawson" w:date="2014-04-11T15:31:00Z">
        <w:r w:rsidR="00B07C90">
          <w:rPr>
            <w:lang w:val="en-US"/>
          </w:rPr>
          <w:t xml:space="preserve"> </w:t>
        </w:r>
        <w:r w:rsidR="00B07C90">
          <w:rPr>
            <w:lang w:val="en-US"/>
          </w:rPr>
          <w:fldChar w:fldCharType="begin" w:fldLock="1"/>
        </w:r>
      </w:ins>
      <w:r w:rsidR="00784D54">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previouslyFormattedCitation" : "(Smith 2004)" }, "properties" : { "noteIndex" : 0 }, "schema" : "https://github.com/citation-style-language/schema/raw/master/csl-citation.json" }</w:instrText>
      </w:r>
      <w:r w:rsidR="00B07C90">
        <w:rPr>
          <w:lang w:val="en-US"/>
        </w:rPr>
        <w:fldChar w:fldCharType="separate"/>
      </w:r>
      <w:r w:rsidR="00423B8A" w:rsidRPr="00423B8A">
        <w:rPr>
          <w:noProof/>
          <w:lang w:val="en-US"/>
        </w:rPr>
        <w:t>(Smith 2004)</w:t>
      </w:r>
      <w:ins w:id="813" w:author="James Lawson" w:date="2014-04-11T15:31:00Z">
        <w:r w:rsidR="00B07C90">
          <w:rPr>
            <w:lang w:val="en-US"/>
          </w:rPr>
          <w:fldChar w:fldCharType="end"/>
        </w:r>
      </w:ins>
      <w:r w:rsidRPr="00EA700F">
        <w:rPr>
          <w:lang w:val="en-US"/>
        </w:rPr>
        <w:t>, and an increase in intensity</w:t>
      </w:r>
      <w:ins w:id="814" w:author="James Lawson" w:date="2014-04-11T15:07:00Z">
        <w:r w:rsidR="00C11E44">
          <w:rPr>
            <w:lang w:val="en-US"/>
          </w:rPr>
          <w:t xml:space="preserve"> and frequency</w:t>
        </w:r>
      </w:ins>
      <w:r w:rsidRPr="00EA700F">
        <w:rPr>
          <w:lang w:val="en-US"/>
        </w:rPr>
        <w:t xml:space="preserve"> of </w:t>
      </w:r>
      <w:commentRangeStart w:id="815"/>
      <w:r w:rsidRPr="00EA700F">
        <w:rPr>
          <w:lang w:val="en-US"/>
        </w:rPr>
        <w:t>droughts</w:t>
      </w:r>
      <w:commentRangeEnd w:id="815"/>
      <w:r w:rsidR="00B118A6">
        <w:rPr>
          <w:rStyle w:val="CommentReference"/>
        </w:rPr>
        <w:commentReference w:id="815"/>
      </w:r>
      <w:ins w:id="816" w:author="James Lawson" w:date="2014-04-11T15:32:00Z">
        <w:r w:rsidR="00B07C90">
          <w:rPr>
            <w:lang w:val="en-US"/>
          </w:rPr>
          <w:t xml:space="preserve"> </w:t>
        </w:r>
        <w:r w:rsidR="00B07C90">
          <w:rPr>
            <w:lang w:val="en-US"/>
          </w:rPr>
          <w:fldChar w:fldCharType="begin" w:fldLock="1"/>
        </w:r>
      </w:ins>
      <w:r w:rsidR="00784D54">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B07C90">
        <w:rPr>
          <w:lang w:val="en-US"/>
        </w:rPr>
        <w:fldChar w:fldCharType="separate"/>
      </w:r>
      <w:r w:rsidR="00784D54" w:rsidRPr="00784D54">
        <w:rPr>
          <w:noProof/>
          <w:lang w:val="en-US"/>
        </w:rPr>
        <w:t xml:space="preserve">(Hennessy </w:t>
      </w:r>
      <w:r w:rsidR="00784D54" w:rsidRPr="00784D54">
        <w:rPr>
          <w:i/>
          <w:noProof/>
          <w:lang w:val="en-US"/>
        </w:rPr>
        <w:t>et al.</w:t>
      </w:r>
      <w:r w:rsidR="00784D54" w:rsidRPr="00784D54">
        <w:rPr>
          <w:noProof/>
          <w:lang w:val="en-US"/>
        </w:rPr>
        <w:t xml:space="preserve"> 2008)</w:t>
      </w:r>
      <w:ins w:id="817" w:author="James Lawson" w:date="2014-04-11T15:32:00Z">
        <w:r w:rsidR="00B07C90">
          <w:rPr>
            <w:lang w:val="en-US"/>
          </w:rPr>
          <w:fldChar w:fldCharType="end"/>
        </w:r>
      </w:ins>
      <w:r w:rsidRPr="00EA700F">
        <w:rPr>
          <w:lang w:val="en-US"/>
        </w:rPr>
        <w:t xml:space="preserve">.  </w:t>
      </w:r>
      <w:del w:id="818" w:author="James Lawson" w:date="2014-04-11T15:05:00Z">
        <w:r w:rsidRPr="00EA700F" w:rsidDel="00C11E44">
          <w:rPr>
            <w:lang w:val="en-US"/>
          </w:rPr>
          <w:delText>Increases in flooding and</w:delText>
        </w:r>
      </w:del>
      <w:del w:id="819" w:author="James Lawson" w:date="2014-04-11T15:08:00Z">
        <w:r w:rsidRPr="00EA700F" w:rsidDel="00C11E44">
          <w:rPr>
            <w:lang w:val="en-US"/>
          </w:rPr>
          <w:delText xml:space="preserve"> drought are predicted with high confidence over the next century </w:delText>
        </w:r>
      </w:del>
      <w:del w:id="820" w:author="James Lawson" w:date="2014-04-11T15:06:00Z">
        <w:r w:rsidRPr="00EA700F" w:rsidDel="00C11E44">
          <w:rPr>
            <w:lang w:val="en-US"/>
          </w:rPr>
          <w:fldChar w:fldCharType="begin" w:fldLock="1"/>
        </w:r>
        <w:r w:rsidR="00C11E44" w:rsidDel="00C11E44">
          <w:rPr>
            <w:lang w:val="en-US"/>
          </w:rPr>
          <w:del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et al., 2007)" }, "properties" : { "noteIndex" : 0 }, "schema" : "https://github.com/citation-style-language/schema/raw/master/csl-citation.json" }</w:delInstrText>
        </w:r>
        <w:r w:rsidRPr="00EA700F" w:rsidDel="00C11E44">
          <w:rPr>
            <w:lang w:val="en-US"/>
          </w:rPr>
          <w:fldChar w:fldCharType="separate"/>
        </w:r>
        <w:r w:rsidR="00C11E44" w:rsidRPr="00C11E44" w:rsidDel="00C11E44">
          <w:rPr>
            <w:noProof/>
            <w:lang w:val="en-US"/>
          </w:rPr>
          <w:delText>(Hennessy et al., 2007)</w:delText>
        </w:r>
        <w:r w:rsidRPr="00EA700F" w:rsidDel="00C11E44">
          <w:rPr>
            <w:lang w:val="en-US"/>
          </w:rPr>
          <w:fldChar w:fldCharType="end"/>
        </w:r>
        <w:r w:rsidRPr="00EA700F" w:rsidDel="00C11E44">
          <w:rPr>
            <w:lang w:val="en-US"/>
          </w:rPr>
          <w:delText xml:space="preserve">. </w:delText>
        </w:r>
      </w:del>
      <w:ins w:id="821" w:author="James Lawson" w:date="2014-04-11T15:09:00Z">
        <w:r w:rsidR="00C11E44">
          <w:rPr>
            <w:lang w:val="en-US"/>
          </w:rPr>
          <w:t xml:space="preserve">Extreme </w:t>
        </w:r>
      </w:ins>
      <w:ins w:id="822" w:author="James Lawson" w:date="2014-04-11T15:15:00Z">
        <w:r w:rsidR="009447FC">
          <w:rPr>
            <w:lang w:val="en-US"/>
          </w:rPr>
          <w:t>rainfall</w:t>
        </w:r>
      </w:ins>
      <w:ins w:id="823" w:author="James Lawson" w:date="2014-04-11T15:09:00Z">
        <w:r w:rsidR="00C11E44">
          <w:rPr>
            <w:lang w:val="en-US"/>
          </w:rPr>
          <w:t xml:space="preserve"> events are predicted to become more </w:t>
        </w:r>
      </w:ins>
      <w:ins w:id="824" w:author="James Lawson" w:date="2014-04-11T15:11:00Z">
        <w:r w:rsidR="00C11E44">
          <w:rPr>
            <w:lang w:val="en-US"/>
          </w:rPr>
          <w:t xml:space="preserve">prevalent, even In areas </w:t>
        </w:r>
      </w:ins>
      <w:ins w:id="825" w:author="James Lawson" w:date="2014-04-11T15:12:00Z">
        <w:r w:rsidR="009447FC">
          <w:rPr>
            <w:lang w:val="en-US"/>
          </w:rPr>
          <w:t xml:space="preserve">where </w:t>
        </w:r>
      </w:ins>
      <w:ins w:id="826" w:author="James Lawson" w:date="2014-04-11T15:15:00Z">
        <w:r w:rsidR="009447FC">
          <w:rPr>
            <w:lang w:val="en-US"/>
          </w:rPr>
          <w:t xml:space="preserve">the trend is towards </w:t>
        </w:r>
      </w:ins>
      <w:ins w:id="827" w:author="James Lawson" w:date="2014-04-11T15:12:00Z">
        <w:r w:rsidR="009447FC">
          <w:rPr>
            <w:lang w:val="en-US"/>
          </w:rPr>
          <w:t>mean reductions in</w:t>
        </w:r>
      </w:ins>
      <w:ins w:id="828" w:author="James Lawson" w:date="2014-04-11T15:13:00Z">
        <w:r w:rsidR="009447FC">
          <w:rPr>
            <w:lang w:val="en-US"/>
          </w:rPr>
          <w:t xml:space="preserve"> annual or seasonal rainfall </w:t>
        </w:r>
        <w:r w:rsidR="009447FC" w:rsidRPr="00B3552B">
          <w:rPr>
            <w:lang w:val="en-US"/>
          </w:rPr>
          <w:fldChar w:fldCharType="begin" w:fldLock="1"/>
        </w:r>
      </w:ins>
      <w:r w:rsidR="00784D54">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previouslyFormattedCitation" : "(Chiew &lt;i&gt;et al.&lt;/i&gt; 2009)" }, "properties" : { "noteIndex" : 0 }, "schema" : "https://github.com/citation-style-language/schema/raw/master/csl-citation.json" }</w:instrText>
      </w:r>
      <w:r w:rsidR="009447FC" w:rsidRPr="00B3552B">
        <w:rPr>
          <w:lang w:val="en-US"/>
          <w:rPrChange w:id="829" w:author="James Lawson" w:date="2014-04-22T11:38:00Z">
            <w:rPr>
              <w:lang w:val="en-US"/>
            </w:rPr>
          </w:rPrChange>
        </w:rPr>
        <w:fldChar w:fldCharType="separate"/>
      </w:r>
      <w:r w:rsidR="00784D54" w:rsidRPr="00784D54">
        <w:rPr>
          <w:noProof/>
          <w:lang w:val="en-US"/>
        </w:rPr>
        <w:t xml:space="preserve">(Chiew </w:t>
      </w:r>
      <w:r w:rsidR="00784D54" w:rsidRPr="00784D54">
        <w:rPr>
          <w:i/>
          <w:noProof/>
          <w:lang w:val="en-US"/>
        </w:rPr>
        <w:t>et al.</w:t>
      </w:r>
      <w:r w:rsidR="00784D54" w:rsidRPr="00784D54">
        <w:rPr>
          <w:noProof/>
          <w:lang w:val="en-US"/>
        </w:rPr>
        <w:t xml:space="preserve"> 2009)</w:t>
      </w:r>
      <w:ins w:id="830" w:author="James Lawson" w:date="2014-04-11T15:13:00Z">
        <w:r w:rsidR="009447FC" w:rsidRPr="00B3552B">
          <w:rPr>
            <w:lang w:val="en-US"/>
          </w:rPr>
          <w:fldChar w:fldCharType="end"/>
        </w:r>
        <w:r w:rsidR="009447FC" w:rsidRPr="00B3552B">
          <w:rPr>
            <w:lang w:val="en-US"/>
          </w:rPr>
          <w:t>.</w:t>
        </w:r>
      </w:ins>
      <w:ins w:id="831" w:author="James Lawson" w:date="2014-04-11T15:12:00Z">
        <w:r w:rsidR="009447FC" w:rsidRPr="00B3552B">
          <w:rPr>
            <w:b/>
            <w:lang w:val="en-US"/>
            <w:rPrChange w:id="832" w:author="James Lawson" w:date="2014-04-22T11:38:00Z">
              <w:rPr>
                <w:lang w:val="en-US"/>
              </w:rPr>
            </w:rPrChange>
          </w:rPr>
          <w:t xml:space="preserve"> </w:t>
        </w:r>
      </w:ins>
      <w:r w:rsidRPr="00EA700F">
        <w:rPr>
          <w:lang w:val="en-US"/>
        </w:rPr>
        <w:t>Overall, climate change projections highlight increasing climatic variability and unpredictability, and intensification of the ENSO phenomenon that is an integral driver of eastern Australia’s climate patterns</w:t>
      </w:r>
      <w:r w:rsidR="00ED02F3">
        <w:rPr>
          <w:lang w:val="en-US"/>
        </w:rPr>
        <w:t xml:space="preserve"> </w:t>
      </w:r>
      <w:r w:rsidR="00ED02F3">
        <w:rPr>
          <w:lang w:val="en-US"/>
        </w:rPr>
        <w:fldChar w:fldCharType="begin" w:fldLock="1"/>
      </w:r>
      <w:r w:rsidR="00784D54">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ED02F3">
        <w:rPr>
          <w:lang w:val="en-US"/>
        </w:rPr>
        <w:fldChar w:fldCharType="separate"/>
      </w:r>
      <w:r w:rsidR="00784D54" w:rsidRPr="00784D54">
        <w:rPr>
          <w:noProof/>
          <w:lang w:val="en-US"/>
        </w:rPr>
        <w:t xml:space="preserve">(Hennessy </w:t>
      </w:r>
      <w:r w:rsidR="00784D54" w:rsidRPr="00784D54">
        <w:rPr>
          <w:i/>
          <w:noProof/>
          <w:lang w:val="en-US"/>
        </w:rPr>
        <w:t xml:space="preserve">et </w:t>
      </w:r>
      <w:r w:rsidR="00784D54" w:rsidRPr="00784D54">
        <w:rPr>
          <w:i/>
          <w:noProof/>
          <w:lang w:val="en-US"/>
        </w:rPr>
        <w:lastRenderedPageBreak/>
        <w:t>al.</w:t>
      </w:r>
      <w:r w:rsidR="00784D54" w:rsidRPr="00784D54">
        <w:rPr>
          <w:noProof/>
          <w:lang w:val="en-US"/>
        </w:rPr>
        <w:t xml:space="preserve"> 2008)</w:t>
      </w:r>
      <w:r w:rsidR="00ED02F3">
        <w:rPr>
          <w:lang w:val="en-US"/>
        </w:rPr>
        <w:fldChar w:fldCharType="end"/>
      </w:r>
      <w:r w:rsidRPr="00EA700F">
        <w:rPr>
          <w:lang w:val="en-US"/>
        </w:rPr>
        <w:t>.</w:t>
      </w:r>
      <w:ins w:id="833" w:author="James Lawson" w:date="2014-04-11T14:38:00Z">
        <w:r w:rsidR="00DB3F5D">
          <w:rPr>
            <w:lang w:val="en-US"/>
          </w:rPr>
          <w:t xml:space="preserve"> </w:t>
        </w:r>
      </w:ins>
      <w:ins w:id="834" w:author="James Lawson" w:date="2014-04-23T17:19:00Z">
        <w:r w:rsidR="00784D54">
          <w:rPr>
            <w:lang w:val="en-US"/>
          </w:rPr>
          <w:t xml:space="preserve">Australian </w:t>
        </w:r>
      </w:ins>
      <w:ins w:id="835" w:author="James Lawson" w:date="2014-04-23T17:21:00Z">
        <w:r w:rsidR="00784D54">
          <w:rPr>
            <w:lang w:val="en-US"/>
          </w:rPr>
          <w:t>river discharge</w:t>
        </w:r>
      </w:ins>
      <w:ins w:id="836" w:author="James Lawson" w:date="2014-04-23T17:19:00Z">
        <w:r w:rsidR="00784D54">
          <w:rPr>
            <w:lang w:val="en-US"/>
          </w:rPr>
          <w:t xml:space="preserve"> </w:t>
        </w:r>
      </w:ins>
      <w:ins w:id="837" w:author="James Lawson" w:date="2014-04-23T17:20:00Z">
        <w:r w:rsidR="00784D54">
          <w:rPr>
            <w:lang w:val="en-US"/>
          </w:rPr>
          <w:t>is</w:t>
        </w:r>
      </w:ins>
      <w:ins w:id="838" w:author="James Lawson" w:date="2014-04-23T17:19:00Z">
        <w:r w:rsidR="00784D54">
          <w:rPr>
            <w:lang w:val="en-US"/>
          </w:rPr>
          <w:t xml:space="preserve"> known to be particularly sensitive to </w:t>
        </w:r>
      </w:ins>
      <w:ins w:id="839" w:author="James Lawson" w:date="2014-04-23T17:21:00Z">
        <w:r w:rsidR="00784D54">
          <w:rPr>
            <w:lang w:val="en-US"/>
          </w:rPr>
          <w:t xml:space="preserve">fluctuations induced by ENSO </w:t>
        </w:r>
        <w:r w:rsidR="00784D54">
          <w:rPr>
            <w:lang w:val="en-US"/>
          </w:rPr>
          <w:fldChar w:fldCharType="begin" w:fldLock="1"/>
        </w:r>
      </w:ins>
      <w:r w:rsidR="00784D54">
        <w:rPr>
          <w:lang w:val="en-US"/>
        </w:rPr>
        <w:instrText>ADDIN CSL_CITATION { "citationItems" : [ { "id" : "ITEM-1",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1", "issue" : "12", "issued" : { "date-parts" : [ [ "2010", "6", "16" ] ] }, "page" : "n/a-n/a", "title" : "Sensitivity of river discharge to ENSO", "type" : "article-journal", "volume" : "37" }, "uris" : [ "http://www.mendeley.com/documents/?uuid=7236508e-2c64-45c0-9bb1-955fa26a234f" ] } ], "mendeley" : { "previouslyFormattedCitation" : "(Ward &lt;i&gt;et al.&lt;/i&gt; 2010)" }, "properties" : { "noteIndex" : 0 }, "schema" : "https://github.com/citation-style-language/schema/raw/master/csl-citation.json" }</w:instrText>
      </w:r>
      <w:r w:rsidR="00784D54">
        <w:rPr>
          <w:lang w:val="en-US"/>
        </w:rPr>
        <w:fldChar w:fldCharType="separate"/>
      </w:r>
      <w:r w:rsidR="00784D54" w:rsidRPr="00784D54">
        <w:rPr>
          <w:noProof/>
          <w:lang w:val="en-US"/>
        </w:rPr>
        <w:t xml:space="preserve">(Ward </w:t>
      </w:r>
      <w:r w:rsidR="00784D54" w:rsidRPr="00784D54">
        <w:rPr>
          <w:i/>
          <w:noProof/>
          <w:lang w:val="en-US"/>
        </w:rPr>
        <w:t>et al.</w:t>
      </w:r>
      <w:r w:rsidR="00784D54" w:rsidRPr="00784D54">
        <w:rPr>
          <w:noProof/>
          <w:lang w:val="en-US"/>
        </w:rPr>
        <w:t xml:space="preserve"> 2010)</w:t>
      </w:r>
      <w:ins w:id="840" w:author="James Lawson" w:date="2014-04-23T17:21:00Z">
        <w:r w:rsidR="00784D54">
          <w:rPr>
            <w:lang w:val="en-US"/>
          </w:rPr>
          <w:fldChar w:fldCharType="end"/>
        </w:r>
        <w:r w:rsidR="00784D54">
          <w:rPr>
            <w:lang w:val="en-US"/>
          </w:rPr>
          <w:t>.</w:t>
        </w:r>
      </w:ins>
      <w:ins w:id="841" w:author="James Lawson" w:date="2014-04-23T17:19:00Z">
        <w:r w:rsidR="00784D54">
          <w:rPr>
            <w:lang w:val="en-US"/>
          </w:rPr>
          <w:t xml:space="preserve"> </w:t>
        </w:r>
      </w:ins>
      <w:commentRangeStart w:id="842"/>
      <w:ins w:id="843" w:author="James Lawson" w:date="2014-04-11T14:40:00Z">
        <w:r w:rsidR="00DB3F5D">
          <w:rPr>
            <w:lang w:val="en-US"/>
          </w:rPr>
          <w:t>Under such conditions</w:t>
        </w:r>
      </w:ins>
      <w:ins w:id="844" w:author="James Lawson" w:date="2014-04-11T14:38:00Z">
        <w:r w:rsidR="00DB3F5D">
          <w:rPr>
            <w:lang w:val="en-US"/>
          </w:rPr>
          <w:t xml:space="preserve">, diversity of the more opportunistic, facultative riparian species may decline in </w:t>
        </w:r>
        <w:proofErr w:type="spellStart"/>
        <w:r w:rsidR="00DB3F5D">
          <w:rPr>
            <w:lang w:val="en-US"/>
          </w:rPr>
          <w:t>favour</w:t>
        </w:r>
        <w:proofErr w:type="spellEnd"/>
        <w:r w:rsidR="00DB3F5D">
          <w:rPr>
            <w:lang w:val="en-US"/>
          </w:rPr>
          <w:t xml:space="preserve"> of </w:t>
        </w:r>
      </w:ins>
      <w:proofErr w:type="spellStart"/>
      <w:ins w:id="845" w:author="James Lawson" w:date="2014-04-22T11:36:00Z">
        <w:r w:rsidR="00B3552B">
          <w:rPr>
            <w:lang w:val="en-US"/>
          </w:rPr>
          <w:t>rheophytic</w:t>
        </w:r>
      </w:ins>
      <w:proofErr w:type="spellEnd"/>
      <w:ins w:id="846" w:author="James Lawson" w:date="2014-04-11T14:38:00Z">
        <w:r w:rsidR="00DB3F5D">
          <w:rPr>
            <w:lang w:val="en-US"/>
          </w:rPr>
          <w:t xml:space="preserve"> species whose ecological strategies </w:t>
        </w:r>
      </w:ins>
      <w:ins w:id="847" w:author="James Lawson" w:date="2014-04-11T14:41:00Z">
        <w:r w:rsidR="00DB3F5D">
          <w:rPr>
            <w:lang w:val="en-US"/>
          </w:rPr>
          <w:t>are optimized to</w:t>
        </w:r>
      </w:ins>
      <w:ins w:id="848" w:author="James Lawson" w:date="2014-04-11T14:39:00Z">
        <w:r w:rsidR="00DB3F5D">
          <w:rPr>
            <w:lang w:val="en-US"/>
          </w:rPr>
          <w:t xml:space="preserve"> harsh</w:t>
        </w:r>
      </w:ins>
      <w:ins w:id="849" w:author="James Lawson" w:date="2014-04-11T14:41:00Z">
        <w:r w:rsidR="00DB3F5D">
          <w:rPr>
            <w:lang w:val="en-US"/>
          </w:rPr>
          <w:t xml:space="preserve"> hydrological</w:t>
        </w:r>
      </w:ins>
      <w:ins w:id="850" w:author="James Lawson" w:date="2014-04-11T14:39:00Z">
        <w:r w:rsidR="00DB3F5D">
          <w:rPr>
            <w:lang w:val="en-US"/>
          </w:rPr>
          <w:t xml:space="preserve"> conditions.</w:t>
        </w:r>
      </w:ins>
      <w:r w:rsidRPr="00EA700F">
        <w:t xml:space="preserve"> </w:t>
      </w:r>
      <w:commentRangeEnd w:id="842"/>
      <w:r w:rsidR="003C657A">
        <w:rPr>
          <w:rStyle w:val="CommentReference"/>
        </w:rPr>
        <w:commentReference w:id="842"/>
      </w:r>
      <w:r w:rsidRPr="00EA700F">
        <w:t xml:space="preserve">If changes in spatial extent of climate zones can be related to changes in runoff - a complicated, but progressing area of research in </w:t>
      </w:r>
      <w:proofErr w:type="spellStart"/>
      <w:r w:rsidRPr="00EA700F">
        <w:t>hydroclimatology</w:t>
      </w:r>
      <w:proofErr w:type="spellEnd"/>
      <w:r w:rsidR="00ED02F3">
        <w:t xml:space="preserve"> </w:t>
      </w:r>
      <w:r w:rsidR="00ED02F3">
        <w:fldChar w:fldCharType="begin" w:fldLock="1"/>
      </w:r>
      <w:r w:rsidR="00784D54">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ED02F3">
        <w:fldChar w:fldCharType="separate"/>
      </w:r>
      <w:r w:rsidR="00423B8A" w:rsidRPr="00423B8A">
        <w:rPr>
          <w:noProof/>
        </w:rPr>
        <w:t>(Peel &amp; Bloschl 2011)</w:t>
      </w:r>
      <w:r w:rsidR="00ED02F3">
        <w:fldChar w:fldCharType="end"/>
      </w:r>
      <w:r w:rsidRPr="00EA700F">
        <w:t xml:space="preserve"> – functional approaches to </w:t>
      </w:r>
      <w:proofErr w:type="spellStart"/>
      <w:r w:rsidRPr="00EA700F">
        <w:t>ecohydrology</w:t>
      </w:r>
      <w:proofErr w:type="spellEnd"/>
      <w:r w:rsidRPr="00EA700F">
        <w:t xml:space="preserve"> can give insight into the </w:t>
      </w:r>
      <w:ins w:id="851" w:author="Michelle Leishman" w:date="2014-04-08T17:20:00Z">
        <w:r w:rsidR="00DC2070">
          <w:t xml:space="preserve">likely </w:t>
        </w:r>
      </w:ins>
      <w:r w:rsidRPr="00EA700F">
        <w:t xml:space="preserve">changing ecology of riparian plant communities.  </w:t>
      </w:r>
      <w:bookmarkStart w:id="852" w:name="_GoBack"/>
      <w:bookmarkEnd w:id="852"/>
      <w:ins w:id="853" w:author="James Lawson" w:date="2014-04-23T17:13:00Z">
        <w:r w:rsidR="00784D54">
          <w:t xml:space="preserve">AUSTRALIAN </w:t>
        </w:r>
      </w:ins>
      <w:ins w:id="854" w:author="James Lawson" w:date="2014-04-23T17:14:00Z">
        <w:r w:rsidR="00784D54">
          <w:t>UNPREDICTABILITY</w:t>
        </w:r>
      </w:ins>
      <w:ins w:id="855" w:author="James Lawson" w:date="2014-04-23T17:13:00Z">
        <w:r w:rsidR="00784D54">
          <w:t xml:space="preserve"> AS A MODEL FOR </w:t>
        </w:r>
      </w:ins>
      <w:ins w:id="856" w:author="James Lawson" w:date="2014-04-23T17:14:00Z">
        <w:r w:rsidR="00784D54">
          <w:t>GLOBAL UNPREDICTABILITY…</w:t>
        </w:r>
      </w:ins>
    </w:p>
    <w:p w14:paraId="39552D30" w14:textId="2E90C570" w:rsidR="00B634E6" w:rsidRDefault="00B634E6" w:rsidP="00A22B81">
      <w:pPr>
        <w:spacing w:line="360" w:lineRule="auto"/>
        <w:jc w:val="both"/>
        <w:rPr>
          <w:ins w:id="857" w:author="Dr Kirstie Fryirs" w:date="2014-04-03T08:24:00Z"/>
        </w:rPr>
      </w:pPr>
      <w:r w:rsidRPr="00EA700F">
        <w:t>Our study emphasises the importance of hydrological conditions</w:t>
      </w:r>
      <w:ins w:id="858" w:author="Michelle Leishman" w:date="2014-04-08T17:20:00Z">
        <w:r w:rsidR="00DC2070">
          <w:t>,</w:t>
        </w:r>
      </w:ins>
      <w:r w:rsidRPr="00EA700F">
        <w:t xml:space="preserve"> </w:t>
      </w:r>
      <w:del w:id="859" w:author="Michelle Leishman" w:date="2014-04-08T17:20:00Z">
        <w:r w:rsidRPr="00EA700F" w:rsidDel="00DC2070">
          <w:delText xml:space="preserve">– </w:delText>
        </w:r>
      </w:del>
      <w:r w:rsidRPr="00EA700F">
        <w:t xml:space="preserve">particularly disturbance and environmental unpredictability, as determinants of ecological strategy in riparian </w:t>
      </w:r>
      <w:del w:id="860" w:author="James Lawson" w:date="2014-04-14T15:53:00Z">
        <w:r w:rsidRPr="00EA700F" w:rsidDel="007B76D5">
          <w:delText>plants</w:delText>
        </w:r>
      </w:del>
      <w:ins w:id="861" w:author="James Lawson" w:date="2014-04-14T15:53:00Z">
        <w:r w:rsidR="007B76D5" w:rsidRPr="00EA700F">
          <w:t>plant</w:t>
        </w:r>
        <w:r w:rsidR="007B76D5">
          <w:t xml:space="preserve"> communities</w:t>
        </w:r>
      </w:ins>
      <w:r w:rsidRPr="00EA700F">
        <w:t xml:space="preserve">. This is likely to </w:t>
      </w:r>
      <w:del w:id="862" w:author="Michelle Leishman" w:date="2014-04-08T17:20:00Z">
        <w:r w:rsidRPr="00EA700F" w:rsidDel="00DC2070">
          <w:delText xml:space="preserve">hold </w:delText>
        </w:r>
      </w:del>
      <w:ins w:id="863" w:author="Michelle Leishman" w:date="2014-04-08T17:20:00Z">
        <w:r w:rsidR="00DC2070">
          <w:t>have</w:t>
        </w:r>
        <w:r w:rsidR="00DC2070" w:rsidRPr="00EA700F">
          <w:t xml:space="preserve"> </w:t>
        </w:r>
      </w:ins>
      <w:r w:rsidRPr="00EA700F">
        <w:t xml:space="preserve">important ecological consequences for riparian plant communities in </w:t>
      </w:r>
      <w:del w:id="864" w:author="Dr Kirstie Fryirs" w:date="2014-04-03T08:23:00Z">
        <w:r w:rsidRPr="00EA700F" w:rsidDel="00B118A6">
          <w:delText>south-eastern Australia</w:delText>
        </w:r>
      </w:del>
      <w:ins w:id="865" w:author="Dr Kirstie Fryirs" w:date="2014-04-03T08:23:00Z">
        <w:r w:rsidR="00B118A6">
          <w:t>this setting</w:t>
        </w:r>
      </w:ins>
      <w:r w:rsidRPr="00EA700F">
        <w:t xml:space="preserve">, where increasing climatic variability and frequency of extreme events are hallmarks of climate change </w:t>
      </w:r>
      <w:commentRangeStart w:id="866"/>
      <w:r w:rsidRPr="00EA700F">
        <w:t>predictions</w:t>
      </w:r>
      <w:commentRangeEnd w:id="866"/>
      <w:r w:rsidR="00DC2070">
        <w:rPr>
          <w:rStyle w:val="CommentReference"/>
        </w:rPr>
        <w:commentReference w:id="866"/>
      </w:r>
      <w:ins w:id="867" w:author="Michelle Leishman" w:date="2014-04-08T17:21:00Z">
        <w:r w:rsidR="00DC2070">
          <w:t xml:space="preserve">. </w:t>
        </w:r>
      </w:ins>
      <w:ins w:id="868" w:author="Dr Kirstie Fryirs" w:date="2014-04-03T08:23:00Z">
        <w:r w:rsidR="00B118A6">
          <w:t xml:space="preserve"> </w:t>
        </w:r>
        <w:proofErr w:type="gramStart"/>
        <w:r w:rsidR="00B118A6">
          <w:t>and</w:t>
        </w:r>
        <w:proofErr w:type="gramEnd"/>
        <w:r w:rsidR="00B118A6">
          <w:t xml:space="preserve"> may produce an analogue for conditions that could occur in other settings where hydrological changes associated with human-disturbance or </w:t>
        </w:r>
        <w:commentRangeStart w:id="869"/>
        <w:r w:rsidR="00B118A6">
          <w:t>climate</w:t>
        </w:r>
      </w:ins>
      <w:commentRangeEnd w:id="869"/>
      <w:r w:rsidR="00814EC9">
        <w:rPr>
          <w:rStyle w:val="CommentReference"/>
        </w:rPr>
        <w:commentReference w:id="869"/>
      </w:r>
      <w:ins w:id="870" w:author="Dr Kirstie Fryirs" w:date="2014-04-03T08:23:00Z">
        <w:r w:rsidR="00B118A6">
          <w:t xml:space="preserve"> </w:t>
        </w:r>
        <w:commentRangeStart w:id="871"/>
        <w:r w:rsidR="00B118A6">
          <w:t>change</w:t>
        </w:r>
      </w:ins>
      <w:commentRangeEnd w:id="871"/>
      <w:ins w:id="872" w:author="Dr Kirstie Fryirs" w:date="2014-04-03T08:24:00Z">
        <w:r w:rsidR="00B118A6">
          <w:rPr>
            <w:rStyle w:val="CommentReference"/>
          </w:rPr>
          <w:commentReference w:id="871"/>
        </w:r>
      </w:ins>
      <w:r w:rsidRPr="00EA700F">
        <w:t>.</w:t>
      </w:r>
    </w:p>
    <w:p w14:paraId="75CADB51" w14:textId="77777777" w:rsidR="00B118A6" w:rsidRPr="00EA700F" w:rsidRDefault="00B118A6" w:rsidP="00A22B81">
      <w:pPr>
        <w:spacing w:line="360" w:lineRule="auto"/>
        <w:jc w:val="both"/>
      </w:pPr>
    </w:p>
    <w:p w14:paraId="5EED4427" w14:textId="77777777" w:rsidR="007137EA" w:rsidRPr="00EA700F" w:rsidRDefault="007137EA" w:rsidP="00A22B81">
      <w:pPr>
        <w:spacing w:line="360" w:lineRule="auto"/>
        <w:jc w:val="both"/>
      </w:pPr>
    </w:p>
    <w:p w14:paraId="56AC6DCA" w14:textId="77777777" w:rsidR="007137EA" w:rsidRPr="00EA700F" w:rsidRDefault="007137EA" w:rsidP="00A22B81">
      <w:pPr>
        <w:spacing w:line="360" w:lineRule="auto"/>
        <w:jc w:val="both"/>
      </w:pPr>
    </w:p>
    <w:p w14:paraId="404EE54B" w14:textId="77777777" w:rsidR="007137EA" w:rsidRDefault="007137EA" w:rsidP="00A22B81">
      <w:pPr>
        <w:spacing w:line="360" w:lineRule="auto"/>
        <w:jc w:val="both"/>
      </w:pPr>
    </w:p>
    <w:p w14:paraId="461AD67E" w14:textId="77777777" w:rsidR="00576141" w:rsidRDefault="00576141" w:rsidP="00A22B81">
      <w:pPr>
        <w:spacing w:line="360" w:lineRule="auto"/>
        <w:jc w:val="both"/>
      </w:pPr>
    </w:p>
    <w:p w14:paraId="7F2932C0" w14:textId="77777777" w:rsidR="00576141" w:rsidRDefault="00576141" w:rsidP="00A22B81">
      <w:pPr>
        <w:spacing w:line="360" w:lineRule="auto"/>
        <w:jc w:val="both"/>
      </w:pPr>
    </w:p>
    <w:p w14:paraId="0E0496D4" w14:textId="77777777" w:rsidR="00576141" w:rsidRDefault="00576141" w:rsidP="00A22B81">
      <w:pPr>
        <w:spacing w:line="360" w:lineRule="auto"/>
        <w:jc w:val="both"/>
      </w:pPr>
    </w:p>
    <w:p w14:paraId="4F85EC7C" w14:textId="77777777" w:rsidR="00576141" w:rsidRDefault="00576141" w:rsidP="00A22B81">
      <w:pPr>
        <w:spacing w:line="360" w:lineRule="auto"/>
        <w:jc w:val="both"/>
      </w:pPr>
    </w:p>
    <w:p w14:paraId="710786C0" w14:textId="77777777" w:rsidR="00576141" w:rsidRDefault="00576141" w:rsidP="00A22B81">
      <w:pPr>
        <w:spacing w:line="360" w:lineRule="auto"/>
        <w:jc w:val="both"/>
      </w:pPr>
    </w:p>
    <w:p w14:paraId="6F47CA2E" w14:textId="77777777" w:rsidR="00576141" w:rsidRDefault="00576141" w:rsidP="00A22B81">
      <w:pPr>
        <w:spacing w:line="360" w:lineRule="auto"/>
        <w:jc w:val="both"/>
      </w:pPr>
    </w:p>
    <w:p w14:paraId="6F972967" w14:textId="77777777" w:rsidR="00576141" w:rsidRPr="00EA700F" w:rsidRDefault="00576141" w:rsidP="00A22B81">
      <w:pPr>
        <w:spacing w:line="360" w:lineRule="auto"/>
        <w:jc w:val="both"/>
      </w:pPr>
    </w:p>
    <w:p w14:paraId="7A8AE9BC" w14:textId="4B4B20E6" w:rsidR="007137EA" w:rsidRPr="00EF3710" w:rsidRDefault="007137EA" w:rsidP="00A22B81">
      <w:pPr>
        <w:spacing w:line="360" w:lineRule="auto"/>
        <w:jc w:val="both"/>
        <w:rPr>
          <w:b/>
          <w:sz w:val="20"/>
          <w:szCs w:val="20"/>
        </w:rPr>
      </w:pPr>
      <w:commentRangeStart w:id="873"/>
      <w:r w:rsidRPr="00EF3710">
        <w:rPr>
          <w:b/>
          <w:sz w:val="20"/>
          <w:szCs w:val="20"/>
        </w:rPr>
        <w:t>References</w:t>
      </w:r>
      <w:commentRangeEnd w:id="873"/>
      <w:r w:rsidR="00DC2070">
        <w:rPr>
          <w:rStyle w:val="CommentReference"/>
        </w:rPr>
        <w:commentReference w:id="873"/>
      </w:r>
    </w:p>
    <w:p w14:paraId="7C7D680A" w14:textId="7DFC60C0" w:rsidR="00784D54" w:rsidRPr="00784D54" w:rsidRDefault="007137EA">
      <w:pPr>
        <w:pStyle w:val="NormalWeb"/>
        <w:ind w:left="480" w:hanging="480"/>
        <w:divId w:val="500320380"/>
        <w:rPr>
          <w:rFonts w:ascii="Calibri" w:hAnsi="Calibri"/>
          <w:noProof/>
          <w:sz w:val="20"/>
        </w:rPr>
      </w:pPr>
      <w:r w:rsidRPr="00EF3710">
        <w:rPr>
          <w:rFonts w:asciiTheme="minorHAnsi" w:hAnsiTheme="minorHAnsi"/>
          <w:b/>
          <w:sz w:val="20"/>
          <w:szCs w:val="20"/>
        </w:rPr>
        <w:fldChar w:fldCharType="begin" w:fldLock="1"/>
      </w:r>
      <w:r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784D54" w:rsidRPr="00784D54">
        <w:rPr>
          <w:rFonts w:ascii="Calibri" w:hAnsi="Calibri"/>
          <w:noProof/>
          <w:sz w:val="20"/>
        </w:rPr>
        <w:t xml:space="preserve">Adler, P.B., Salguero-Gómez, R., Compagnoni, A., Hsu, J.S., Ray-Mukherjee, J., Mbeau-Ache, C. &amp; Franco, M. (2014) Functional traits explain variation in plant life history strategies. </w:t>
      </w:r>
      <w:r w:rsidR="00784D54" w:rsidRPr="00784D54">
        <w:rPr>
          <w:rFonts w:ascii="Calibri" w:hAnsi="Calibri"/>
          <w:i/>
          <w:iCs/>
          <w:noProof/>
          <w:sz w:val="20"/>
        </w:rPr>
        <w:t>Proceedings of the National Academy of Sciences of the United States of America</w:t>
      </w:r>
      <w:r w:rsidR="00784D54" w:rsidRPr="00784D54">
        <w:rPr>
          <w:rFonts w:ascii="Calibri" w:hAnsi="Calibri"/>
          <w:noProof/>
          <w:sz w:val="20"/>
        </w:rPr>
        <w:t xml:space="preserve">, </w:t>
      </w:r>
      <w:r w:rsidR="00784D54" w:rsidRPr="00784D54">
        <w:rPr>
          <w:rFonts w:ascii="Calibri" w:hAnsi="Calibri"/>
          <w:b/>
          <w:bCs/>
          <w:noProof/>
          <w:sz w:val="20"/>
        </w:rPr>
        <w:t>111</w:t>
      </w:r>
      <w:r w:rsidR="00784D54" w:rsidRPr="00784D54">
        <w:rPr>
          <w:rFonts w:ascii="Calibri" w:hAnsi="Calibri"/>
          <w:noProof/>
          <w:sz w:val="20"/>
        </w:rPr>
        <w:t>, 740–5.</w:t>
      </w:r>
    </w:p>
    <w:p w14:paraId="720D4A9B"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lastRenderedPageBreak/>
        <w:t>Arthington, A., Mackay, S., James, C., Rolls, R., Sternberg, D., A, B. &amp; SJ, C. (2012) Ecological limits of hydrologic alteration: a test of the ELOHA framework in south-east Queensland.</w:t>
      </w:r>
    </w:p>
    <w:p w14:paraId="02F409A2"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Augspurger, C.K. &amp; Kelly, C.K. (1984) Pathogen mortality of tropical tree seedlings: experimental studies of the effects of dispersal distance, seedling density, and light conditions. </w:t>
      </w:r>
      <w:r w:rsidRPr="00784D54">
        <w:rPr>
          <w:rFonts w:ascii="Calibri" w:hAnsi="Calibri"/>
          <w:i/>
          <w:iCs/>
          <w:noProof/>
          <w:sz w:val="20"/>
        </w:rPr>
        <w:t>Oecologia</w:t>
      </w:r>
      <w:r w:rsidRPr="00784D54">
        <w:rPr>
          <w:rFonts w:ascii="Calibri" w:hAnsi="Calibri"/>
          <w:noProof/>
          <w:sz w:val="20"/>
        </w:rPr>
        <w:t xml:space="preserve">, </w:t>
      </w:r>
      <w:r w:rsidRPr="00784D54">
        <w:rPr>
          <w:rFonts w:ascii="Calibri" w:hAnsi="Calibri"/>
          <w:b/>
          <w:bCs/>
          <w:noProof/>
          <w:sz w:val="20"/>
        </w:rPr>
        <w:t>61</w:t>
      </w:r>
      <w:r w:rsidRPr="00784D54">
        <w:rPr>
          <w:rFonts w:ascii="Calibri" w:hAnsi="Calibri"/>
          <w:noProof/>
          <w:sz w:val="20"/>
        </w:rPr>
        <w:t>, 211–217.</w:t>
      </w:r>
    </w:p>
    <w:p w14:paraId="67223FED"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Australian State of the Environment Committee. (2011) Australian State of the Environment Report - Inland Waters.</w:t>
      </w:r>
    </w:p>
    <w:p w14:paraId="27FB4A28"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Catford, J. a., Naiman, R.J., Chambers, L.E., Roberts, J., Douglas, M. &amp; Davies, P. (2012) Predicting Novel Riparian Ecosystems in a Changing Climate. </w:t>
      </w:r>
      <w:r w:rsidRPr="00784D54">
        <w:rPr>
          <w:rFonts w:ascii="Calibri" w:hAnsi="Calibri"/>
          <w:i/>
          <w:iCs/>
          <w:noProof/>
          <w:sz w:val="20"/>
        </w:rPr>
        <w:t>Ecosystems</w:t>
      </w:r>
      <w:r w:rsidRPr="00784D54">
        <w:rPr>
          <w:rFonts w:ascii="Calibri" w:hAnsi="Calibri"/>
          <w:noProof/>
          <w:sz w:val="20"/>
        </w:rPr>
        <w:t xml:space="preserve">, </w:t>
      </w:r>
      <w:r w:rsidRPr="00784D54">
        <w:rPr>
          <w:rFonts w:ascii="Calibri" w:hAnsi="Calibri"/>
          <w:b/>
          <w:bCs/>
          <w:noProof/>
          <w:sz w:val="20"/>
        </w:rPr>
        <w:t>June</w:t>
      </w:r>
      <w:r w:rsidRPr="00784D54">
        <w:rPr>
          <w:rFonts w:ascii="Calibri" w:hAnsi="Calibri"/>
          <w:noProof/>
          <w:sz w:val="20"/>
        </w:rPr>
        <w:t>, 1–19.</w:t>
      </w:r>
    </w:p>
    <w:p w14:paraId="6E58AFF4"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Chave, J., Coomes, D., Jansen, S., Lewis, S.L., Swenson, N.G. &amp; Amy, E. (2009) Towards a worldwide wood economics spectrum. </w:t>
      </w:r>
      <w:r w:rsidRPr="00784D54">
        <w:rPr>
          <w:rFonts w:ascii="Calibri" w:hAnsi="Calibri"/>
          <w:i/>
          <w:iCs/>
          <w:noProof/>
          <w:sz w:val="20"/>
        </w:rPr>
        <w:t>Ecology Letters</w:t>
      </w:r>
      <w:r w:rsidRPr="00784D54">
        <w:rPr>
          <w:rFonts w:ascii="Calibri" w:hAnsi="Calibri"/>
          <w:noProof/>
          <w:sz w:val="20"/>
        </w:rPr>
        <w:t xml:space="preserve">, </w:t>
      </w:r>
      <w:r w:rsidRPr="00784D54">
        <w:rPr>
          <w:rFonts w:ascii="Calibri" w:hAnsi="Calibri"/>
          <w:b/>
          <w:bCs/>
          <w:noProof/>
          <w:sz w:val="20"/>
        </w:rPr>
        <w:t>12</w:t>
      </w:r>
      <w:r w:rsidRPr="00784D54">
        <w:rPr>
          <w:rFonts w:ascii="Calibri" w:hAnsi="Calibri"/>
          <w:noProof/>
          <w:sz w:val="20"/>
        </w:rPr>
        <w:t>, 351–366.</w:t>
      </w:r>
    </w:p>
    <w:p w14:paraId="5B631229"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Chiew, F.H.S., Teng, J., Vaze, J., Post, D. a., Perraud, J.M., Kirono, D.G.C. &amp; Viney, N.R. (2009) Estimating climate change impact on runoff across southeast Australia: Method, results, and implications of the modeling method. </w:t>
      </w:r>
      <w:r w:rsidRPr="00784D54">
        <w:rPr>
          <w:rFonts w:ascii="Calibri" w:hAnsi="Calibri"/>
          <w:i/>
          <w:iCs/>
          <w:noProof/>
          <w:sz w:val="20"/>
        </w:rPr>
        <w:t>Water Resources Research</w:t>
      </w:r>
      <w:r w:rsidRPr="00784D54">
        <w:rPr>
          <w:rFonts w:ascii="Calibri" w:hAnsi="Calibri"/>
          <w:noProof/>
          <w:sz w:val="20"/>
        </w:rPr>
        <w:t xml:space="preserve">, </w:t>
      </w:r>
      <w:r w:rsidRPr="00784D54">
        <w:rPr>
          <w:rFonts w:ascii="Calibri" w:hAnsi="Calibri"/>
          <w:b/>
          <w:bCs/>
          <w:noProof/>
          <w:sz w:val="20"/>
        </w:rPr>
        <w:t>45</w:t>
      </w:r>
      <w:r w:rsidRPr="00784D54">
        <w:rPr>
          <w:rFonts w:ascii="Calibri" w:hAnsi="Calibri"/>
          <w:noProof/>
          <w:sz w:val="20"/>
        </w:rPr>
        <w:t>, 1–17.</w:t>
      </w:r>
    </w:p>
    <w:p w14:paraId="02BC85BE"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Coley, P. (1983) Herbivory and defensive characteristics of tree species in a lowland tropical forest. </w:t>
      </w:r>
      <w:r w:rsidRPr="00784D54">
        <w:rPr>
          <w:rFonts w:ascii="Calibri" w:hAnsi="Calibri"/>
          <w:i/>
          <w:iCs/>
          <w:noProof/>
          <w:sz w:val="20"/>
        </w:rPr>
        <w:t>Ecological monographs</w:t>
      </w:r>
      <w:r w:rsidRPr="00784D54">
        <w:rPr>
          <w:rFonts w:ascii="Calibri" w:hAnsi="Calibri"/>
          <w:noProof/>
          <w:sz w:val="20"/>
        </w:rPr>
        <w:t xml:space="preserve">, </w:t>
      </w:r>
      <w:r w:rsidRPr="00784D54">
        <w:rPr>
          <w:rFonts w:ascii="Calibri" w:hAnsi="Calibri"/>
          <w:b/>
          <w:bCs/>
          <w:noProof/>
          <w:sz w:val="20"/>
        </w:rPr>
        <w:t>53</w:t>
      </w:r>
      <w:r w:rsidRPr="00784D54">
        <w:rPr>
          <w:rFonts w:ascii="Calibri" w:hAnsi="Calibri"/>
          <w:noProof/>
          <w:sz w:val="20"/>
        </w:rPr>
        <w:t>.</w:t>
      </w:r>
    </w:p>
    <w:p w14:paraId="15636B25"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784D54">
        <w:rPr>
          <w:rFonts w:ascii="Calibri" w:hAnsi="Calibri"/>
          <w:i/>
          <w:iCs/>
          <w:noProof/>
          <w:sz w:val="20"/>
        </w:rPr>
        <w:t>Earth Surface Processes and Landforms</w:t>
      </w:r>
      <w:r w:rsidRPr="00784D54">
        <w:rPr>
          <w:rFonts w:ascii="Calibri" w:hAnsi="Calibri"/>
          <w:noProof/>
          <w:sz w:val="20"/>
        </w:rPr>
        <w:t xml:space="preserve">, </w:t>
      </w:r>
      <w:r w:rsidRPr="00784D54">
        <w:rPr>
          <w:rFonts w:ascii="Calibri" w:hAnsi="Calibri"/>
          <w:b/>
          <w:bCs/>
          <w:noProof/>
          <w:sz w:val="20"/>
        </w:rPr>
        <w:t>1810</w:t>
      </w:r>
      <w:r w:rsidRPr="00784D54">
        <w:rPr>
          <w:rFonts w:ascii="Calibri" w:hAnsi="Calibri"/>
          <w:noProof/>
          <w:sz w:val="20"/>
        </w:rPr>
        <w:t>, 1790–1810.</w:t>
      </w:r>
    </w:p>
    <w:p w14:paraId="221228DC"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Cornelissen, J.H.C.A., Lavorel, S.B., Garnier, E.B., Díaz, S.C., Buchmann, N.D., Gurvich, D.E.C., Reich, P.B.E., Steege, H.F., Morgan, H.D.G., A, M.G.A.V.D.H., Pausas, J.G.H. &amp; Poorter, H.I. (2003) A handbook of protocols for standardised and easy measurement of plant functional traits worldwide. </w:t>
      </w:r>
      <w:r w:rsidRPr="00784D54">
        <w:rPr>
          <w:rFonts w:ascii="Calibri" w:hAnsi="Calibri"/>
          <w:i/>
          <w:iCs/>
          <w:noProof/>
          <w:sz w:val="20"/>
        </w:rPr>
        <w:t>Australian Journal of Botany</w:t>
      </w:r>
      <w:r w:rsidRPr="00784D54">
        <w:rPr>
          <w:rFonts w:ascii="Calibri" w:hAnsi="Calibri"/>
          <w:noProof/>
          <w:sz w:val="20"/>
        </w:rPr>
        <w:t xml:space="preserve">, </w:t>
      </w:r>
      <w:r w:rsidRPr="00784D54">
        <w:rPr>
          <w:rFonts w:ascii="Calibri" w:hAnsi="Calibri"/>
          <w:b/>
          <w:bCs/>
          <w:noProof/>
          <w:sz w:val="20"/>
        </w:rPr>
        <w:t>51</w:t>
      </w:r>
      <w:r w:rsidRPr="00784D54">
        <w:rPr>
          <w:rFonts w:ascii="Calibri" w:hAnsi="Calibri"/>
          <w:noProof/>
          <w:sz w:val="20"/>
        </w:rPr>
        <w:t>, 335–380.</w:t>
      </w:r>
    </w:p>
    <w:p w14:paraId="2DB6562A"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Curran, T.J., Gersbach, L.N., Edwards, W. &amp; Krockenberger, A.K. (2008) Wood density predicts plant damage and vegetative recovery rates caused by cyclone disturbance in tropical rainforest tree species of North Queensland, Australia. </w:t>
      </w:r>
      <w:r w:rsidRPr="00784D54">
        <w:rPr>
          <w:rFonts w:ascii="Calibri" w:hAnsi="Calibri"/>
          <w:i/>
          <w:iCs/>
          <w:noProof/>
          <w:sz w:val="20"/>
        </w:rPr>
        <w:t>Austral Ecology</w:t>
      </w:r>
      <w:r w:rsidRPr="00784D54">
        <w:rPr>
          <w:rFonts w:ascii="Calibri" w:hAnsi="Calibri"/>
          <w:noProof/>
          <w:sz w:val="20"/>
        </w:rPr>
        <w:t xml:space="preserve">, </w:t>
      </w:r>
      <w:r w:rsidRPr="00784D54">
        <w:rPr>
          <w:rFonts w:ascii="Calibri" w:hAnsi="Calibri"/>
          <w:b/>
          <w:bCs/>
          <w:noProof/>
          <w:sz w:val="20"/>
        </w:rPr>
        <w:t>33</w:t>
      </w:r>
      <w:r w:rsidRPr="00784D54">
        <w:rPr>
          <w:rFonts w:ascii="Calibri" w:hAnsi="Calibri"/>
          <w:noProof/>
          <w:sz w:val="20"/>
        </w:rPr>
        <w:t>, 442–450.</w:t>
      </w:r>
    </w:p>
    <w:p w14:paraId="471465B8"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Falster, D.S. (2006) Sapling strength and safety: the importance of wood density in tropical forests. </w:t>
      </w:r>
      <w:r w:rsidRPr="00784D54">
        <w:rPr>
          <w:rFonts w:ascii="Calibri" w:hAnsi="Calibri"/>
          <w:i/>
          <w:iCs/>
          <w:noProof/>
          <w:sz w:val="20"/>
        </w:rPr>
        <w:t>The New phytologist</w:t>
      </w:r>
      <w:r w:rsidRPr="00784D54">
        <w:rPr>
          <w:rFonts w:ascii="Calibri" w:hAnsi="Calibri"/>
          <w:noProof/>
          <w:sz w:val="20"/>
        </w:rPr>
        <w:t xml:space="preserve">, </w:t>
      </w:r>
      <w:r w:rsidRPr="00784D54">
        <w:rPr>
          <w:rFonts w:ascii="Calibri" w:hAnsi="Calibri"/>
          <w:b/>
          <w:bCs/>
          <w:noProof/>
          <w:sz w:val="20"/>
        </w:rPr>
        <w:t>171</w:t>
      </w:r>
      <w:r w:rsidRPr="00784D54">
        <w:rPr>
          <w:rFonts w:ascii="Calibri" w:hAnsi="Calibri"/>
          <w:noProof/>
          <w:sz w:val="20"/>
        </w:rPr>
        <w:t>, 237–9.</w:t>
      </w:r>
    </w:p>
    <w:p w14:paraId="748F2339"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Falster, D. &amp; Westoby, M. (2005) Alternative height strategies among 45 dicot rain forest species from tropical Queensland, Australia. </w:t>
      </w:r>
      <w:r w:rsidRPr="00784D54">
        <w:rPr>
          <w:rFonts w:ascii="Calibri" w:hAnsi="Calibri"/>
          <w:i/>
          <w:iCs/>
          <w:noProof/>
          <w:sz w:val="20"/>
        </w:rPr>
        <w:t>Journal of Ecology</w:t>
      </w:r>
      <w:r w:rsidRPr="00784D54">
        <w:rPr>
          <w:rFonts w:ascii="Calibri" w:hAnsi="Calibri"/>
          <w:noProof/>
          <w:sz w:val="20"/>
        </w:rPr>
        <w:t xml:space="preserve">, </w:t>
      </w:r>
      <w:r w:rsidRPr="00784D54">
        <w:rPr>
          <w:rFonts w:ascii="Calibri" w:hAnsi="Calibri"/>
          <w:b/>
          <w:bCs/>
          <w:noProof/>
          <w:sz w:val="20"/>
        </w:rPr>
        <w:t>93</w:t>
      </w:r>
      <w:r w:rsidRPr="00784D54">
        <w:rPr>
          <w:rFonts w:ascii="Calibri" w:hAnsi="Calibri"/>
          <w:noProof/>
          <w:sz w:val="20"/>
        </w:rPr>
        <w:t>, 521–535.</w:t>
      </w:r>
    </w:p>
    <w:p w14:paraId="32474AAD"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Finlayson, B.L. &amp; McMahon, T.A. (1988) Australia vs. the world: a comparative analysis of streamflow characteristics. </w:t>
      </w:r>
      <w:r w:rsidRPr="00784D54">
        <w:rPr>
          <w:rFonts w:ascii="Calibri" w:hAnsi="Calibri"/>
          <w:i/>
          <w:iCs/>
          <w:noProof/>
          <w:sz w:val="20"/>
        </w:rPr>
        <w:t>Fluvial Geomorphology of Australia</w:t>
      </w:r>
      <w:r w:rsidRPr="00784D54">
        <w:rPr>
          <w:rFonts w:ascii="Calibri" w:hAnsi="Calibri"/>
          <w:noProof/>
          <w:sz w:val="20"/>
        </w:rPr>
        <w:t>, 17–40.</w:t>
      </w:r>
    </w:p>
    <w:p w14:paraId="7408AA2F"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Graf, W. (2006) Downstream hydrologic and geomorphic effects of large dams on American rivers. </w:t>
      </w:r>
      <w:r w:rsidRPr="00784D54">
        <w:rPr>
          <w:rFonts w:ascii="Calibri" w:hAnsi="Calibri"/>
          <w:i/>
          <w:iCs/>
          <w:noProof/>
          <w:sz w:val="20"/>
        </w:rPr>
        <w:t>Geomorphology</w:t>
      </w:r>
      <w:r w:rsidRPr="00784D54">
        <w:rPr>
          <w:rFonts w:ascii="Calibri" w:hAnsi="Calibri"/>
          <w:noProof/>
          <w:sz w:val="20"/>
        </w:rPr>
        <w:t xml:space="preserve">, </w:t>
      </w:r>
      <w:r w:rsidRPr="00784D54">
        <w:rPr>
          <w:rFonts w:ascii="Calibri" w:hAnsi="Calibri"/>
          <w:b/>
          <w:bCs/>
          <w:noProof/>
          <w:sz w:val="20"/>
        </w:rPr>
        <w:t>79</w:t>
      </w:r>
      <w:r w:rsidRPr="00784D54">
        <w:rPr>
          <w:rFonts w:ascii="Calibri" w:hAnsi="Calibri"/>
          <w:noProof/>
          <w:sz w:val="20"/>
        </w:rPr>
        <w:t>, 336–360.</w:t>
      </w:r>
    </w:p>
    <w:p w14:paraId="0B75B707"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Gutschick, V.P. &amp; BassiriRad, H. (2003) Extreme events as shaping physiology, ecology, and evolution of plants: toward a unified definition and evaluation of their consequences. </w:t>
      </w:r>
      <w:r w:rsidRPr="00784D54">
        <w:rPr>
          <w:rFonts w:ascii="Calibri" w:hAnsi="Calibri"/>
          <w:i/>
          <w:iCs/>
          <w:noProof/>
          <w:sz w:val="20"/>
        </w:rPr>
        <w:t>New Phytologist</w:t>
      </w:r>
      <w:r w:rsidRPr="00784D54">
        <w:rPr>
          <w:rFonts w:ascii="Calibri" w:hAnsi="Calibri"/>
          <w:noProof/>
          <w:sz w:val="20"/>
        </w:rPr>
        <w:t xml:space="preserve">, </w:t>
      </w:r>
      <w:r w:rsidRPr="00784D54">
        <w:rPr>
          <w:rFonts w:ascii="Calibri" w:hAnsi="Calibri"/>
          <w:b/>
          <w:bCs/>
          <w:noProof/>
          <w:sz w:val="20"/>
        </w:rPr>
        <w:t>160</w:t>
      </w:r>
      <w:r w:rsidRPr="00784D54">
        <w:rPr>
          <w:rFonts w:ascii="Calibri" w:hAnsi="Calibri"/>
          <w:noProof/>
          <w:sz w:val="20"/>
        </w:rPr>
        <w:t>, 21–42.</w:t>
      </w:r>
    </w:p>
    <w:p w14:paraId="3DFB3506"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Hacke, U.G., Sperry, J.S., Pockman, W.T., Davis, S.D. &amp; McCulloh, K. a. (2001) Trends in wood density and structure are linked to prevention of xylem implosion by negative pressure. </w:t>
      </w:r>
      <w:r w:rsidRPr="00784D54">
        <w:rPr>
          <w:rFonts w:ascii="Calibri" w:hAnsi="Calibri"/>
          <w:i/>
          <w:iCs/>
          <w:noProof/>
          <w:sz w:val="20"/>
        </w:rPr>
        <w:t>Oecologia</w:t>
      </w:r>
      <w:r w:rsidRPr="00784D54">
        <w:rPr>
          <w:rFonts w:ascii="Calibri" w:hAnsi="Calibri"/>
          <w:noProof/>
          <w:sz w:val="20"/>
        </w:rPr>
        <w:t xml:space="preserve">, </w:t>
      </w:r>
      <w:r w:rsidRPr="00784D54">
        <w:rPr>
          <w:rFonts w:ascii="Calibri" w:hAnsi="Calibri"/>
          <w:b/>
          <w:bCs/>
          <w:noProof/>
          <w:sz w:val="20"/>
        </w:rPr>
        <w:t>126</w:t>
      </w:r>
      <w:r w:rsidRPr="00784D54">
        <w:rPr>
          <w:rFonts w:ascii="Calibri" w:hAnsi="Calibri"/>
          <w:noProof/>
          <w:sz w:val="20"/>
        </w:rPr>
        <w:t>, 457–461.</w:t>
      </w:r>
    </w:p>
    <w:p w14:paraId="692E0AD5"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lastRenderedPageBreak/>
        <w:t xml:space="preserve">Hennessy, K., Fawcett, R., Kirono, D., Mpelasoka, M., Jones, D., Bathols, J., Whetton, P., Stafford Smith, M., Howden, M., Mitchell, C. &amp; Plummer, N. (2008) </w:t>
      </w:r>
      <w:r w:rsidRPr="00784D54">
        <w:rPr>
          <w:rFonts w:ascii="Calibri" w:hAnsi="Calibri"/>
          <w:i/>
          <w:iCs/>
          <w:noProof/>
          <w:sz w:val="20"/>
        </w:rPr>
        <w:t>An Assessment of the Impact of Climate Change on the Nature and Frequency of Exceptional Climatic Events</w:t>
      </w:r>
      <w:r w:rsidRPr="00784D54">
        <w:rPr>
          <w:rFonts w:ascii="Calibri" w:hAnsi="Calibri"/>
          <w:noProof/>
          <w:sz w:val="20"/>
        </w:rPr>
        <w:t>. Department of Agriculture, Fisheries and Forestry, 2008.</w:t>
      </w:r>
    </w:p>
    <w:p w14:paraId="26627D8C"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Hennessy, K., Fitzharris, B., Bates, B.C., Harvey, N., SM, H., L, H., J, S. &amp; Warrick, R. (2007) </w:t>
      </w:r>
      <w:r w:rsidRPr="00784D54">
        <w:rPr>
          <w:rFonts w:ascii="Calibri" w:hAnsi="Calibri"/>
          <w:i/>
          <w:iCs/>
          <w:noProof/>
          <w:sz w:val="20"/>
        </w:rPr>
        <w:t>Climate Change 2007: Impacts, Adaptation and Vulnerability. Contribution of Working Group II to the Fourth Assessment Report of the Intergovernmental Panel on Climate Change</w:t>
      </w:r>
      <w:r w:rsidRPr="00784D54">
        <w:rPr>
          <w:rFonts w:ascii="Calibri" w:hAnsi="Calibri"/>
          <w:noProof/>
          <w:sz w:val="20"/>
        </w:rPr>
        <w:t xml:space="preserve"> (eds M. Parry, O. Canziani, J. Palutikof, P. van der Linden, and C. Hanson). Cambridge University Press, Cambridge.</w:t>
      </w:r>
    </w:p>
    <w:p w14:paraId="2B773A7A"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Jacobsen, A.L., Agenbag, L., Esler, K.J., Pratt, R.B., Ewers, F.W. &amp; Davis, S.D. (2007) Xylem density, biomechanics and anatomical traits correlate with water stress in 17 evergreen shrub species of the Mediterranean-type climate region of South Africa. </w:t>
      </w:r>
      <w:r w:rsidRPr="00784D54">
        <w:rPr>
          <w:rFonts w:ascii="Calibri" w:hAnsi="Calibri"/>
          <w:i/>
          <w:iCs/>
          <w:noProof/>
          <w:sz w:val="20"/>
        </w:rPr>
        <w:t>Journal of Ecology</w:t>
      </w:r>
      <w:r w:rsidRPr="00784D54">
        <w:rPr>
          <w:rFonts w:ascii="Calibri" w:hAnsi="Calibri"/>
          <w:noProof/>
          <w:sz w:val="20"/>
        </w:rPr>
        <w:t xml:space="preserve">, </w:t>
      </w:r>
      <w:r w:rsidRPr="00784D54">
        <w:rPr>
          <w:rFonts w:ascii="Calibri" w:hAnsi="Calibri"/>
          <w:b/>
          <w:bCs/>
          <w:noProof/>
          <w:sz w:val="20"/>
        </w:rPr>
        <w:t>95</w:t>
      </w:r>
      <w:r w:rsidRPr="00784D54">
        <w:rPr>
          <w:rFonts w:ascii="Calibri" w:hAnsi="Calibri"/>
          <w:noProof/>
          <w:sz w:val="20"/>
        </w:rPr>
        <w:t>, 171–183.</w:t>
      </w:r>
    </w:p>
    <w:p w14:paraId="180B3343"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Jacobsen, A. &amp; Ewers, F. (2005) Do xylem fibers affect vessel cavitation resistance? </w:t>
      </w:r>
      <w:r w:rsidRPr="00784D54">
        <w:rPr>
          <w:rFonts w:ascii="Calibri" w:hAnsi="Calibri"/>
          <w:i/>
          <w:iCs/>
          <w:noProof/>
          <w:sz w:val="20"/>
        </w:rPr>
        <w:t>Plant Physiology</w:t>
      </w:r>
      <w:r w:rsidRPr="00784D54">
        <w:rPr>
          <w:rFonts w:ascii="Calibri" w:hAnsi="Calibri"/>
          <w:noProof/>
          <w:sz w:val="20"/>
        </w:rPr>
        <w:t xml:space="preserve">, </w:t>
      </w:r>
      <w:r w:rsidRPr="00784D54">
        <w:rPr>
          <w:rFonts w:ascii="Calibri" w:hAnsi="Calibri"/>
          <w:b/>
          <w:bCs/>
          <w:noProof/>
          <w:sz w:val="20"/>
        </w:rPr>
        <w:t>139</w:t>
      </w:r>
      <w:r w:rsidRPr="00784D54">
        <w:rPr>
          <w:rFonts w:ascii="Calibri" w:hAnsi="Calibri"/>
          <w:noProof/>
          <w:sz w:val="20"/>
        </w:rPr>
        <w:t>, 546–556.</w:t>
      </w:r>
    </w:p>
    <w:p w14:paraId="00BA5C1F"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Kattge, J., Díaz, S., Lavorel, S., Prentice, I.C., Leadley, P., Bönisch, G., Garnier, E., Westoby, M., Reich, P.B., Wright, I.J., Cornelissen, J.H.C., Violle, C., Harrison, S.P., Van BODEGOM, P.M., Reichstein, M., Enquist, B.J., Soudzilovskaia, N. a., Ackerly, D.D., Anand, M., Atkin, O., Bahn, M., Baker, T.R., Baldocchi, D., Bekker, R., Blanco, C.C., Blonder, B., Bond, W.J., Bradstock, R., Bunker, D.E., Casanoves, F., Cavender-Bares, J., Chambers, J.Q., Chapin Iii, F.S., Chave, J., Coomes, D., Cornwell, W.K., Craine, J.M., Dobrin, B.H., Duarte, L., Durka, W., Elser, J., Esser, G., Estiarte, M., Fagan, W.F., Fang, J., Fernández-Méndez, F., Fidelis, a., Finegan, B., Flores, O., Ford, H., Frank, D., Freschet, G.T., Fyllas, N.M., Gallagher, R. V., Green, W. a., Gutierrez, a. G., Hickler, T., Higgins, S.I., Hodgson, J.G., Jalili, a., Jansen, S., Joly, C. a., Kerkhoff, a. J., Kirkup, D., Kitajima, K., Kleyer, M., Klotz, S., Knops, J.M.H., Kramer, K., Kühn, I., Kurokawa, H., Laughlin, D., Lee, T.D., Leishman, M., Lens, F., Lenz, T., Lewis, S.L., Lloyd, J., Llusià, J., Louault, F., Ma, S., Mahecha, M.D., Manning, P., Massad, T., Medlyn, B.E., Messier, J., Moles, a. T., Müller, S.C., Nadrowski, K., Naeem, S., Niinemets, Ü., Nöllert, S., Nüske, a., Ogaya, R., Oleksyn, J., Onipchenko, V.G., Onoda, Y., Ordoñez, J., Overbeck, G., Ozinga, W. a., Patiño, S., Paula, S., Pausas, J.G., Peñuelas, J., Phillips, O.L., Pillar, V., Poorter, H., Poorter, L., Poschlod, P., Prinzing, a., Proulx, R., Rammig, a., Reinsch, S., Reu, B., Sack, L., Salgado-Negret, B., Sardans, J., Shiodera, S., Shipley, B., Siefert, a., Sosinski, E., Soussana, J.-F., Swaine, E., Swenson, N., Thompson, K., Thornton, P., Waldram, M., Weiher, E., White, M., White, S., Wright, S.J., Yguel, B., Zaehle, S., Zanne, a. E. &amp; Wirth, C. (2011) TRY - a global database of plant traits. </w:t>
      </w:r>
      <w:r w:rsidRPr="00784D54">
        <w:rPr>
          <w:rFonts w:ascii="Calibri" w:hAnsi="Calibri"/>
          <w:i/>
          <w:iCs/>
          <w:noProof/>
          <w:sz w:val="20"/>
        </w:rPr>
        <w:t>Global Change Biology</w:t>
      </w:r>
      <w:r w:rsidRPr="00784D54">
        <w:rPr>
          <w:rFonts w:ascii="Calibri" w:hAnsi="Calibri"/>
          <w:noProof/>
          <w:sz w:val="20"/>
        </w:rPr>
        <w:t xml:space="preserve">, </w:t>
      </w:r>
      <w:r w:rsidRPr="00784D54">
        <w:rPr>
          <w:rFonts w:ascii="Calibri" w:hAnsi="Calibri"/>
          <w:b/>
          <w:bCs/>
          <w:noProof/>
          <w:sz w:val="20"/>
        </w:rPr>
        <w:t>17</w:t>
      </w:r>
      <w:r w:rsidRPr="00784D54">
        <w:rPr>
          <w:rFonts w:ascii="Calibri" w:hAnsi="Calibri"/>
          <w:noProof/>
          <w:sz w:val="20"/>
        </w:rPr>
        <w:t>, 2905–2935.</w:t>
      </w:r>
    </w:p>
    <w:p w14:paraId="086CCF62"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Kennard, M.J., Pusey, B.J., Olden, J.D., Mackay, S.J., Stein, J.L. &amp; Marsh, N. (2010) Classification of natural flow regimes in Australia to support environmental flow management. </w:t>
      </w:r>
      <w:r w:rsidRPr="00784D54">
        <w:rPr>
          <w:rFonts w:ascii="Calibri" w:hAnsi="Calibri"/>
          <w:i/>
          <w:iCs/>
          <w:noProof/>
          <w:sz w:val="20"/>
        </w:rPr>
        <w:t>Freshwater Biology</w:t>
      </w:r>
      <w:r w:rsidRPr="00784D54">
        <w:rPr>
          <w:rFonts w:ascii="Calibri" w:hAnsi="Calibri"/>
          <w:noProof/>
          <w:sz w:val="20"/>
        </w:rPr>
        <w:t xml:space="preserve">, </w:t>
      </w:r>
      <w:r w:rsidRPr="00784D54">
        <w:rPr>
          <w:rFonts w:ascii="Calibri" w:hAnsi="Calibri"/>
          <w:b/>
          <w:bCs/>
          <w:noProof/>
          <w:sz w:val="20"/>
        </w:rPr>
        <w:t>55</w:t>
      </w:r>
      <w:r w:rsidRPr="00784D54">
        <w:rPr>
          <w:rFonts w:ascii="Calibri" w:hAnsi="Calibri"/>
          <w:noProof/>
          <w:sz w:val="20"/>
        </w:rPr>
        <w:t>, 171–193.</w:t>
      </w:r>
    </w:p>
    <w:p w14:paraId="515C85F8"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King, D. a., Davies, S.J., Tan, S. &amp; Noor, N.S.M. (2006) The role of wood density and stem support costs in the growth and mortality of tropical trees. </w:t>
      </w:r>
      <w:r w:rsidRPr="00784D54">
        <w:rPr>
          <w:rFonts w:ascii="Calibri" w:hAnsi="Calibri"/>
          <w:i/>
          <w:iCs/>
          <w:noProof/>
          <w:sz w:val="20"/>
        </w:rPr>
        <w:t>Journal of Ecology</w:t>
      </w:r>
      <w:r w:rsidRPr="00784D54">
        <w:rPr>
          <w:rFonts w:ascii="Calibri" w:hAnsi="Calibri"/>
          <w:noProof/>
          <w:sz w:val="20"/>
        </w:rPr>
        <w:t xml:space="preserve">, </w:t>
      </w:r>
      <w:r w:rsidRPr="00784D54">
        <w:rPr>
          <w:rFonts w:ascii="Calibri" w:hAnsi="Calibri"/>
          <w:b/>
          <w:bCs/>
          <w:noProof/>
          <w:sz w:val="20"/>
        </w:rPr>
        <w:t>94</w:t>
      </w:r>
      <w:r w:rsidRPr="00784D54">
        <w:rPr>
          <w:rFonts w:ascii="Calibri" w:hAnsi="Calibri"/>
          <w:noProof/>
          <w:sz w:val="20"/>
        </w:rPr>
        <w:t>, 670–680.</w:t>
      </w:r>
    </w:p>
    <w:p w14:paraId="658C563E"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Kraft, N.J.B., Metz, M.R., Condit, R.S. &amp; Chave, J. (2010) The relationship between wood density and mortality in a global tropical forest data set. </w:t>
      </w:r>
      <w:r w:rsidRPr="00784D54">
        <w:rPr>
          <w:rFonts w:ascii="Calibri" w:hAnsi="Calibri"/>
          <w:i/>
          <w:iCs/>
          <w:noProof/>
          <w:sz w:val="20"/>
        </w:rPr>
        <w:t>The New phytologist</w:t>
      </w:r>
      <w:r w:rsidRPr="00784D54">
        <w:rPr>
          <w:rFonts w:ascii="Calibri" w:hAnsi="Calibri"/>
          <w:noProof/>
          <w:sz w:val="20"/>
        </w:rPr>
        <w:t xml:space="preserve">, </w:t>
      </w:r>
      <w:r w:rsidRPr="00784D54">
        <w:rPr>
          <w:rFonts w:ascii="Calibri" w:hAnsi="Calibri"/>
          <w:b/>
          <w:bCs/>
          <w:noProof/>
          <w:sz w:val="20"/>
        </w:rPr>
        <w:t>188</w:t>
      </w:r>
      <w:r w:rsidRPr="00784D54">
        <w:rPr>
          <w:rFonts w:ascii="Calibri" w:hAnsi="Calibri"/>
          <w:noProof/>
          <w:sz w:val="20"/>
        </w:rPr>
        <w:t>, 1124–36.</w:t>
      </w:r>
    </w:p>
    <w:p w14:paraId="53D57445"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Kraft, N., Valencia, R. &amp; Ackerly, D. (2008) Functional traits and niche-based tree community assembly in an Amazonian forest. </w:t>
      </w:r>
      <w:r w:rsidRPr="00784D54">
        <w:rPr>
          <w:rFonts w:ascii="Calibri" w:hAnsi="Calibri"/>
          <w:i/>
          <w:iCs/>
          <w:noProof/>
          <w:sz w:val="20"/>
        </w:rPr>
        <w:t>Science</w:t>
      </w:r>
      <w:r w:rsidRPr="00784D54">
        <w:rPr>
          <w:rFonts w:ascii="Calibri" w:hAnsi="Calibri"/>
          <w:noProof/>
          <w:sz w:val="20"/>
        </w:rPr>
        <w:t>, 580–582.</w:t>
      </w:r>
    </w:p>
    <w:p w14:paraId="3EDA5C8C"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Lens, F., Sperry, J.S., Christman, M. a, Choat, B., Rabaey, D. &amp; Jansen, S. (2011) Testing hypotheses that link wood anatomy to cavitation resistance and hydraulic conductivity in the genus Acer. </w:t>
      </w:r>
      <w:r w:rsidRPr="00784D54">
        <w:rPr>
          <w:rFonts w:ascii="Calibri" w:hAnsi="Calibri"/>
          <w:i/>
          <w:iCs/>
          <w:noProof/>
          <w:sz w:val="20"/>
        </w:rPr>
        <w:t>The New phytologist</w:t>
      </w:r>
      <w:r w:rsidRPr="00784D54">
        <w:rPr>
          <w:rFonts w:ascii="Calibri" w:hAnsi="Calibri"/>
          <w:noProof/>
          <w:sz w:val="20"/>
        </w:rPr>
        <w:t xml:space="preserve">, </w:t>
      </w:r>
      <w:r w:rsidRPr="00784D54">
        <w:rPr>
          <w:rFonts w:ascii="Calibri" w:hAnsi="Calibri"/>
          <w:b/>
          <w:bCs/>
          <w:noProof/>
          <w:sz w:val="20"/>
        </w:rPr>
        <w:t>190</w:t>
      </w:r>
      <w:r w:rsidRPr="00784D54">
        <w:rPr>
          <w:rFonts w:ascii="Calibri" w:hAnsi="Calibri"/>
          <w:noProof/>
          <w:sz w:val="20"/>
        </w:rPr>
        <w:t>, 709–23.</w:t>
      </w:r>
    </w:p>
    <w:p w14:paraId="5A1D4CC3"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Maheshwari, B., Walker, K. &amp; McMahon, T. (1995) Effects of regulation on the flow regime of the River Murray, Australia. </w:t>
      </w:r>
      <w:r w:rsidRPr="00784D54">
        <w:rPr>
          <w:rFonts w:ascii="Calibri" w:hAnsi="Calibri"/>
          <w:i/>
          <w:iCs/>
          <w:noProof/>
          <w:sz w:val="20"/>
        </w:rPr>
        <w:t>Regulated Rivers: …</w:t>
      </w:r>
      <w:r w:rsidRPr="00784D54">
        <w:rPr>
          <w:rFonts w:ascii="Calibri" w:hAnsi="Calibri"/>
          <w:noProof/>
          <w:sz w:val="20"/>
        </w:rPr>
        <w:t xml:space="preserve">, </w:t>
      </w:r>
      <w:r w:rsidRPr="00784D54">
        <w:rPr>
          <w:rFonts w:ascii="Calibri" w:hAnsi="Calibri"/>
          <w:b/>
          <w:bCs/>
          <w:noProof/>
          <w:sz w:val="20"/>
        </w:rPr>
        <w:t>10</w:t>
      </w:r>
      <w:r w:rsidRPr="00784D54">
        <w:rPr>
          <w:rFonts w:ascii="Calibri" w:hAnsi="Calibri"/>
          <w:noProof/>
          <w:sz w:val="20"/>
        </w:rPr>
        <w:t>, 15–38.</w:t>
      </w:r>
    </w:p>
    <w:p w14:paraId="3116AFE1"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lastRenderedPageBreak/>
        <w:t xml:space="preserve">Martínez-Cabrera, H.I., Jones, C.S., Espino, S. &amp; Schenk, H.J. (2009) Wood anatomy and wood density in shrubs: Responses to varying aridity along transcontinental transects. </w:t>
      </w:r>
      <w:r w:rsidRPr="00784D54">
        <w:rPr>
          <w:rFonts w:ascii="Calibri" w:hAnsi="Calibri"/>
          <w:i/>
          <w:iCs/>
          <w:noProof/>
          <w:sz w:val="20"/>
        </w:rPr>
        <w:t>American journal of botany</w:t>
      </w:r>
      <w:r w:rsidRPr="00784D54">
        <w:rPr>
          <w:rFonts w:ascii="Calibri" w:hAnsi="Calibri"/>
          <w:noProof/>
          <w:sz w:val="20"/>
        </w:rPr>
        <w:t xml:space="preserve">, </w:t>
      </w:r>
      <w:r w:rsidRPr="00784D54">
        <w:rPr>
          <w:rFonts w:ascii="Calibri" w:hAnsi="Calibri"/>
          <w:b/>
          <w:bCs/>
          <w:noProof/>
          <w:sz w:val="20"/>
        </w:rPr>
        <w:t>96</w:t>
      </w:r>
      <w:r w:rsidRPr="00784D54">
        <w:rPr>
          <w:rFonts w:ascii="Calibri" w:hAnsi="Calibri"/>
          <w:noProof/>
          <w:sz w:val="20"/>
        </w:rPr>
        <w:t>, 1388–98.</w:t>
      </w:r>
    </w:p>
    <w:p w14:paraId="4E6618D0"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McGill, B.J., Enquist, B.J., Weiher, E. &amp; Westoby, M. (2006) Rebuilding community ecology from functional traits. </w:t>
      </w:r>
      <w:r w:rsidRPr="00784D54">
        <w:rPr>
          <w:rFonts w:ascii="Calibri" w:hAnsi="Calibri"/>
          <w:i/>
          <w:iCs/>
          <w:noProof/>
          <w:sz w:val="20"/>
        </w:rPr>
        <w:t>Trends in Ecology &amp; Evolution</w:t>
      </w:r>
      <w:r w:rsidRPr="00784D54">
        <w:rPr>
          <w:rFonts w:ascii="Calibri" w:hAnsi="Calibri"/>
          <w:noProof/>
          <w:sz w:val="20"/>
        </w:rPr>
        <w:t xml:space="preserve">, </w:t>
      </w:r>
      <w:r w:rsidRPr="00784D54">
        <w:rPr>
          <w:rFonts w:ascii="Calibri" w:hAnsi="Calibri"/>
          <w:b/>
          <w:bCs/>
          <w:noProof/>
          <w:sz w:val="20"/>
        </w:rPr>
        <w:t>21</w:t>
      </w:r>
      <w:r w:rsidRPr="00784D54">
        <w:rPr>
          <w:rFonts w:ascii="Calibri" w:hAnsi="Calibri"/>
          <w:noProof/>
          <w:sz w:val="20"/>
        </w:rPr>
        <w:t>, 178–85.</w:t>
      </w:r>
    </w:p>
    <w:p w14:paraId="3DD2C7BE"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Melick, D. (1990) Regenerative succession of Tristaniopsis laurina and Acmena smithii in riparian warm temperate rain-forest in Victoria, in relation to light and nutrient regimes. </w:t>
      </w:r>
      <w:r w:rsidRPr="00784D54">
        <w:rPr>
          <w:rFonts w:ascii="Calibri" w:hAnsi="Calibri"/>
          <w:i/>
          <w:iCs/>
          <w:noProof/>
          <w:sz w:val="20"/>
        </w:rPr>
        <w:t>Australian journal of botany</w:t>
      </w:r>
      <w:r w:rsidRPr="00784D54">
        <w:rPr>
          <w:rFonts w:ascii="Calibri" w:hAnsi="Calibri"/>
          <w:noProof/>
          <w:sz w:val="20"/>
        </w:rPr>
        <w:t xml:space="preserve">, </w:t>
      </w:r>
      <w:r w:rsidRPr="00784D54">
        <w:rPr>
          <w:rFonts w:ascii="Calibri" w:hAnsi="Calibri"/>
          <w:b/>
          <w:bCs/>
          <w:noProof/>
          <w:sz w:val="20"/>
        </w:rPr>
        <w:t>38</w:t>
      </w:r>
      <w:r w:rsidRPr="00784D54">
        <w:rPr>
          <w:rFonts w:ascii="Calibri" w:hAnsi="Calibri"/>
          <w:noProof/>
          <w:sz w:val="20"/>
        </w:rPr>
        <w:t>, 111–120.</w:t>
      </w:r>
    </w:p>
    <w:p w14:paraId="5A45983E"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Merritt, D.M., Scott, M.L., Poff, N.L., Auble, G.T. &amp; Lytle, D. a. (2010) Theory, methods and tools for determining environmental flows for riparian vegetation: riparian vegetation-flow response guilds. </w:t>
      </w:r>
      <w:r w:rsidRPr="00784D54">
        <w:rPr>
          <w:rFonts w:ascii="Calibri" w:hAnsi="Calibri"/>
          <w:i/>
          <w:iCs/>
          <w:noProof/>
          <w:sz w:val="20"/>
        </w:rPr>
        <w:t>Freshwater Biology</w:t>
      </w:r>
      <w:r w:rsidRPr="00784D54">
        <w:rPr>
          <w:rFonts w:ascii="Calibri" w:hAnsi="Calibri"/>
          <w:noProof/>
          <w:sz w:val="20"/>
        </w:rPr>
        <w:t xml:space="preserve">, </w:t>
      </w:r>
      <w:r w:rsidRPr="00784D54">
        <w:rPr>
          <w:rFonts w:ascii="Calibri" w:hAnsi="Calibri"/>
          <w:b/>
          <w:bCs/>
          <w:noProof/>
          <w:sz w:val="20"/>
        </w:rPr>
        <w:t>55</w:t>
      </w:r>
      <w:r w:rsidRPr="00784D54">
        <w:rPr>
          <w:rFonts w:ascii="Calibri" w:hAnsi="Calibri"/>
          <w:noProof/>
          <w:sz w:val="20"/>
        </w:rPr>
        <w:t>, 206–225.</w:t>
      </w:r>
    </w:p>
    <w:p w14:paraId="3AEE62A8"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Naiman, R. &amp; Decamps, H. (1997) The ecology of interfaces: riparian zones. </w:t>
      </w:r>
      <w:r w:rsidRPr="00784D54">
        <w:rPr>
          <w:rFonts w:ascii="Calibri" w:hAnsi="Calibri"/>
          <w:i/>
          <w:iCs/>
          <w:noProof/>
          <w:sz w:val="20"/>
        </w:rPr>
        <w:t>Annual review of Ecology and Systematics</w:t>
      </w:r>
      <w:r w:rsidRPr="00784D54">
        <w:rPr>
          <w:rFonts w:ascii="Calibri" w:hAnsi="Calibri"/>
          <w:noProof/>
          <w:sz w:val="20"/>
        </w:rPr>
        <w:t xml:space="preserve">, </w:t>
      </w:r>
      <w:r w:rsidRPr="00784D54">
        <w:rPr>
          <w:rFonts w:ascii="Calibri" w:hAnsi="Calibri"/>
          <w:b/>
          <w:bCs/>
          <w:noProof/>
          <w:sz w:val="20"/>
        </w:rPr>
        <w:t>28</w:t>
      </w:r>
      <w:r w:rsidRPr="00784D54">
        <w:rPr>
          <w:rFonts w:ascii="Calibri" w:hAnsi="Calibri"/>
          <w:noProof/>
          <w:sz w:val="20"/>
        </w:rPr>
        <w:t>, 621–658.</w:t>
      </w:r>
    </w:p>
    <w:p w14:paraId="664BA297"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Niklas, K.J. &amp; Spatz, H.-C. (2010) Worldwide correlations of mechanical properties and green wood density. </w:t>
      </w:r>
      <w:r w:rsidRPr="00784D54">
        <w:rPr>
          <w:rFonts w:ascii="Calibri" w:hAnsi="Calibri"/>
          <w:i/>
          <w:iCs/>
          <w:noProof/>
          <w:sz w:val="20"/>
        </w:rPr>
        <w:t>American Journal of Botany</w:t>
      </w:r>
      <w:r w:rsidRPr="00784D54">
        <w:rPr>
          <w:rFonts w:ascii="Calibri" w:hAnsi="Calibri"/>
          <w:noProof/>
          <w:sz w:val="20"/>
        </w:rPr>
        <w:t xml:space="preserve">, </w:t>
      </w:r>
      <w:r w:rsidRPr="00784D54">
        <w:rPr>
          <w:rFonts w:ascii="Calibri" w:hAnsi="Calibri"/>
          <w:b/>
          <w:bCs/>
          <w:noProof/>
          <w:sz w:val="20"/>
        </w:rPr>
        <w:t>97</w:t>
      </w:r>
      <w:r w:rsidRPr="00784D54">
        <w:rPr>
          <w:rFonts w:ascii="Calibri" w:hAnsi="Calibri"/>
          <w:noProof/>
          <w:sz w:val="20"/>
        </w:rPr>
        <w:t>, 1587–94.</w:t>
      </w:r>
    </w:p>
    <w:p w14:paraId="7EA979B5"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Oksanen, J., Blanchet, F.G., Kindt, R., Legendre, P., Minchin, P.R., O’Hara, R.B., Simpson, G.L., Solymos, P., Stevens, M.H.H. &amp; Wagner, H. (2013) vegan: Community Ecology Package.</w:t>
      </w:r>
    </w:p>
    <w:p w14:paraId="46AF0273"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Olden, J.D. &amp; Poff, N.L. (2003) Redundancy and the choice of hydrologic indices for characterizing streamflow regimes. </w:t>
      </w:r>
      <w:r w:rsidRPr="00784D54">
        <w:rPr>
          <w:rFonts w:ascii="Calibri" w:hAnsi="Calibri"/>
          <w:i/>
          <w:iCs/>
          <w:noProof/>
          <w:sz w:val="20"/>
        </w:rPr>
        <w:t>River Research and Applications</w:t>
      </w:r>
      <w:r w:rsidRPr="00784D54">
        <w:rPr>
          <w:rFonts w:ascii="Calibri" w:hAnsi="Calibri"/>
          <w:noProof/>
          <w:sz w:val="20"/>
        </w:rPr>
        <w:t xml:space="preserve">, </w:t>
      </w:r>
      <w:r w:rsidRPr="00784D54">
        <w:rPr>
          <w:rFonts w:ascii="Calibri" w:hAnsi="Calibri"/>
          <w:b/>
          <w:bCs/>
          <w:noProof/>
          <w:sz w:val="20"/>
        </w:rPr>
        <w:t>19</w:t>
      </w:r>
      <w:r w:rsidRPr="00784D54">
        <w:rPr>
          <w:rFonts w:ascii="Calibri" w:hAnsi="Calibri"/>
          <w:noProof/>
          <w:sz w:val="20"/>
        </w:rPr>
        <w:t>, 101–121.</w:t>
      </w:r>
    </w:p>
    <w:p w14:paraId="42FDCC9F"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Peel, M.C. &amp; Bloschl, G. (2011) Hydrological modelling in a changing world. </w:t>
      </w:r>
      <w:r w:rsidRPr="00784D54">
        <w:rPr>
          <w:rFonts w:ascii="Calibri" w:hAnsi="Calibri"/>
          <w:i/>
          <w:iCs/>
          <w:noProof/>
          <w:sz w:val="20"/>
        </w:rPr>
        <w:t>Progress in Physical Geography</w:t>
      </w:r>
      <w:r w:rsidRPr="00784D54">
        <w:rPr>
          <w:rFonts w:ascii="Calibri" w:hAnsi="Calibri"/>
          <w:noProof/>
          <w:sz w:val="20"/>
        </w:rPr>
        <w:t xml:space="preserve">, </w:t>
      </w:r>
      <w:r w:rsidRPr="00784D54">
        <w:rPr>
          <w:rFonts w:ascii="Calibri" w:hAnsi="Calibri"/>
          <w:b/>
          <w:bCs/>
          <w:noProof/>
          <w:sz w:val="20"/>
        </w:rPr>
        <w:t>35</w:t>
      </w:r>
      <w:r w:rsidRPr="00784D54">
        <w:rPr>
          <w:rFonts w:ascii="Calibri" w:hAnsi="Calibri"/>
          <w:noProof/>
          <w:sz w:val="20"/>
        </w:rPr>
        <w:t>, 249–261.</w:t>
      </w:r>
    </w:p>
    <w:p w14:paraId="1D9FB73F"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Peel, M., McMahon, T. &amp; Finlayson, B. (2004) Continental differences in the variability of annual runoff-update and reassessment. </w:t>
      </w:r>
      <w:r w:rsidRPr="00784D54">
        <w:rPr>
          <w:rFonts w:ascii="Calibri" w:hAnsi="Calibri"/>
          <w:i/>
          <w:iCs/>
          <w:noProof/>
          <w:sz w:val="20"/>
        </w:rPr>
        <w:t>Journal of Hydrology</w:t>
      </w:r>
      <w:r w:rsidRPr="00784D54">
        <w:rPr>
          <w:rFonts w:ascii="Calibri" w:hAnsi="Calibri"/>
          <w:noProof/>
          <w:sz w:val="20"/>
        </w:rPr>
        <w:t xml:space="preserve">, </w:t>
      </w:r>
      <w:r w:rsidRPr="00784D54">
        <w:rPr>
          <w:rFonts w:ascii="Calibri" w:hAnsi="Calibri"/>
          <w:b/>
          <w:bCs/>
          <w:noProof/>
          <w:sz w:val="20"/>
        </w:rPr>
        <w:t>295</w:t>
      </w:r>
      <w:r w:rsidRPr="00784D54">
        <w:rPr>
          <w:rFonts w:ascii="Calibri" w:hAnsi="Calibri"/>
          <w:noProof/>
          <w:sz w:val="20"/>
        </w:rPr>
        <w:t>, 185–197.</w:t>
      </w:r>
    </w:p>
    <w:p w14:paraId="1345AA4E"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Poff, N.L., Richter, B.D., Arthington, A.H., Bunn, S.E., Naiman, R.J., Kendy, E., Acreman, M., Apse, C., Bledsoe, B.P., Freeman, M.C., Henriksen, J., Jacobson, R.B., Kennen, J.G., Merritt, D.M., OâKeeffe, J.H., Olden, J.D., Rogers, K., Tharme, R.E. &amp; Warner, A. (2010) The ecological limits of hydrologic alteration (ELOHA): a new framework for developing regional environmental flow standards. </w:t>
      </w:r>
      <w:r w:rsidRPr="00784D54">
        <w:rPr>
          <w:rFonts w:ascii="Calibri" w:hAnsi="Calibri"/>
          <w:i/>
          <w:iCs/>
          <w:noProof/>
          <w:sz w:val="20"/>
        </w:rPr>
        <w:t>Freshwater Biology</w:t>
      </w:r>
      <w:r w:rsidRPr="00784D54">
        <w:rPr>
          <w:rFonts w:ascii="Calibri" w:hAnsi="Calibri"/>
          <w:noProof/>
          <w:sz w:val="20"/>
        </w:rPr>
        <w:t xml:space="preserve">, </w:t>
      </w:r>
      <w:r w:rsidRPr="00784D54">
        <w:rPr>
          <w:rFonts w:ascii="Calibri" w:hAnsi="Calibri"/>
          <w:b/>
          <w:bCs/>
          <w:noProof/>
          <w:sz w:val="20"/>
        </w:rPr>
        <w:t>55</w:t>
      </w:r>
      <w:r w:rsidRPr="00784D54">
        <w:rPr>
          <w:rFonts w:ascii="Calibri" w:hAnsi="Calibri"/>
          <w:noProof/>
          <w:sz w:val="20"/>
        </w:rPr>
        <w:t>, 147–170.</w:t>
      </w:r>
    </w:p>
    <w:p w14:paraId="72A33193"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Poorter, L., McDonald, I., Alarcón, A., Fichtler, E., Licona, J.-C., Peña-Claros, M., Sterck, F., Villegas, Z. &amp; Sass-Klaassen, U. (2010) The importance of wood traits and hydraulic conductance for the performance and life history strategies of 42 rainforest tree species. </w:t>
      </w:r>
      <w:r w:rsidRPr="00784D54">
        <w:rPr>
          <w:rFonts w:ascii="Calibri" w:hAnsi="Calibri"/>
          <w:i/>
          <w:iCs/>
          <w:noProof/>
          <w:sz w:val="20"/>
        </w:rPr>
        <w:t>The New phytologist</w:t>
      </w:r>
      <w:r w:rsidRPr="00784D54">
        <w:rPr>
          <w:rFonts w:ascii="Calibri" w:hAnsi="Calibri"/>
          <w:noProof/>
          <w:sz w:val="20"/>
        </w:rPr>
        <w:t xml:space="preserve">, </w:t>
      </w:r>
      <w:r w:rsidRPr="00784D54">
        <w:rPr>
          <w:rFonts w:ascii="Calibri" w:hAnsi="Calibri"/>
          <w:b/>
          <w:bCs/>
          <w:noProof/>
          <w:sz w:val="20"/>
        </w:rPr>
        <w:t>185</w:t>
      </w:r>
      <w:r w:rsidRPr="00784D54">
        <w:rPr>
          <w:rFonts w:ascii="Calibri" w:hAnsi="Calibri"/>
          <w:noProof/>
          <w:sz w:val="20"/>
        </w:rPr>
        <w:t>, 481–92.</w:t>
      </w:r>
    </w:p>
    <w:p w14:paraId="79B1B9ED"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Poorter, L., Wright, S.J., Paz, H., Ackerly, D.D., Condit, R., Ibarra-Manríquez, G., Harms, K.E., Licona, J.C., Martínez-Ramos, M., Mazer, S.J., Muller-Landau, H.C., Peña-Claros, M., Webb, C.O. &amp; Wright, I.J. (2008) Are functional traits good predictors of demographic rates? Evidence from five neotropical forests. </w:t>
      </w:r>
      <w:r w:rsidRPr="00784D54">
        <w:rPr>
          <w:rFonts w:ascii="Calibri" w:hAnsi="Calibri"/>
          <w:i/>
          <w:iCs/>
          <w:noProof/>
          <w:sz w:val="20"/>
        </w:rPr>
        <w:t>Ecology</w:t>
      </w:r>
      <w:r w:rsidRPr="00784D54">
        <w:rPr>
          <w:rFonts w:ascii="Calibri" w:hAnsi="Calibri"/>
          <w:noProof/>
          <w:sz w:val="20"/>
        </w:rPr>
        <w:t xml:space="preserve">, </w:t>
      </w:r>
      <w:r w:rsidRPr="00784D54">
        <w:rPr>
          <w:rFonts w:ascii="Calibri" w:hAnsi="Calibri"/>
          <w:b/>
          <w:bCs/>
          <w:noProof/>
          <w:sz w:val="20"/>
        </w:rPr>
        <w:t>89</w:t>
      </w:r>
      <w:r w:rsidRPr="00784D54">
        <w:rPr>
          <w:rFonts w:ascii="Calibri" w:hAnsi="Calibri"/>
          <w:noProof/>
          <w:sz w:val="20"/>
        </w:rPr>
        <w:t>, 1908–20.</w:t>
      </w:r>
    </w:p>
    <w:p w14:paraId="3236BE19"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Preston, K. a, Cornwell, W.K. &amp; Denoyer, J.L. (2006) Wood density and vessel traits as distinct correlates of ecological strategy in 51 California coast range angiosperms. </w:t>
      </w:r>
      <w:r w:rsidRPr="00784D54">
        <w:rPr>
          <w:rFonts w:ascii="Calibri" w:hAnsi="Calibri"/>
          <w:i/>
          <w:iCs/>
          <w:noProof/>
          <w:sz w:val="20"/>
        </w:rPr>
        <w:t>The New phytologist</w:t>
      </w:r>
      <w:r w:rsidRPr="00784D54">
        <w:rPr>
          <w:rFonts w:ascii="Calibri" w:hAnsi="Calibri"/>
          <w:noProof/>
          <w:sz w:val="20"/>
        </w:rPr>
        <w:t xml:space="preserve">, </w:t>
      </w:r>
      <w:r w:rsidRPr="00784D54">
        <w:rPr>
          <w:rFonts w:ascii="Calibri" w:hAnsi="Calibri"/>
          <w:b/>
          <w:bCs/>
          <w:noProof/>
          <w:sz w:val="20"/>
        </w:rPr>
        <w:t>170</w:t>
      </w:r>
      <w:r w:rsidRPr="00784D54">
        <w:rPr>
          <w:rFonts w:ascii="Calibri" w:hAnsi="Calibri"/>
          <w:noProof/>
          <w:sz w:val="20"/>
        </w:rPr>
        <w:t>, 807–18.</w:t>
      </w:r>
    </w:p>
    <w:p w14:paraId="79278870"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R Core Team. (2013) R: A Language and Environment for Statistical Computing.</w:t>
      </w:r>
    </w:p>
    <w:p w14:paraId="7CAA3C33"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Reich, P. &amp; Wright, I. (2003) The evolution of plant functional variation: traits, spectra, and strategies. </w:t>
      </w:r>
      <w:r w:rsidRPr="00784D54">
        <w:rPr>
          <w:rFonts w:ascii="Calibri" w:hAnsi="Calibri"/>
          <w:i/>
          <w:iCs/>
          <w:noProof/>
          <w:sz w:val="20"/>
        </w:rPr>
        <w:t>International Journal of Plant Sciences</w:t>
      </w:r>
      <w:r w:rsidRPr="00784D54">
        <w:rPr>
          <w:rFonts w:ascii="Calibri" w:hAnsi="Calibri"/>
          <w:noProof/>
          <w:sz w:val="20"/>
        </w:rPr>
        <w:t xml:space="preserve">, </w:t>
      </w:r>
      <w:r w:rsidRPr="00784D54">
        <w:rPr>
          <w:rFonts w:ascii="Calibri" w:hAnsi="Calibri"/>
          <w:b/>
          <w:bCs/>
          <w:noProof/>
          <w:sz w:val="20"/>
        </w:rPr>
        <w:t>164</w:t>
      </w:r>
      <w:r w:rsidRPr="00784D54">
        <w:rPr>
          <w:rFonts w:ascii="Calibri" w:hAnsi="Calibri"/>
          <w:noProof/>
          <w:sz w:val="20"/>
        </w:rPr>
        <w:t>, 146–164.</w:t>
      </w:r>
    </w:p>
    <w:p w14:paraId="29D47920"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lastRenderedPageBreak/>
        <w:t xml:space="preserve">Russo, S.E., Jenkins, K.L., Wiser, S.K., Uriarte, M., Duncan, R.P. &amp; Coomes, D. a. (2010) Interspecific relationships among growth, mortality and xylem traits of woody species from New Zealand. </w:t>
      </w:r>
      <w:r w:rsidRPr="00784D54">
        <w:rPr>
          <w:rFonts w:ascii="Calibri" w:hAnsi="Calibri"/>
          <w:i/>
          <w:iCs/>
          <w:noProof/>
          <w:sz w:val="20"/>
        </w:rPr>
        <w:t>Functional Ecology</w:t>
      </w:r>
      <w:r w:rsidRPr="00784D54">
        <w:rPr>
          <w:rFonts w:ascii="Calibri" w:hAnsi="Calibri"/>
          <w:noProof/>
          <w:sz w:val="20"/>
        </w:rPr>
        <w:t xml:space="preserve">, </w:t>
      </w:r>
      <w:r w:rsidRPr="00784D54">
        <w:rPr>
          <w:rFonts w:ascii="Calibri" w:hAnsi="Calibri"/>
          <w:b/>
          <w:bCs/>
          <w:noProof/>
          <w:sz w:val="20"/>
        </w:rPr>
        <w:t>24</w:t>
      </w:r>
      <w:r w:rsidRPr="00784D54">
        <w:rPr>
          <w:rFonts w:ascii="Calibri" w:hAnsi="Calibri"/>
          <w:noProof/>
          <w:sz w:val="20"/>
        </w:rPr>
        <w:t>, 253–262.</w:t>
      </w:r>
    </w:p>
    <w:p w14:paraId="57377932"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Smith, I. (2004) An assessment of recent trends in Australian rainfall. </w:t>
      </w:r>
      <w:r w:rsidRPr="00784D54">
        <w:rPr>
          <w:rFonts w:ascii="Calibri" w:hAnsi="Calibri"/>
          <w:i/>
          <w:iCs/>
          <w:noProof/>
          <w:sz w:val="20"/>
        </w:rPr>
        <w:t>Australian Meteorological Magazine</w:t>
      </w:r>
      <w:r w:rsidRPr="00784D54">
        <w:rPr>
          <w:rFonts w:ascii="Calibri" w:hAnsi="Calibri"/>
          <w:noProof/>
          <w:sz w:val="20"/>
        </w:rPr>
        <w:t xml:space="preserve">, </w:t>
      </w:r>
      <w:r w:rsidRPr="00784D54">
        <w:rPr>
          <w:rFonts w:ascii="Calibri" w:hAnsi="Calibri"/>
          <w:b/>
          <w:bCs/>
          <w:noProof/>
          <w:sz w:val="20"/>
        </w:rPr>
        <w:t>53</w:t>
      </w:r>
      <w:r w:rsidRPr="00784D54">
        <w:rPr>
          <w:rFonts w:ascii="Calibri" w:hAnsi="Calibri"/>
          <w:noProof/>
          <w:sz w:val="20"/>
        </w:rPr>
        <w:t>, 163–173.</w:t>
      </w:r>
    </w:p>
    <w:p w14:paraId="06315254"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Van Steenis, C.G.G.J. (1981) </w:t>
      </w:r>
      <w:r w:rsidRPr="00784D54">
        <w:rPr>
          <w:rFonts w:ascii="Calibri" w:hAnsi="Calibri"/>
          <w:i/>
          <w:iCs/>
          <w:noProof/>
          <w:sz w:val="20"/>
        </w:rPr>
        <w:t>Rheophytes of the World: An Account of the Flood-Resistant Flowering Plants and Ferns and the Theory of Autonomous Evolution</w:t>
      </w:r>
      <w:r w:rsidRPr="00784D54">
        <w:rPr>
          <w:rFonts w:ascii="Calibri" w:hAnsi="Calibri"/>
          <w:noProof/>
          <w:sz w:val="20"/>
        </w:rPr>
        <w:t>. Sijthoff &amp; Noordhoff Alphen aan den Rijn, Netherlands.</w:t>
      </w:r>
    </w:p>
    <w:p w14:paraId="2D3007DB"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784D54">
        <w:rPr>
          <w:rFonts w:ascii="Calibri" w:hAnsi="Calibri"/>
          <w:i/>
          <w:iCs/>
          <w:noProof/>
          <w:sz w:val="20"/>
        </w:rPr>
        <w:t>American Journal of Botany</w:t>
      </w:r>
      <w:r w:rsidRPr="00784D54">
        <w:rPr>
          <w:rFonts w:ascii="Calibri" w:hAnsi="Calibri"/>
          <w:noProof/>
          <w:sz w:val="20"/>
        </w:rPr>
        <w:t xml:space="preserve">, </w:t>
      </w:r>
      <w:r w:rsidRPr="00784D54">
        <w:rPr>
          <w:rFonts w:ascii="Calibri" w:hAnsi="Calibri"/>
          <w:b/>
          <w:bCs/>
          <w:noProof/>
          <w:sz w:val="20"/>
        </w:rPr>
        <w:t>94</w:t>
      </w:r>
      <w:r w:rsidRPr="00784D54">
        <w:rPr>
          <w:rFonts w:ascii="Calibri" w:hAnsi="Calibri"/>
          <w:noProof/>
          <w:sz w:val="20"/>
        </w:rPr>
        <w:t>, 451–459.</w:t>
      </w:r>
    </w:p>
    <w:p w14:paraId="26AA1DE6"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Tabacchi, E., Correll, D. &amp; Hauer, R. (1998) Development, maintenance and role of riparian vegetation in the river landscape. </w:t>
      </w:r>
      <w:r w:rsidRPr="00784D54">
        <w:rPr>
          <w:rFonts w:ascii="Calibri" w:hAnsi="Calibri"/>
          <w:i/>
          <w:iCs/>
          <w:noProof/>
          <w:sz w:val="20"/>
        </w:rPr>
        <w:t>Freshwater …</w:t>
      </w:r>
      <w:r w:rsidRPr="00784D54">
        <w:rPr>
          <w:rFonts w:ascii="Calibri" w:hAnsi="Calibri"/>
          <w:noProof/>
          <w:sz w:val="20"/>
        </w:rPr>
        <w:t xml:space="preserve">, </w:t>
      </w:r>
      <w:r w:rsidRPr="00784D54">
        <w:rPr>
          <w:rFonts w:ascii="Calibri" w:hAnsi="Calibri"/>
          <w:b/>
          <w:bCs/>
          <w:noProof/>
          <w:sz w:val="20"/>
        </w:rPr>
        <w:t>40</w:t>
      </w:r>
      <w:r w:rsidRPr="00784D54">
        <w:rPr>
          <w:rFonts w:ascii="Calibri" w:hAnsi="Calibri"/>
          <w:noProof/>
          <w:sz w:val="20"/>
        </w:rPr>
        <w:t>, 497–516.</w:t>
      </w:r>
    </w:p>
    <w:p w14:paraId="6749C304"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Valladares, F., Balaguer, L., Martinez-Ferri, E., Perez-Corona, E. &amp; Manrique, E. (2002a) Plasticity, instability and canalization: is the phenotypic variation in seedlings of sclerophyll oaks consistent with the environmental unpredictability of Mediterranean ecosystems? </w:t>
      </w:r>
      <w:r w:rsidRPr="00784D54">
        <w:rPr>
          <w:rFonts w:ascii="Calibri" w:hAnsi="Calibri"/>
          <w:i/>
          <w:iCs/>
          <w:noProof/>
          <w:sz w:val="20"/>
        </w:rPr>
        <w:t>New Phytologist</w:t>
      </w:r>
      <w:r w:rsidRPr="00784D54">
        <w:rPr>
          <w:rFonts w:ascii="Calibri" w:hAnsi="Calibri"/>
          <w:noProof/>
          <w:sz w:val="20"/>
        </w:rPr>
        <w:t xml:space="preserve">, </w:t>
      </w:r>
      <w:r w:rsidRPr="00784D54">
        <w:rPr>
          <w:rFonts w:ascii="Calibri" w:hAnsi="Calibri"/>
          <w:b/>
          <w:bCs/>
          <w:noProof/>
          <w:sz w:val="20"/>
        </w:rPr>
        <w:t>156</w:t>
      </w:r>
      <w:r w:rsidRPr="00784D54">
        <w:rPr>
          <w:rFonts w:ascii="Calibri" w:hAnsi="Calibri"/>
          <w:noProof/>
          <w:sz w:val="20"/>
        </w:rPr>
        <w:t>, 457–467.</w:t>
      </w:r>
    </w:p>
    <w:p w14:paraId="13CB4EB7"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Valladares, F., Chico, J. &amp; Aranda, I. (2002b) The greater seedling high-light tolerance of Quercus robur over Fagus sylvatica is linked to a greater physiological plasticity. </w:t>
      </w:r>
      <w:r w:rsidRPr="00784D54">
        <w:rPr>
          <w:rFonts w:ascii="Calibri" w:hAnsi="Calibri"/>
          <w:i/>
          <w:iCs/>
          <w:noProof/>
          <w:sz w:val="20"/>
        </w:rPr>
        <w:t>Trees</w:t>
      </w:r>
      <w:r w:rsidRPr="00784D54">
        <w:rPr>
          <w:rFonts w:ascii="Calibri" w:hAnsi="Calibri"/>
          <w:noProof/>
          <w:sz w:val="20"/>
        </w:rPr>
        <w:t xml:space="preserve">, </w:t>
      </w:r>
      <w:r w:rsidRPr="00784D54">
        <w:rPr>
          <w:rFonts w:ascii="Calibri" w:hAnsi="Calibri"/>
          <w:b/>
          <w:bCs/>
          <w:noProof/>
          <w:sz w:val="20"/>
        </w:rPr>
        <w:t>16</w:t>
      </w:r>
      <w:r w:rsidRPr="00784D54">
        <w:rPr>
          <w:rFonts w:ascii="Calibri" w:hAnsi="Calibri"/>
          <w:noProof/>
          <w:sz w:val="20"/>
        </w:rPr>
        <w:t>, 395–403.</w:t>
      </w:r>
    </w:p>
    <w:p w14:paraId="79978949"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Valladares, F., Gianoli, E. &amp; Gómez, J. (2007) Ecological limits to plant phenotypic plasticity. </w:t>
      </w:r>
      <w:r w:rsidRPr="00784D54">
        <w:rPr>
          <w:rFonts w:ascii="Calibri" w:hAnsi="Calibri"/>
          <w:i/>
          <w:iCs/>
          <w:noProof/>
          <w:sz w:val="20"/>
        </w:rPr>
        <w:t>New Phytologist</w:t>
      </w:r>
      <w:r w:rsidRPr="00784D54">
        <w:rPr>
          <w:rFonts w:ascii="Calibri" w:hAnsi="Calibri"/>
          <w:noProof/>
          <w:sz w:val="20"/>
        </w:rPr>
        <w:t xml:space="preserve">, </w:t>
      </w:r>
      <w:r w:rsidRPr="00784D54">
        <w:rPr>
          <w:rFonts w:ascii="Calibri" w:hAnsi="Calibri"/>
          <w:b/>
          <w:bCs/>
          <w:noProof/>
          <w:sz w:val="20"/>
        </w:rPr>
        <w:t>176</w:t>
      </w:r>
      <w:r w:rsidRPr="00784D54">
        <w:rPr>
          <w:rFonts w:ascii="Calibri" w:hAnsi="Calibri"/>
          <w:noProof/>
          <w:sz w:val="20"/>
        </w:rPr>
        <w:t>, 749–63.</w:t>
      </w:r>
    </w:p>
    <w:p w14:paraId="457AA84F"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Ward, P.J., Beets, W., Bouwer, L.M., Aerts, J.C.J.H. &amp; Renssen, H. (2010) Sensitivity of river discharge to ENSO. </w:t>
      </w:r>
      <w:r w:rsidRPr="00784D54">
        <w:rPr>
          <w:rFonts w:ascii="Calibri" w:hAnsi="Calibri"/>
          <w:i/>
          <w:iCs/>
          <w:noProof/>
          <w:sz w:val="20"/>
        </w:rPr>
        <w:t>Geophysical Research Letters</w:t>
      </w:r>
      <w:r w:rsidRPr="00784D54">
        <w:rPr>
          <w:rFonts w:ascii="Calibri" w:hAnsi="Calibri"/>
          <w:noProof/>
          <w:sz w:val="20"/>
        </w:rPr>
        <w:t xml:space="preserve">, </w:t>
      </w:r>
      <w:r w:rsidRPr="00784D54">
        <w:rPr>
          <w:rFonts w:ascii="Calibri" w:hAnsi="Calibri"/>
          <w:b/>
          <w:bCs/>
          <w:noProof/>
          <w:sz w:val="20"/>
        </w:rPr>
        <w:t>37</w:t>
      </w:r>
      <w:r w:rsidRPr="00784D54">
        <w:rPr>
          <w:rFonts w:ascii="Calibri" w:hAnsi="Calibri"/>
          <w:noProof/>
          <w:sz w:val="20"/>
        </w:rPr>
        <w:t>, n/a–n/a.</w:t>
      </w:r>
    </w:p>
    <w:p w14:paraId="0D97C308"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Webb, A., Erskine, W. &amp; Dragovich, D. (2002) Flood-driven formation and destruction of a forested flood plain and in-channel benches on a bedrock-confined stream: Wheeny Creek, southeast Australia. </w:t>
      </w:r>
      <w:r w:rsidRPr="00784D54">
        <w:rPr>
          <w:rFonts w:ascii="Calibri" w:hAnsi="Calibri"/>
          <w:i/>
          <w:iCs/>
          <w:noProof/>
          <w:sz w:val="20"/>
        </w:rPr>
        <w:t>International Association of …</w:t>
      </w:r>
      <w:r w:rsidRPr="00784D54">
        <w:rPr>
          <w:rFonts w:ascii="Calibri" w:hAnsi="Calibri"/>
          <w:noProof/>
          <w:sz w:val="20"/>
        </w:rPr>
        <w:t xml:space="preserve">, </w:t>
      </w:r>
      <w:r w:rsidRPr="00784D54">
        <w:rPr>
          <w:rFonts w:ascii="Calibri" w:hAnsi="Calibri"/>
          <w:b/>
          <w:bCs/>
          <w:noProof/>
          <w:sz w:val="20"/>
        </w:rPr>
        <w:t>276</w:t>
      </w:r>
      <w:r w:rsidRPr="00784D54">
        <w:rPr>
          <w:rFonts w:ascii="Calibri" w:hAnsi="Calibri"/>
          <w:noProof/>
          <w:sz w:val="20"/>
        </w:rPr>
        <w:t>, 203–210.</w:t>
      </w:r>
    </w:p>
    <w:p w14:paraId="1221C5B4"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Weimann, M. &amp; Williamson, G. (2002) Geographic variation in wood specific gravity: effects of latitude, temperature and precipitation. </w:t>
      </w:r>
      <w:r w:rsidRPr="00784D54">
        <w:rPr>
          <w:rFonts w:ascii="Calibri" w:hAnsi="Calibri"/>
          <w:i/>
          <w:iCs/>
          <w:noProof/>
          <w:sz w:val="20"/>
        </w:rPr>
        <w:t>Wood and Fiber Science</w:t>
      </w:r>
      <w:r w:rsidRPr="00784D54">
        <w:rPr>
          <w:rFonts w:ascii="Calibri" w:hAnsi="Calibri"/>
          <w:noProof/>
          <w:sz w:val="20"/>
        </w:rPr>
        <w:t xml:space="preserve">, </w:t>
      </w:r>
      <w:r w:rsidRPr="00784D54">
        <w:rPr>
          <w:rFonts w:ascii="Calibri" w:hAnsi="Calibri"/>
          <w:b/>
          <w:bCs/>
          <w:noProof/>
          <w:sz w:val="20"/>
        </w:rPr>
        <w:t>34</w:t>
      </w:r>
      <w:r w:rsidRPr="00784D54">
        <w:rPr>
          <w:rFonts w:ascii="Calibri" w:hAnsi="Calibri"/>
          <w:noProof/>
          <w:sz w:val="20"/>
        </w:rPr>
        <w:t>, 96–107.</w:t>
      </w:r>
    </w:p>
    <w:p w14:paraId="34AA3BEB"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Westoby, M. (1998) A leaf-height-seed (LHS) plant ecology strategy scheme. </w:t>
      </w:r>
      <w:r w:rsidRPr="00784D54">
        <w:rPr>
          <w:rFonts w:ascii="Calibri" w:hAnsi="Calibri"/>
          <w:i/>
          <w:iCs/>
          <w:noProof/>
          <w:sz w:val="20"/>
        </w:rPr>
        <w:t>Plant and Soil</w:t>
      </w:r>
      <w:r w:rsidRPr="00784D54">
        <w:rPr>
          <w:rFonts w:ascii="Calibri" w:hAnsi="Calibri"/>
          <w:noProof/>
          <w:sz w:val="20"/>
        </w:rPr>
        <w:t xml:space="preserve">, </w:t>
      </w:r>
      <w:r w:rsidRPr="00784D54">
        <w:rPr>
          <w:rFonts w:ascii="Calibri" w:hAnsi="Calibri"/>
          <w:b/>
          <w:bCs/>
          <w:noProof/>
          <w:sz w:val="20"/>
        </w:rPr>
        <w:t>199</w:t>
      </w:r>
      <w:r w:rsidRPr="00784D54">
        <w:rPr>
          <w:rFonts w:ascii="Calibri" w:hAnsi="Calibri"/>
          <w:noProof/>
          <w:sz w:val="20"/>
        </w:rPr>
        <w:t>, 213–227.</w:t>
      </w:r>
    </w:p>
    <w:p w14:paraId="01C982B0"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Westoby, M., Falster, D.S., Moles, A.T., Vesk, P. a. &amp; Wright, I.J. (2002) PLANT ECOLOGICAL STRATEGIES: Some Leading Dimensions of Variation Between Species. </w:t>
      </w:r>
      <w:r w:rsidRPr="00784D54">
        <w:rPr>
          <w:rFonts w:ascii="Calibri" w:hAnsi="Calibri"/>
          <w:i/>
          <w:iCs/>
          <w:noProof/>
          <w:sz w:val="20"/>
        </w:rPr>
        <w:t>Annual Review of Ecology and Systematics</w:t>
      </w:r>
      <w:r w:rsidRPr="00784D54">
        <w:rPr>
          <w:rFonts w:ascii="Calibri" w:hAnsi="Calibri"/>
          <w:noProof/>
          <w:sz w:val="20"/>
        </w:rPr>
        <w:t xml:space="preserve">, </w:t>
      </w:r>
      <w:r w:rsidRPr="00784D54">
        <w:rPr>
          <w:rFonts w:ascii="Calibri" w:hAnsi="Calibri"/>
          <w:b/>
          <w:bCs/>
          <w:noProof/>
          <w:sz w:val="20"/>
        </w:rPr>
        <w:t>33</w:t>
      </w:r>
      <w:r w:rsidRPr="00784D54">
        <w:rPr>
          <w:rFonts w:ascii="Calibri" w:hAnsi="Calibri"/>
          <w:noProof/>
          <w:sz w:val="20"/>
        </w:rPr>
        <w:t>, 125–159.</w:t>
      </w:r>
    </w:p>
    <w:p w14:paraId="2AA74506"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Westoby, M. &amp; Wright, I.J. (2006) Land-plant ecology on the basis of functional traits. </w:t>
      </w:r>
      <w:r w:rsidRPr="00784D54">
        <w:rPr>
          <w:rFonts w:ascii="Calibri" w:hAnsi="Calibri"/>
          <w:i/>
          <w:iCs/>
          <w:noProof/>
          <w:sz w:val="20"/>
        </w:rPr>
        <w:t>Trends in Ecology &amp; Evolution</w:t>
      </w:r>
      <w:r w:rsidRPr="00784D54">
        <w:rPr>
          <w:rFonts w:ascii="Calibri" w:hAnsi="Calibri"/>
          <w:noProof/>
          <w:sz w:val="20"/>
        </w:rPr>
        <w:t xml:space="preserve">, </w:t>
      </w:r>
      <w:r w:rsidRPr="00784D54">
        <w:rPr>
          <w:rFonts w:ascii="Calibri" w:hAnsi="Calibri"/>
          <w:b/>
          <w:bCs/>
          <w:noProof/>
          <w:sz w:val="20"/>
        </w:rPr>
        <w:t>21</w:t>
      </w:r>
      <w:r w:rsidRPr="00784D54">
        <w:rPr>
          <w:rFonts w:ascii="Calibri" w:hAnsi="Calibri"/>
          <w:noProof/>
          <w:sz w:val="20"/>
        </w:rPr>
        <w:t>, 261–8.</w:t>
      </w:r>
    </w:p>
    <w:p w14:paraId="6E0FBBAA"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Woolfrey, A.R. &amp; Ladd, P.. (2001) Habitat preference and reproductive traits of a major Australian riparian tree species (Casuarina cunninghamiana). </w:t>
      </w:r>
      <w:r w:rsidRPr="00784D54">
        <w:rPr>
          <w:rFonts w:ascii="Calibri" w:hAnsi="Calibri"/>
          <w:i/>
          <w:iCs/>
          <w:noProof/>
          <w:sz w:val="20"/>
        </w:rPr>
        <w:t>Australian Journal of Botany</w:t>
      </w:r>
      <w:r w:rsidRPr="00784D54">
        <w:rPr>
          <w:rFonts w:ascii="Calibri" w:hAnsi="Calibri"/>
          <w:noProof/>
          <w:sz w:val="20"/>
        </w:rPr>
        <w:t xml:space="preserve">, </w:t>
      </w:r>
      <w:r w:rsidRPr="00784D54">
        <w:rPr>
          <w:rFonts w:ascii="Calibri" w:hAnsi="Calibri"/>
          <w:b/>
          <w:bCs/>
          <w:noProof/>
          <w:sz w:val="20"/>
        </w:rPr>
        <w:t>49</w:t>
      </w:r>
      <w:r w:rsidRPr="00784D54">
        <w:rPr>
          <w:rFonts w:ascii="Calibri" w:hAnsi="Calibri"/>
          <w:noProof/>
          <w:sz w:val="20"/>
        </w:rPr>
        <w:t>, 705–715.</w:t>
      </w:r>
    </w:p>
    <w:p w14:paraId="6C9F5A59"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784D54">
        <w:rPr>
          <w:rFonts w:ascii="Calibri" w:hAnsi="Calibri"/>
          <w:i/>
          <w:iCs/>
          <w:noProof/>
          <w:sz w:val="20"/>
        </w:rPr>
        <w:t>Ecology</w:t>
      </w:r>
      <w:r w:rsidRPr="00784D54">
        <w:rPr>
          <w:rFonts w:ascii="Calibri" w:hAnsi="Calibri"/>
          <w:noProof/>
          <w:sz w:val="20"/>
        </w:rPr>
        <w:t xml:space="preserve">, </w:t>
      </w:r>
      <w:r w:rsidRPr="00784D54">
        <w:rPr>
          <w:rFonts w:ascii="Calibri" w:hAnsi="Calibri"/>
          <w:b/>
          <w:bCs/>
          <w:noProof/>
          <w:sz w:val="20"/>
        </w:rPr>
        <w:t>91</w:t>
      </w:r>
      <w:r w:rsidRPr="00784D54">
        <w:rPr>
          <w:rFonts w:ascii="Calibri" w:hAnsi="Calibri"/>
          <w:noProof/>
          <w:sz w:val="20"/>
        </w:rPr>
        <w:t>, 3664–74.</w:t>
      </w:r>
    </w:p>
    <w:p w14:paraId="3859F042" w14:textId="77777777" w:rsidR="00784D54" w:rsidRPr="00784D54" w:rsidRDefault="00784D54">
      <w:pPr>
        <w:pStyle w:val="NormalWeb"/>
        <w:ind w:left="480" w:hanging="480"/>
        <w:divId w:val="500320380"/>
        <w:rPr>
          <w:rFonts w:ascii="Calibri" w:hAnsi="Calibri"/>
          <w:noProof/>
          <w:sz w:val="20"/>
        </w:rPr>
      </w:pPr>
      <w:r w:rsidRPr="00784D54">
        <w:rPr>
          <w:rFonts w:ascii="Calibri" w:hAnsi="Calibri"/>
          <w:noProof/>
          <w:sz w:val="20"/>
        </w:rPr>
        <w:lastRenderedPageBreak/>
        <w:t xml:space="preserve">Zieminska, K., Butler, D.W., Gleason, S.M., Wright, I.J. &amp; Westoby, M. (2013) Fibre wall and lumen fractions drive wood density variation across 24 Australian angiosperms. </w:t>
      </w:r>
      <w:r w:rsidRPr="00784D54">
        <w:rPr>
          <w:rFonts w:ascii="Calibri" w:hAnsi="Calibri"/>
          <w:i/>
          <w:iCs/>
          <w:noProof/>
          <w:sz w:val="20"/>
        </w:rPr>
        <w:t>AoB PLANTS</w:t>
      </w:r>
      <w:r w:rsidRPr="00784D54">
        <w:rPr>
          <w:rFonts w:ascii="Calibri" w:hAnsi="Calibri"/>
          <w:noProof/>
          <w:sz w:val="20"/>
        </w:rPr>
        <w:t xml:space="preserve">, </w:t>
      </w:r>
      <w:r w:rsidRPr="00784D54">
        <w:rPr>
          <w:rFonts w:ascii="Calibri" w:hAnsi="Calibri"/>
          <w:b/>
          <w:bCs/>
          <w:noProof/>
          <w:sz w:val="20"/>
        </w:rPr>
        <w:t>5</w:t>
      </w:r>
      <w:r w:rsidRPr="00784D54">
        <w:rPr>
          <w:rFonts w:ascii="Calibri" w:hAnsi="Calibri"/>
          <w:noProof/>
          <w:sz w:val="20"/>
        </w:rPr>
        <w:t>, plt046–plt046.</w:t>
      </w:r>
    </w:p>
    <w:p w14:paraId="4E656F6A" w14:textId="103B9D5E" w:rsidR="007137EA" w:rsidRPr="00EA700F" w:rsidRDefault="007137EA" w:rsidP="00A22B81">
      <w:pPr>
        <w:spacing w:line="360" w:lineRule="auto"/>
        <w:jc w:val="both"/>
        <w:rPr>
          <w:b/>
        </w:rPr>
      </w:pPr>
      <w:r w:rsidRPr="00EF3710">
        <w:rPr>
          <w:b/>
          <w:sz w:val="20"/>
          <w:szCs w:val="20"/>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r Kirstie Fryirs" w:date="2014-04-08T16:36:00Z" w:initials="KF">
    <w:p w14:paraId="05BFF25D" w14:textId="2FDF528D" w:rsidR="00E2757B" w:rsidRDefault="00E2757B">
      <w:pPr>
        <w:pStyle w:val="CommentText"/>
      </w:pPr>
      <w:r>
        <w:rPr>
          <w:rStyle w:val="CommentReference"/>
        </w:rPr>
        <w:annotationRef/>
      </w:r>
      <w:r>
        <w:t>Maybe adds a bit of a bent that will attract readers</w:t>
      </w:r>
    </w:p>
  </w:comment>
  <w:comment w:id="3" w:author="Dr Kirstie Fryirs" w:date="2014-04-08T16:36:00Z" w:initials="KF">
    <w:p w14:paraId="5CD7BA7F" w14:textId="77777777" w:rsidR="00E2757B" w:rsidRDefault="00E2757B">
      <w:pPr>
        <w:pStyle w:val="CommentText"/>
      </w:pPr>
      <w:r>
        <w:rPr>
          <w:rStyle w:val="CommentReference"/>
        </w:rPr>
        <w:annotationRef/>
      </w:r>
      <w:r>
        <w:t>I really like this paper.  It’s well written and I think it has some nice contributions.</w:t>
      </w:r>
    </w:p>
    <w:p w14:paraId="53615BB4" w14:textId="77777777" w:rsidR="00E2757B" w:rsidRDefault="00E2757B">
      <w:pPr>
        <w:pStyle w:val="CommentText"/>
      </w:pPr>
    </w:p>
    <w:p w14:paraId="2CE507F4" w14:textId="5423F028" w:rsidR="00E2757B" w:rsidRDefault="00E2757B">
      <w:pPr>
        <w:pStyle w:val="CommentText"/>
      </w:pPr>
      <w:r>
        <w:t>Relatively minor changes throughout with one or 2 more ideas for the discussion.</w:t>
      </w:r>
    </w:p>
  </w:comment>
  <w:comment w:id="4" w:author="Dr Kirstie Fryirs" w:date="2014-04-08T16:36:00Z" w:initials="KF">
    <w:p w14:paraId="20887BA4" w14:textId="50D4A4B9" w:rsidR="00E2757B" w:rsidRDefault="00E2757B">
      <w:pPr>
        <w:pStyle w:val="CommentText"/>
      </w:pPr>
      <w:r>
        <w:rPr>
          <w:rStyle w:val="CommentReference"/>
        </w:rPr>
        <w:annotationRef/>
      </w:r>
      <w:r>
        <w:t>Nice questions</w:t>
      </w:r>
    </w:p>
  </w:comment>
  <w:comment w:id="5" w:author="Dr Kirstie Fryirs" w:date="2014-04-08T16:36:00Z" w:initials="KF">
    <w:p w14:paraId="37F0C95C" w14:textId="1F77615D" w:rsidR="00E2757B" w:rsidRDefault="00E2757B">
      <w:pPr>
        <w:pStyle w:val="CommentText"/>
      </w:pPr>
      <w:r>
        <w:rPr>
          <w:rStyle w:val="CommentReference"/>
        </w:rPr>
        <w:annotationRef/>
      </w:r>
      <w:r>
        <w:t>What’s they – something missing here</w:t>
      </w:r>
    </w:p>
    <w:p w14:paraId="71FF8789" w14:textId="77777777" w:rsidR="00E2757B" w:rsidRDefault="00E2757B">
      <w:pPr>
        <w:pStyle w:val="CommentText"/>
      </w:pPr>
    </w:p>
    <w:p w14:paraId="05A575F7" w14:textId="14F8B08C" w:rsidR="00E2757B" w:rsidRDefault="00E2757B">
      <w:pPr>
        <w:pStyle w:val="CommentText"/>
      </w:pPr>
      <w:r>
        <w:t>ML – yep, need to reword</w:t>
      </w:r>
    </w:p>
  </w:comment>
  <w:comment w:id="6" w:author="Dr Kirstie Fryirs" w:date="2014-04-08T16:36:00Z" w:initials="KF">
    <w:p w14:paraId="15A99502" w14:textId="6D78F7FD" w:rsidR="00E2757B" w:rsidRDefault="00E2757B">
      <w:pPr>
        <w:pStyle w:val="CommentText"/>
      </w:pPr>
      <w:r>
        <w:rPr>
          <w:rStyle w:val="CommentReference"/>
        </w:rPr>
        <w:annotationRef/>
      </w:r>
      <w:r>
        <w:t>Nice contributions too!</w:t>
      </w:r>
    </w:p>
  </w:comment>
  <w:comment w:id="10" w:author="Michelle Leishman" w:date="2014-04-08T16:36:00Z" w:initials="ML">
    <w:p w14:paraId="7C35F91F" w14:textId="0EB46902" w:rsidR="00E2757B" w:rsidRDefault="00E2757B">
      <w:pPr>
        <w:pStyle w:val="CommentText"/>
      </w:pPr>
      <w:r>
        <w:rPr>
          <w:rStyle w:val="CommentReference"/>
        </w:rPr>
        <w:annotationRef/>
      </w:r>
      <w:r>
        <w:t>Maybe take Kirstie’s addition in the previous sentence and insert it into the last sentence of the Abstract</w:t>
      </w:r>
    </w:p>
  </w:comment>
  <w:comment w:id="11" w:author="Dr Kirstie Fryirs" w:date="2014-04-08T16:36:00Z" w:initials="KF">
    <w:p w14:paraId="05B5330A" w14:textId="6CE4F5AC" w:rsidR="00E2757B" w:rsidRDefault="00E2757B">
      <w:pPr>
        <w:pStyle w:val="CommentText"/>
      </w:pPr>
      <w:r>
        <w:rPr>
          <w:rStyle w:val="CommentReference"/>
        </w:rPr>
        <w:annotationRef/>
      </w:r>
      <w:r>
        <w:t xml:space="preserve">Not sure what convention is for </w:t>
      </w:r>
      <w:proofErr w:type="spellStart"/>
      <w:r>
        <w:t>Ecohydrology</w:t>
      </w:r>
      <w:proofErr w:type="spellEnd"/>
      <w:r>
        <w:t xml:space="preserve"> but you may need to change this throughout</w:t>
      </w:r>
    </w:p>
    <w:p w14:paraId="46A9F43F" w14:textId="77777777" w:rsidR="00E2757B" w:rsidRDefault="00E2757B">
      <w:pPr>
        <w:pStyle w:val="CommentText"/>
      </w:pPr>
    </w:p>
    <w:p w14:paraId="7DE914A1" w14:textId="6E9D7801" w:rsidR="00E2757B" w:rsidRDefault="00E2757B">
      <w:pPr>
        <w:pStyle w:val="CommentText"/>
      </w:pPr>
      <w:r>
        <w:t>ML – apply formatting rules for in text citations specific to the journal you plan to submit to</w:t>
      </w:r>
    </w:p>
  </w:comment>
  <w:comment w:id="16" w:author="Michelle Leishman" w:date="2014-04-08T16:36:00Z" w:initials="ML">
    <w:p w14:paraId="0A557CA3" w14:textId="3456EE1A" w:rsidR="00E2757B" w:rsidRDefault="00E2757B">
      <w:pPr>
        <w:pStyle w:val="CommentText"/>
      </w:pPr>
      <w:r>
        <w:rPr>
          <w:rStyle w:val="CommentReference"/>
        </w:rPr>
        <w:annotationRef/>
      </w:r>
      <w:r>
        <w:t>Wood density? Otherwise it is combined variation in many traits that result in ecological strategy variation</w:t>
      </w:r>
    </w:p>
  </w:comment>
  <w:comment w:id="20" w:author="Michelle Leishman" w:date="2014-04-08T16:36:00Z" w:initials="ML">
    <w:p w14:paraId="13D31E3D" w14:textId="344D4CAD" w:rsidR="00E2757B" w:rsidRDefault="00E2757B">
      <w:pPr>
        <w:pStyle w:val="CommentText"/>
      </w:pPr>
      <w:r>
        <w:rPr>
          <w:rStyle w:val="CommentReference"/>
        </w:rPr>
        <w:annotationRef/>
      </w:r>
      <w:r>
        <w:t>Fix Falster ref. Actually something weird is going on with your Endnote in that authors initials are being included</w:t>
      </w:r>
    </w:p>
  </w:comment>
  <w:comment w:id="40" w:author="Dr Kirstie Fryirs" w:date="2014-04-08T16:36:00Z" w:initials="KF">
    <w:p w14:paraId="31FA1DA3" w14:textId="4C3A401F" w:rsidR="00E2757B" w:rsidRDefault="00E2757B">
      <w:pPr>
        <w:pStyle w:val="CommentText"/>
      </w:pPr>
      <w:r>
        <w:rPr>
          <w:rStyle w:val="CommentReference"/>
        </w:rPr>
        <w:annotationRef/>
      </w:r>
      <w:r>
        <w:t>Bit convoluted – rephrase.</w:t>
      </w:r>
    </w:p>
    <w:p w14:paraId="776BEA4B" w14:textId="77777777" w:rsidR="00E2757B" w:rsidRDefault="00E2757B">
      <w:pPr>
        <w:pStyle w:val="CommentText"/>
      </w:pPr>
    </w:p>
    <w:p w14:paraId="25ED6173" w14:textId="3FA4757A" w:rsidR="00E2757B" w:rsidRDefault="00E2757B">
      <w:pPr>
        <w:pStyle w:val="CommentText"/>
      </w:pPr>
      <w:r>
        <w:t>ML – it might work better split into 2 sentences</w:t>
      </w:r>
    </w:p>
  </w:comment>
  <w:comment w:id="51" w:author="Dr Kirstie Fryirs" w:date="2014-04-08T16:36:00Z" w:initials="KF">
    <w:p w14:paraId="58F1730C" w14:textId="1912BCB4" w:rsidR="00E2757B" w:rsidRDefault="00E2757B">
      <w:pPr>
        <w:pStyle w:val="CommentText"/>
      </w:pPr>
      <w:r>
        <w:rPr>
          <w:rStyle w:val="CommentReference"/>
        </w:rPr>
        <w:annotationRef/>
      </w:r>
      <w:r>
        <w:t xml:space="preserve">In the Introduction somewhere (or maybe regional setting) I would outline the nature of the hydrology of </w:t>
      </w:r>
      <w:proofErr w:type="spellStart"/>
      <w:r>
        <w:t>Austrlaian</w:t>
      </w:r>
      <w:proofErr w:type="spellEnd"/>
      <w:r>
        <w:t xml:space="preserve"> fluvial system.  They have the highest flow variability in the world – you should be citing McMahon and </w:t>
      </w:r>
      <w:proofErr w:type="spellStart"/>
      <w:r>
        <w:t>Finalyson</w:t>
      </w:r>
      <w:proofErr w:type="spellEnd"/>
      <w:r>
        <w:t xml:space="preserve"> type work as well the later stuff by </w:t>
      </w:r>
      <w:proofErr w:type="spellStart"/>
      <w:r>
        <w:t>Rustomji</w:t>
      </w:r>
      <w:proofErr w:type="spellEnd"/>
      <w:r>
        <w:t xml:space="preserve"> on flow variability in eastern Australia.</w:t>
      </w:r>
    </w:p>
    <w:p w14:paraId="2E8E2D63" w14:textId="77777777" w:rsidR="00E2757B" w:rsidRDefault="00E2757B">
      <w:pPr>
        <w:pStyle w:val="CommentText"/>
      </w:pPr>
    </w:p>
    <w:p w14:paraId="1B463B06" w14:textId="77777777" w:rsidR="00E2757B" w:rsidRDefault="00E2757B" w:rsidP="00814EC9">
      <w:pPr>
        <w:autoSpaceDE w:val="0"/>
        <w:autoSpaceDN w:val="0"/>
        <w:adjustRightInd w:val="0"/>
        <w:spacing w:after="0" w:line="240" w:lineRule="auto"/>
        <w:rPr>
          <w:rFonts w:ascii="AdvTTd9b1c495" w:hAnsi="AdvTTd9b1c495" w:cs="AdvTTd9b1c495"/>
          <w:sz w:val="16"/>
          <w:szCs w:val="16"/>
        </w:rPr>
      </w:pPr>
      <w:proofErr w:type="spellStart"/>
      <w:r>
        <w:rPr>
          <w:rFonts w:ascii="AdvTTd9b1c495" w:hAnsi="AdvTTd9b1c495" w:cs="AdvTTd9b1c495"/>
          <w:sz w:val="16"/>
          <w:szCs w:val="16"/>
        </w:rPr>
        <w:t>Rustomji</w:t>
      </w:r>
      <w:proofErr w:type="spellEnd"/>
      <w:r>
        <w:rPr>
          <w:rFonts w:ascii="AdvTTd9b1c495" w:hAnsi="AdvTTd9b1c495" w:cs="AdvTTd9b1c495"/>
          <w:sz w:val="16"/>
          <w:szCs w:val="16"/>
        </w:rPr>
        <w:t xml:space="preserve"> P, Bennett N, </w:t>
      </w:r>
      <w:proofErr w:type="spellStart"/>
      <w:r>
        <w:rPr>
          <w:rFonts w:ascii="AdvTTd9b1c495" w:hAnsi="AdvTTd9b1c495" w:cs="AdvTTd9b1c495"/>
          <w:sz w:val="16"/>
          <w:szCs w:val="16"/>
        </w:rPr>
        <w:t>Chiew</w:t>
      </w:r>
      <w:proofErr w:type="spellEnd"/>
      <w:r>
        <w:rPr>
          <w:rFonts w:ascii="AdvTTd9b1c495" w:hAnsi="AdvTTd9b1c495" w:cs="AdvTTd9b1c495"/>
          <w:sz w:val="16"/>
          <w:szCs w:val="16"/>
        </w:rPr>
        <w:t xml:space="preserve"> F. 2009. Flood variability east of</w:t>
      </w:r>
    </w:p>
    <w:p w14:paraId="705321C1" w14:textId="77777777" w:rsidR="00E2757B" w:rsidRDefault="00E2757B"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4042DB61" w14:textId="77777777" w:rsidR="00E2757B" w:rsidRDefault="00E2757B"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5FE6F23A" w14:textId="77777777" w:rsidR="00E2757B" w:rsidRDefault="00E2757B" w:rsidP="00814EC9">
      <w:pPr>
        <w:autoSpaceDE w:val="0"/>
        <w:autoSpaceDN w:val="0"/>
        <w:adjustRightInd w:val="0"/>
        <w:spacing w:after="0" w:line="240" w:lineRule="auto"/>
        <w:rPr>
          <w:rFonts w:ascii="AdvTTd9b1c495" w:hAnsi="AdvTTd9b1c495" w:cs="AdvTTd9b1c495"/>
          <w:sz w:val="16"/>
          <w:szCs w:val="16"/>
        </w:rPr>
      </w:pPr>
    </w:p>
    <w:p w14:paraId="496545E2" w14:textId="39E77AAE" w:rsidR="00E2757B" w:rsidRDefault="00E2757B" w:rsidP="00814EC9">
      <w:pPr>
        <w:pStyle w:val="CommentText"/>
      </w:pPr>
      <w:r>
        <w:rPr>
          <w:rFonts w:ascii="AdvTTd9b1c495" w:hAnsi="AdvTTd9b1c495" w:cs="AdvTTd9b1c495"/>
          <w:sz w:val="16"/>
          <w:szCs w:val="16"/>
        </w:rPr>
        <w:t xml:space="preserve">And the older material by </w:t>
      </w:r>
      <w:proofErr w:type="spellStart"/>
      <w:r>
        <w:rPr>
          <w:rFonts w:ascii="AdvTTd9b1c495" w:hAnsi="AdvTTd9b1c495" w:cs="AdvTTd9b1c495"/>
          <w:sz w:val="16"/>
          <w:szCs w:val="16"/>
        </w:rPr>
        <w:t>Finalyson</w:t>
      </w:r>
      <w:proofErr w:type="spellEnd"/>
      <w:r>
        <w:rPr>
          <w:rFonts w:ascii="AdvTTd9b1c495" w:hAnsi="AdvTTd9b1c495" w:cs="AdvTTd9b1c495"/>
          <w:sz w:val="16"/>
          <w:szCs w:val="16"/>
        </w:rPr>
        <w:t xml:space="preserve"> and McMahon on Australian rivers and flow variability (Australia versus the World).  You could also refer to some of the </w:t>
      </w:r>
      <w:proofErr w:type="spellStart"/>
      <w:r>
        <w:rPr>
          <w:rFonts w:ascii="AdvTTd9b1c495" w:hAnsi="AdvTTd9b1c495" w:cs="AdvTTd9b1c495"/>
          <w:sz w:val="16"/>
          <w:szCs w:val="16"/>
        </w:rPr>
        <w:t>Wohl</w:t>
      </w:r>
      <w:proofErr w:type="spellEnd"/>
      <w:r>
        <w:rPr>
          <w:rFonts w:ascii="AdvTTd9b1c495" w:hAnsi="AdvTTd9b1c495" w:cs="AdvTTd9b1c495"/>
          <w:sz w:val="16"/>
          <w:szCs w:val="16"/>
        </w:rPr>
        <w:t xml:space="preserve"> stuff on coefficients of variation in flow for Australian rivers in an international context.</w:t>
      </w:r>
    </w:p>
  </w:comment>
  <w:comment w:id="52" w:author="Michelle Leishman" w:date="2014-04-08T16:36:00Z" w:initials="ML">
    <w:p w14:paraId="2D97D761" w14:textId="430C35D6" w:rsidR="00E2757B" w:rsidRDefault="00E2757B">
      <w:pPr>
        <w:pStyle w:val="CommentText"/>
      </w:pPr>
      <w:r>
        <w:rPr>
          <w:rStyle w:val="CommentReference"/>
        </w:rPr>
        <w:annotationRef/>
      </w:r>
      <w:r>
        <w:t>Average annual?</w:t>
      </w:r>
    </w:p>
  </w:comment>
  <w:comment w:id="62" w:author="Michelle Leishman" w:date="2014-04-08T16:36:00Z" w:initials="ML">
    <w:p w14:paraId="6F401044" w14:textId="5BE031EE" w:rsidR="00E2757B" w:rsidRDefault="00E2757B">
      <w:pPr>
        <w:pStyle w:val="CommentText"/>
      </w:pPr>
      <w:r>
        <w:rPr>
          <w:rStyle w:val="CommentReference"/>
        </w:rPr>
        <w:annotationRef/>
      </w:r>
      <w:r>
        <w:t xml:space="preserve">This might be the place to put a sentence or two about typical SE </w:t>
      </w:r>
      <w:proofErr w:type="spellStart"/>
      <w:r>
        <w:t>Aust</w:t>
      </w:r>
      <w:proofErr w:type="spellEnd"/>
      <w:r>
        <w:t xml:space="preserve"> riparian conditions, as suggested by KF</w:t>
      </w:r>
    </w:p>
  </w:comment>
  <w:comment w:id="76" w:author="Michelle Leishman" w:date="2014-04-08T16:36:00Z" w:initials="ML">
    <w:p w14:paraId="5FADE607" w14:textId="7C5E2546" w:rsidR="00E2757B" w:rsidRDefault="00E2757B">
      <w:pPr>
        <w:pStyle w:val="CommentText"/>
      </w:pPr>
      <w:r>
        <w:rPr>
          <w:rStyle w:val="CommentReference"/>
        </w:rPr>
        <w:annotationRef/>
      </w:r>
      <w:r>
        <w:t>Make sure you follow the journal style for formatting different levels of headings</w:t>
      </w:r>
    </w:p>
  </w:comment>
  <w:comment w:id="78" w:author="Michelle Leishman" w:date="2014-04-08T16:36:00Z" w:initials="ML">
    <w:p w14:paraId="6B27E19A" w14:textId="50DB7B37" w:rsidR="00E2757B" w:rsidRDefault="00E2757B">
      <w:pPr>
        <w:pStyle w:val="CommentText"/>
      </w:pPr>
      <w:r>
        <w:rPr>
          <w:rStyle w:val="CommentReference"/>
        </w:rPr>
        <w:annotationRef/>
      </w:r>
      <w:r>
        <w:t>Is this a proper name requiring capitals? And what about the SE Murray Darling basin?</w:t>
      </w:r>
    </w:p>
  </w:comment>
  <w:comment w:id="79" w:author="Michelle Leishman" w:date="2014-04-08T16:36:00Z" w:initials="ML">
    <w:p w14:paraId="59C8D263" w14:textId="10A15172" w:rsidR="00E2757B" w:rsidRDefault="00E2757B">
      <w:pPr>
        <w:pStyle w:val="CommentText"/>
      </w:pPr>
      <w:r>
        <w:rPr>
          <w:rStyle w:val="CommentReference"/>
        </w:rPr>
        <w:annotationRef/>
      </w:r>
      <w:r>
        <w:t>I hate the use of ‘methodology’ (which is actually the study of methods). It is an obsessive pet hate of mine – you’ll get used to it!</w:t>
      </w:r>
    </w:p>
  </w:comment>
  <w:comment w:id="82" w:author="Dr Kirstie Fryirs" w:date="2014-04-08T16:36:00Z" w:initials="KF">
    <w:p w14:paraId="1E5BE8C3" w14:textId="52F7D9AA" w:rsidR="00E2757B" w:rsidRDefault="00E2757B">
      <w:pPr>
        <w:pStyle w:val="CommentText"/>
      </w:pPr>
      <w:r>
        <w:rPr>
          <w:rStyle w:val="CommentReference"/>
        </w:rPr>
        <w:annotationRef/>
      </w:r>
      <w:r>
        <w:t xml:space="preserve">Is it worth reproducing representative examples of these with some labels on the key </w:t>
      </w:r>
      <w:proofErr w:type="spellStart"/>
      <w:r>
        <w:t>charactersitics</w:t>
      </w:r>
      <w:proofErr w:type="spellEnd"/>
      <w:r>
        <w:t xml:space="preserve"> of each. An international reader will not be familiar with hydrological variability of Aussie systems, nor will these titles make sense to a broader readership.</w:t>
      </w:r>
    </w:p>
    <w:p w14:paraId="42753948" w14:textId="77777777" w:rsidR="00E2757B" w:rsidRDefault="00E2757B">
      <w:pPr>
        <w:pStyle w:val="CommentText"/>
      </w:pPr>
    </w:p>
    <w:p w14:paraId="14A79467" w14:textId="0DA6EFCF" w:rsidR="00E2757B" w:rsidRDefault="00E2757B">
      <w:pPr>
        <w:pStyle w:val="CommentText"/>
      </w:pPr>
      <w:r>
        <w:t>ML – maybe a figure of typical hydrology for each?</w:t>
      </w:r>
    </w:p>
  </w:comment>
  <w:comment w:id="236" w:author="Dr Kirstie Fryirs" w:date="2014-04-08T16:36:00Z" w:initials="KF">
    <w:p w14:paraId="1621AF31" w14:textId="3694F5CB" w:rsidR="00E2757B" w:rsidRDefault="00E2757B">
      <w:pPr>
        <w:pStyle w:val="CommentText"/>
      </w:pPr>
      <w:r>
        <w:rPr>
          <w:rStyle w:val="CommentReference"/>
        </w:rPr>
        <w:annotationRef/>
      </w:r>
      <w:r>
        <w:t xml:space="preserve">I’d be adding the site names or river names to these – you mention some sites/names in the text and a reader will not know where they are.  Mammy </w:t>
      </w:r>
      <w:proofErr w:type="spellStart"/>
      <w:r>
        <w:t>Johnstons</w:t>
      </w:r>
      <w:proofErr w:type="spellEnd"/>
      <w:r>
        <w:t xml:space="preserve"> etc.</w:t>
      </w:r>
    </w:p>
  </w:comment>
  <w:comment w:id="237" w:author="Dr Kirstie Fryirs" w:date="2014-04-08T16:36:00Z" w:initials="KF">
    <w:p w14:paraId="3A4B17BA" w14:textId="7DFEA0D0" w:rsidR="00E2757B" w:rsidRDefault="00E2757B">
      <w:pPr>
        <w:pStyle w:val="CommentText"/>
      </w:pPr>
      <w:r>
        <w:rPr>
          <w:rStyle w:val="CommentReference"/>
        </w:rPr>
        <w:annotationRef/>
      </w:r>
      <w:r>
        <w:t xml:space="preserve">Also going to need a map </w:t>
      </w:r>
      <w:proofErr w:type="gramStart"/>
      <w:r>
        <w:t>of  Australia</w:t>
      </w:r>
      <w:proofErr w:type="gramEnd"/>
      <w:r>
        <w:t xml:space="preserve"> and have this figure as an inset</w:t>
      </w:r>
    </w:p>
    <w:p w14:paraId="75B5B78F" w14:textId="54B50C41" w:rsidR="00E2757B" w:rsidRDefault="00E2757B">
      <w:pPr>
        <w:pStyle w:val="CommentText"/>
      </w:pPr>
      <w:r>
        <w:t xml:space="preserve">Add locations such as Sydney, Melbourne </w:t>
      </w:r>
      <w:proofErr w:type="spellStart"/>
      <w:r>
        <w:t>etc</w:t>
      </w:r>
      <w:proofErr w:type="spellEnd"/>
      <w:r>
        <w:t xml:space="preserve"> for an international audience</w:t>
      </w:r>
    </w:p>
    <w:p w14:paraId="66AF7D43" w14:textId="0398F643" w:rsidR="00E2757B" w:rsidRDefault="00E2757B">
      <w:pPr>
        <w:pStyle w:val="CommentText"/>
      </w:pPr>
      <w:r>
        <w:t>Would be nice to have the major trunk streams on here too</w:t>
      </w:r>
    </w:p>
    <w:p w14:paraId="498161FD" w14:textId="4FD33EAA" w:rsidR="00E2757B" w:rsidRDefault="00E2757B">
      <w:pPr>
        <w:pStyle w:val="CommentText"/>
      </w:pPr>
      <w:r>
        <w:t xml:space="preserve">Maybe even something that </w:t>
      </w:r>
      <w:proofErr w:type="spellStart"/>
      <w:r>
        <w:t>distungushed</w:t>
      </w:r>
      <w:proofErr w:type="spellEnd"/>
      <w:r>
        <w:t xml:space="preserve"> the great dividing range so the coastal systems versus the inland draining systems can be seen</w:t>
      </w:r>
    </w:p>
    <w:p w14:paraId="5F080AFC" w14:textId="77777777" w:rsidR="00E2757B" w:rsidRDefault="00E2757B">
      <w:pPr>
        <w:pStyle w:val="CommentText"/>
      </w:pPr>
    </w:p>
    <w:p w14:paraId="403FFDC1" w14:textId="18A9BF2C" w:rsidR="00E2757B" w:rsidRDefault="00E2757B">
      <w:pPr>
        <w:pStyle w:val="CommentText"/>
      </w:pPr>
      <w:r>
        <w:t>There’s only 14 sites on here but you used 15</w:t>
      </w:r>
    </w:p>
  </w:comment>
  <w:comment w:id="239" w:author="Michelle Leishman" w:date="2014-04-08T16:36:00Z" w:initials="ML">
    <w:p w14:paraId="7699CFDC" w14:textId="3E386011" w:rsidR="00E2757B" w:rsidRDefault="00E2757B">
      <w:pPr>
        <w:pStyle w:val="CommentText"/>
      </w:pPr>
      <w:r>
        <w:rPr>
          <w:rStyle w:val="CommentReference"/>
        </w:rPr>
        <w:annotationRef/>
      </w:r>
      <w:r>
        <w:t xml:space="preserve">Put symbol and name of each type here in the text as it will be unreadable on the figure. Can you put in state borders, major cities, </w:t>
      </w:r>
      <w:proofErr w:type="spellStart"/>
      <w:r>
        <w:t>etc</w:t>
      </w:r>
      <w:proofErr w:type="spellEnd"/>
      <w:r>
        <w:t xml:space="preserve"> to make it clearer where the study was? Talk to KF about producing a map (and check journal requirements</w:t>
      </w:r>
      <w:proofErr w:type="gramStart"/>
      <w:r>
        <w:t>)  –</w:t>
      </w:r>
      <w:proofErr w:type="gramEnd"/>
      <w:r>
        <w:t xml:space="preserve"> you may need a clear line diagram.</w:t>
      </w:r>
    </w:p>
  </w:comment>
  <w:comment w:id="244" w:author="Dr Kirstie Fryirs" w:date="2014-04-08T16:36:00Z" w:initials="KF">
    <w:p w14:paraId="23168032" w14:textId="12B3E56E" w:rsidR="00E2757B" w:rsidRDefault="00E2757B">
      <w:pPr>
        <w:pStyle w:val="CommentText"/>
      </w:pPr>
      <w:r>
        <w:rPr>
          <w:rStyle w:val="CommentReference"/>
        </w:rPr>
        <w:annotationRef/>
      </w:r>
      <w:proofErr w:type="spellStart"/>
      <w:r>
        <w:t>Bankfull</w:t>
      </w:r>
      <w:proofErr w:type="spellEnd"/>
      <w:r>
        <w:t xml:space="preserve"> channel edge?</w:t>
      </w:r>
    </w:p>
  </w:comment>
  <w:comment w:id="245" w:author="Dr Kirstie Fryirs" w:date="2014-04-08T16:36:00Z" w:initials="KF">
    <w:p w14:paraId="415BA8CA" w14:textId="355950CB" w:rsidR="00E2757B" w:rsidRDefault="00E2757B">
      <w:pPr>
        <w:pStyle w:val="CommentText"/>
      </w:pPr>
      <w:r>
        <w:rPr>
          <w:rStyle w:val="CommentReference"/>
        </w:rPr>
        <w:annotationRef/>
      </w:r>
      <w:r>
        <w:t>Don’t use this word – it has various interpretations</w:t>
      </w:r>
    </w:p>
  </w:comment>
  <w:comment w:id="257" w:author="Michelle Leishman" w:date="2014-04-08T16:36:00Z" w:initials="ML">
    <w:p w14:paraId="786D64A0" w14:textId="17F990F1" w:rsidR="00E2757B" w:rsidRDefault="00E2757B">
      <w:pPr>
        <w:pStyle w:val="CommentText"/>
      </w:pPr>
      <w:r>
        <w:rPr>
          <w:rStyle w:val="CommentReference"/>
        </w:rPr>
        <w:annotationRef/>
      </w:r>
      <w:r>
        <w:t>Is there a website or report to cite?</w:t>
      </w:r>
    </w:p>
  </w:comment>
  <w:comment w:id="319" w:author="Michelle Leishman" w:date="2014-04-08T16:36:00Z" w:initials="ML">
    <w:p w14:paraId="60A7427D" w14:textId="6B19CEF6" w:rsidR="00E2757B" w:rsidRDefault="00E2757B">
      <w:pPr>
        <w:pStyle w:val="CommentText"/>
      </w:pPr>
      <w:r>
        <w:rPr>
          <w:rStyle w:val="CommentReference"/>
        </w:rPr>
        <w:annotationRef/>
      </w:r>
      <w:r>
        <w:t>Is this superfluous?</w:t>
      </w:r>
    </w:p>
  </w:comment>
  <w:comment w:id="322" w:author="Michelle Leishman" w:date="2014-04-08T16:36:00Z" w:initials="ML">
    <w:p w14:paraId="01D5B626" w14:textId="2951C83E" w:rsidR="00E2757B" w:rsidRDefault="00E2757B">
      <w:pPr>
        <w:pStyle w:val="CommentText"/>
      </w:pPr>
      <w:r>
        <w:rPr>
          <w:rStyle w:val="CommentReference"/>
        </w:rPr>
        <w:annotationRef/>
      </w:r>
      <w:r>
        <w:t>Most appropriate method for what?</w:t>
      </w:r>
    </w:p>
  </w:comment>
  <w:comment w:id="321" w:author="Michelle Leishman" w:date="2014-04-08T16:36:00Z" w:initials="ML">
    <w:p w14:paraId="70CDF67C" w14:textId="6AE2FDB7" w:rsidR="00E2757B" w:rsidRDefault="00E2757B">
      <w:pPr>
        <w:pStyle w:val="CommentText"/>
      </w:pPr>
      <w:r>
        <w:rPr>
          <w:rStyle w:val="CommentReference"/>
        </w:rPr>
        <w:annotationRef/>
      </w:r>
      <w:r>
        <w:t>A bit tricky to introduce site names here when sites haven’t been listed previously. You could provide a table of site locations and characteristics, including how many woody species sampled (could replace Fig 1 – would be more informative)</w:t>
      </w:r>
    </w:p>
  </w:comment>
  <w:comment w:id="324" w:author="Dr Kirstie Fryirs" w:date="2014-04-08T16:36:00Z" w:initials="KF">
    <w:p w14:paraId="4DB4988F" w14:textId="1720572D" w:rsidR="00E2757B" w:rsidRDefault="00E2757B">
      <w:pPr>
        <w:pStyle w:val="CommentText"/>
      </w:pPr>
      <w:r>
        <w:rPr>
          <w:rStyle w:val="CommentReference"/>
        </w:rPr>
        <w:annotationRef/>
      </w:r>
      <w:r>
        <w:t>How many?</w:t>
      </w:r>
    </w:p>
  </w:comment>
  <w:comment w:id="329" w:author="Michelle Leishman" w:date="2014-04-08T16:36:00Z" w:initials="ML">
    <w:p w14:paraId="203A6740" w14:textId="3CA6476D" w:rsidR="00E2757B" w:rsidRDefault="00E2757B">
      <w:pPr>
        <w:pStyle w:val="CommentText"/>
      </w:pPr>
      <w:r>
        <w:rPr>
          <w:rStyle w:val="CommentReference"/>
        </w:rPr>
        <w:annotationRef/>
      </w:r>
      <w:r>
        <w:t>Need a ref for this?</w:t>
      </w:r>
    </w:p>
  </w:comment>
  <w:comment w:id="330" w:author="Michelle Leishman" w:date="2014-04-08T16:36:00Z" w:initials="ML">
    <w:p w14:paraId="3FAF2B1F" w14:textId="21253290" w:rsidR="00E2757B" w:rsidRDefault="00E2757B">
      <w:pPr>
        <w:pStyle w:val="CommentText"/>
      </w:pPr>
      <w:r>
        <w:rPr>
          <w:rStyle w:val="CommentReference"/>
        </w:rPr>
        <w:annotationRef/>
      </w:r>
      <w:r>
        <w:t>Do you need to use the abbreviations? I guess I’ll find out as I continue through the manuscript…</w:t>
      </w:r>
    </w:p>
  </w:comment>
  <w:comment w:id="342" w:author="Michelle Leishman" w:date="2014-04-08T16:36:00Z" w:initials="ML">
    <w:p w14:paraId="04AC22D8" w14:textId="20FAE1F5" w:rsidR="00E2757B" w:rsidRDefault="00E2757B">
      <w:pPr>
        <w:pStyle w:val="CommentText"/>
      </w:pPr>
      <w:r>
        <w:rPr>
          <w:rStyle w:val="CommentReference"/>
        </w:rPr>
        <w:annotationRef/>
      </w:r>
      <w:r>
        <w:t>This seems similar to cell above?</w:t>
      </w:r>
    </w:p>
  </w:comment>
  <w:comment w:id="347" w:author="Michelle Leishman" w:date="2014-04-08T16:36:00Z" w:initials="ML">
    <w:p w14:paraId="2661E280" w14:textId="56A3F764" w:rsidR="00E2757B" w:rsidRDefault="00E2757B">
      <w:pPr>
        <w:pStyle w:val="CommentText"/>
      </w:pPr>
      <w:r>
        <w:rPr>
          <w:rStyle w:val="CommentReference"/>
        </w:rPr>
        <w:annotationRef/>
      </w:r>
      <w:r>
        <w:t>You’ve used C for constancy in the table, M for contingency</w:t>
      </w:r>
    </w:p>
  </w:comment>
  <w:comment w:id="379" w:author="Michelle Leishman" w:date="2014-04-08T16:36:00Z" w:initials="ML">
    <w:p w14:paraId="11909AEE" w14:textId="37A01C69" w:rsidR="00E2757B" w:rsidRDefault="00E2757B">
      <w:pPr>
        <w:pStyle w:val="CommentText"/>
      </w:pPr>
      <w:r>
        <w:rPr>
          <w:rStyle w:val="CommentReference"/>
        </w:rPr>
        <w:annotationRef/>
      </w:r>
      <w:r>
        <w:t>Put in the number</w:t>
      </w:r>
    </w:p>
  </w:comment>
  <w:comment w:id="381" w:author="Michelle Leishman" w:date="2014-04-08T16:36:00Z" w:initials="ML">
    <w:p w14:paraId="4503A415" w14:textId="4B3217E6" w:rsidR="00E2757B" w:rsidRDefault="00E2757B">
      <w:pPr>
        <w:pStyle w:val="CommentText"/>
      </w:pPr>
      <w:r>
        <w:rPr>
          <w:rStyle w:val="CommentReference"/>
        </w:rPr>
        <w:annotationRef/>
      </w:r>
      <w:r>
        <w:t>Are there p-values from this analysis?</w:t>
      </w:r>
    </w:p>
  </w:comment>
  <w:comment w:id="388" w:author="Michelle Leishman" w:date="2014-04-08T16:36:00Z" w:initials="ML">
    <w:p w14:paraId="6048C0A0" w14:textId="1907C8DF" w:rsidR="00E2757B" w:rsidRDefault="00E2757B">
      <w:pPr>
        <w:pStyle w:val="CommentText"/>
      </w:pPr>
      <w:r>
        <w:rPr>
          <w:rStyle w:val="CommentReference"/>
        </w:rPr>
        <w:annotationRef/>
      </w:r>
      <w:r>
        <w:t>I’m surprised because the error bars look like they don’t overlap. Should put stats in even though non-sig</w:t>
      </w:r>
    </w:p>
  </w:comment>
  <w:comment w:id="394" w:author="Michelle Leishman" w:date="2014-04-08T16:36:00Z" w:initials="ML">
    <w:p w14:paraId="47EACB86" w14:textId="0E5D4492" w:rsidR="00E2757B" w:rsidRDefault="00E2757B">
      <w:pPr>
        <w:pStyle w:val="CommentText"/>
      </w:pPr>
      <w:r>
        <w:rPr>
          <w:rStyle w:val="CommentReference"/>
        </w:rPr>
        <w:annotationRef/>
      </w:r>
      <w:r>
        <w:t>Explain what the 3 hydrological classes are</w:t>
      </w:r>
    </w:p>
  </w:comment>
  <w:comment w:id="395" w:author="Michelle Leishman" w:date="2014-04-08T16:36:00Z" w:initials="ML">
    <w:p w14:paraId="75BA7E16" w14:textId="17990DE3" w:rsidR="00E2757B" w:rsidRDefault="00E2757B">
      <w:pPr>
        <w:pStyle w:val="CommentText"/>
      </w:pPr>
      <w:r>
        <w:rPr>
          <w:rStyle w:val="CommentReference"/>
        </w:rPr>
        <w:annotationRef/>
      </w:r>
      <w:proofErr w:type="gramStart"/>
      <w:r>
        <w:t>stats</w:t>
      </w:r>
      <w:proofErr w:type="gramEnd"/>
    </w:p>
  </w:comment>
  <w:comment w:id="400" w:author="Michelle Leishman" w:date="2014-04-08T16:36:00Z" w:initials="ML">
    <w:p w14:paraId="1DA5C99B" w14:textId="6AE64940" w:rsidR="00E2757B" w:rsidRDefault="00E2757B">
      <w:pPr>
        <w:pStyle w:val="CommentText"/>
      </w:pPr>
      <w:r>
        <w:rPr>
          <w:rStyle w:val="CommentReference"/>
        </w:rPr>
        <w:annotationRef/>
      </w:r>
      <w:r>
        <w:t>&lt; ?</w:t>
      </w:r>
    </w:p>
  </w:comment>
  <w:comment w:id="406" w:author="Michelle Leishman" w:date="2014-04-08T16:36:00Z" w:initials="ML">
    <w:p w14:paraId="2D28EB40" w14:textId="61BB7F08" w:rsidR="00E2757B" w:rsidRDefault="00E2757B">
      <w:pPr>
        <w:pStyle w:val="CommentText"/>
      </w:pPr>
      <w:r>
        <w:rPr>
          <w:rStyle w:val="CommentReference"/>
        </w:rPr>
        <w:annotationRef/>
      </w:r>
      <w:r>
        <w:t>Your stats on each graph will disappear when the figure is reduced for production so you need to either put in text or figure legend.</w:t>
      </w:r>
    </w:p>
    <w:p w14:paraId="5D7161A2" w14:textId="77777777" w:rsidR="00E2757B" w:rsidRDefault="00E2757B">
      <w:pPr>
        <w:pStyle w:val="CommentText"/>
      </w:pPr>
    </w:p>
    <w:p w14:paraId="74D1FF5A" w14:textId="716B30C9" w:rsidR="00E2757B" w:rsidRDefault="00E2757B">
      <w:pPr>
        <w:pStyle w:val="CommentText"/>
      </w:pPr>
      <w:r>
        <w:t>I think I’d rather use the full title of the metrics rather than the acronyms.</w:t>
      </w:r>
    </w:p>
  </w:comment>
  <w:comment w:id="433" w:author="Michelle Leishman" w:date="2014-04-08T16:36:00Z" w:initials="ML">
    <w:p w14:paraId="764B9246" w14:textId="7EDA8E1E" w:rsidR="00E2757B" w:rsidRDefault="00E2757B">
      <w:pPr>
        <w:pStyle w:val="CommentText"/>
      </w:pPr>
      <w:r>
        <w:rPr>
          <w:rStyle w:val="CommentReference"/>
        </w:rPr>
        <w:annotationRef/>
      </w:r>
      <w:r>
        <w:t>Make sure you get your Ms and Cs correct</w:t>
      </w:r>
    </w:p>
    <w:p w14:paraId="7C1293B1" w14:textId="77777777" w:rsidR="00E2757B" w:rsidRDefault="00E2757B">
      <w:pPr>
        <w:pStyle w:val="CommentText"/>
      </w:pPr>
    </w:p>
    <w:p w14:paraId="3B885C39" w14:textId="5438700A" w:rsidR="00E2757B" w:rsidRDefault="00E2757B">
      <w:pPr>
        <w:pStyle w:val="CommentText"/>
      </w:pPr>
      <w:r>
        <w:t>Comments on acronyms and stats in text as for Fig 3</w:t>
      </w:r>
    </w:p>
  </w:comment>
  <w:comment w:id="436" w:author="Michelle Leishman" w:date="2014-04-08T16:36:00Z" w:initials="ML">
    <w:p w14:paraId="42D38D8A" w14:textId="518C7757" w:rsidR="00E2757B" w:rsidRDefault="00E2757B">
      <w:pPr>
        <w:pStyle w:val="CommentText"/>
      </w:pPr>
      <w:r>
        <w:rPr>
          <w:rStyle w:val="CommentReference"/>
        </w:rPr>
        <w:annotationRef/>
      </w:r>
      <w:r>
        <w:t>Think about use of acronyms</w:t>
      </w:r>
    </w:p>
    <w:p w14:paraId="5BFA8731" w14:textId="77777777" w:rsidR="00E2757B" w:rsidRDefault="00E2757B">
      <w:pPr>
        <w:pStyle w:val="CommentText"/>
      </w:pPr>
    </w:p>
    <w:p w14:paraId="5775DCB8" w14:textId="1902A51E" w:rsidR="00E2757B" w:rsidRDefault="00E2757B">
      <w:pPr>
        <w:pStyle w:val="CommentText"/>
      </w:pPr>
      <w:r>
        <w:t>Might be helpful to put sig results in bold</w:t>
      </w:r>
    </w:p>
  </w:comment>
  <w:comment w:id="437" w:author="Michelle Leishman" w:date="2014-04-08T16:36:00Z" w:initials="ML">
    <w:p w14:paraId="1093BDC2" w14:textId="483C0543" w:rsidR="00E2757B" w:rsidRDefault="00E2757B">
      <w:pPr>
        <w:pStyle w:val="CommentText"/>
      </w:pPr>
      <w:r>
        <w:rPr>
          <w:rStyle w:val="CommentReference"/>
        </w:rPr>
        <w:annotationRef/>
      </w:r>
      <w:r>
        <w:t>I like this paragraph but it reads like it belongs in the Discussion rather than the Results</w:t>
      </w:r>
    </w:p>
  </w:comment>
  <w:comment w:id="458" w:author="Michelle Leishman" w:date="2014-04-08T16:37:00Z" w:initials="ML">
    <w:p w14:paraId="661B9851" w14:textId="060E9A99" w:rsidR="00E2757B" w:rsidRDefault="00E2757B">
      <w:pPr>
        <w:pStyle w:val="CommentText"/>
      </w:pPr>
      <w:r>
        <w:rPr>
          <w:rStyle w:val="CommentReference"/>
        </w:rPr>
        <w:annotationRef/>
      </w:r>
      <w:r>
        <w:t>PC4-9 probably a bit superfluous</w:t>
      </w:r>
    </w:p>
  </w:comment>
  <w:comment w:id="459" w:author="Michelle Leishman" w:date="2014-04-08T16:39:00Z" w:initials="ML">
    <w:p w14:paraId="3ED10A00" w14:textId="44381B11" w:rsidR="00E2757B" w:rsidRDefault="00E2757B">
      <w:pPr>
        <w:pStyle w:val="CommentText"/>
      </w:pPr>
      <w:r>
        <w:rPr>
          <w:rStyle w:val="CommentReference"/>
        </w:rPr>
        <w:annotationRef/>
      </w:r>
      <w:r>
        <w:t>I think I would remove ellipses, make symbols bigger, get rid of acronyms, remove decimal points from %</w:t>
      </w:r>
    </w:p>
  </w:comment>
  <w:comment w:id="471" w:author="Michelle Leishman" w:date="2014-04-08T16:41:00Z" w:initials="ML">
    <w:p w14:paraId="6B0892D6" w14:textId="349B17BB" w:rsidR="00E2757B" w:rsidRDefault="00E2757B">
      <w:pPr>
        <w:pStyle w:val="CommentText"/>
      </w:pPr>
      <w:r>
        <w:rPr>
          <w:rStyle w:val="CommentReference"/>
        </w:rPr>
        <w:annotationRef/>
      </w:r>
      <w:r>
        <w:t>?</w:t>
      </w:r>
    </w:p>
  </w:comment>
  <w:comment w:id="485" w:author="Michelle Leishman" w:date="2014-04-08T17:24:00Z" w:initials="ML">
    <w:p w14:paraId="04564AFB" w14:textId="6A188A70" w:rsidR="00E2757B" w:rsidRDefault="00E2757B">
      <w:pPr>
        <w:pStyle w:val="CommentText"/>
      </w:pPr>
      <w:r>
        <w:rPr>
          <w:rStyle w:val="CommentReference"/>
        </w:rPr>
        <w:annotationRef/>
      </w:r>
      <w:r>
        <w:t>The discussion is generally good but needs a stronger interpretation in the context of (1) the wood density literature, and (2) axes of variation in plant functional strategies</w:t>
      </w:r>
    </w:p>
  </w:comment>
  <w:comment w:id="486" w:author="Michelle Leishman" w:date="2014-04-08T17:25:00Z" w:initials="ML">
    <w:p w14:paraId="7B3CDED6" w14:textId="77777777" w:rsidR="00E2757B" w:rsidRDefault="00E2757B">
      <w:pPr>
        <w:pStyle w:val="CommentText"/>
      </w:pPr>
      <w:r>
        <w:rPr>
          <w:rStyle w:val="CommentReference"/>
        </w:rPr>
        <w:annotationRef/>
      </w:r>
      <w:r>
        <w:t xml:space="preserve">Always good to start off by re-visiting your original questions and framework. Then frame the Discussion around the answers to the questions posed. </w:t>
      </w:r>
    </w:p>
    <w:p w14:paraId="0CA570FD" w14:textId="77777777" w:rsidR="00E2757B" w:rsidRDefault="00E2757B">
      <w:pPr>
        <w:pStyle w:val="CommentText"/>
      </w:pPr>
    </w:p>
    <w:p w14:paraId="26B72122" w14:textId="693DB10D" w:rsidR="00E2757B" w:rsidRDefault="00E2757B">
      <w:pPr>
        <w:pStyle w:val="CommentText"/>
      </w:pPr>
      <w:r>
        <w:t>This para provides an answer to the first question addressed but you need to remind the reader what the question was. I think you could expand it a bit and then use a version of the second sentence to lead you to teasing apart what hydrological variables matter below the coarser grouping of metrics into classes</w:t>
      </w:r>
    </w:p>
  </w:comment>
  <w:comment w:id="488" w:author="Michelle Leishman" w:date="2014-04-08T16:46:00Z" w:initials="ML">
    <w:p w14:paraId="09681A71" w14:textId="7389953E" w:rsidR="00E2757B" w:rsidRDefault="00E2757B">
      <w:pPr>
        <w:pStyle w:val="CommentText"/>
      </w:pPr>
      <w:r>
        <w:rPr>
          <w:rStyle w:val="CommentReference"/>
        </w:rPr>
        <w:annotationRef/>
      </w:r>
      <w:r>
        <w:t>In relation to wood density anyway!</w:t>
      </w:r>
    </w:p>
  </w:comment>
  <w:comment w:id="489" w:author="Dr Kirstie Fryirs" w:date="2014-04-08T16:36:00Z" w:initials="KF">
    <w:p w14:paraId="2257F068" w14:textId="731E4166" w:rsidR="00E2757B" w:rsidRDefault="00E2757B">
      <w:pPr>
        <w:pStyle w:val="CommentText"/>
      </w:pPr>
      <w:r>
        <w:rPr>
          <w:rStyle w:val="CommentReference"/>
        </w:rPr>
        <w:annotationRef/>
      </w:r>
      <w:r>
        <w:t>Rephrase – expression – horrible sentence!</w:t>
      </w:r>
    </w:p>
  </w:comment>
  <w:comment w:id="490" w:author="Dr Kirstie Fryirs" w:date="2014-04-08T16:36:00Z" w:initials="KF">
    <w:p w14:paraId="011B7361" w14:textId="11B2CB3C" w:rsidR="00E2757B" w:rsidRDefault="00E2757B">
      <w:pPr>
        <w:pStyle w:val="CommentText"/>
      </w:pPr>
      <w:r>
        <w:rPr>
          <w:rStyle w:val="CommentReference"/>
        </w:rPr>
        <w:annotationRef/>
      </w:r>
      <w:r>
        <w:t>Elaborate or clarify – not entirely sure what you are saying here</w:t>
      </w:r>
    </w:p>
  </w:comment>
  <w:comment w:id="496" w:author="Michelle Leishman" w:date="2014-04-08T17:25:00Z" w:initials="ML">
    <w:p w14:paraId="679CFA1D" w14:textId="2BCA1488" w:rsidR="00E2757B" w:rsidRDefault="00E2757B">
      <w:pPr>
        <w:pStyle w:val="CommentText"/>
      </w:pPr>
      <w:r>
        <w:rPr>
          <w:rStyle w:val="CommentReference"/>
        </w:rPr>
        <w:annotationRef/>
      </w:r>
      <w:r>
        <w:t>Also interestingly, it suggests that selection is working on adult stage rather than seedling stage plants. Ian W &amp; mark W are doing some research now on strategies in relation to growth trajectories through life stages</w:t>
      </w:r>
    </w:p>
  </w:comment>
  <w:comment w:id="498" w:author="James Lawson" w:date="2014-04-14T14:44:00Z" w:initials="JL">
    <w:p w14:paraId="514774BD" w14:textId="4CD20F33" w:rsidR="00E2757B" w:rsidRDefault="00E2757B">
      <w:pPr>
        <w:pStyle w:val="CommentText"/>
      </w:pPr>
      <w:r>
        <w:rPr>
          <w:rStyle w:val="CommentReference"/>
        </w:rPr>
        <w:annotationRef/>
      </w:r>
      <w:r>
        <w:t>REF NEEDED. SHAMELESS APPROPRIATION.</w:t>
      </w:r>
    </w:p>
  </w:comment>
  <w:comment w:id="510" w:author="Michelle Leishman" w:date="2014-04-08T17:01:00Z" w:initials="ML">
    <w:p w14:paraId="6E06C08A" w14:textId="2222EE4F" w:rsidR="00E2757B" w:rsidRDefault="00E2757B">
      <w:pPr>
        <w:pStyle w:val="CommentText"/>
      </w:pPr>
      <w:r>
        <w:rPr>
          <w:rStyle w:val="CommentReference"/>
        </w:rPr>
        <w:annotationRef/>
      </w:r>
      <w:r>
        <w:t xml:space="preserve">Might need a bit of explanation for this analogy! I don’t think it will work for </w:t>
      </w:r>
      <w:proofErr w:type="spellStart"/>
      <w:r>
        <w:t>non-english</w:t>
      </w:r>
      <w:proofErr w:type="spellEnd"/>
      <w:r>
        <w:t xml:space="preserve"> readers…</w:t>
      </w:r>
    </w:p>
  </w:comment>
  <w:comment w:id="511" w:author="James Lawson" w:date="2014-04-14T14:31:00Z" w:initials="JL">
    <w:p w14:paraId="72006B24" w14:textId="7A205BE8" w:rsidR="00E2757B" w:rsidRDefault="00E2757B">
      <w:pPr>
        <w:pStyle w:val="CommentText"/>
      </w:pPr>
      <w:r>
        <w:rPr>
          <w:rStyle w:val="CommentReference"/>
        </w:rPr>
        <w:annotationRef/>
      </w:r>
      <w:r>
        <w:t>They might not know the story of the three little pigs (unless I reference it!) but it seems self-explanatory, surely? Strong building materials, house doesn’t get blown over / washed away?</w:t>
      </w:r>
    </w:p>
    <w:p w14:paraId="1D3AF6F2" w14:textId="77777777" w:rsidR="00E2757B" w:rsidRDefault="00E2757B">
      <w:pPr>
        <w:pStyle w:val="CommentText"/>
      </w:pPr>
    </w:p>
    <w:p w14:paraId="1ED27C94" w14:textId="759BEF9F" w:rsidR="00E2757B" w:rsidRDefault="00E2757B">
      <w:pPr>
        <w:pStyle w:val="CommentText"/>
      </w:pPr>
      <w:r>
        <w:t>@ KF – this is my own assertion, so no ref required</w:t>
      </w:r>
    </w:p>
  </w:comment>
  <w:comment w:id="512" w:author="Dr Kirstie Fryirs" w:date="2014-04-08T16:36:00Z" w:initials="KF">
    <w:p w14:paraId="77D86895" w14:textId="6F6E9F12" w:rsidR="00E2757B" w:rsidRDefault="00E2757B">
      <w:pPr>
        <w:pStyle w:val="CommentText"/>
      </w:pPr>
      <w:r>
        <w:rPr>
          <w:rStyle w:val="CommentReference"/>
        </w:rPr>
        <w:annotationRef/>
      </w:r>
      <w:r>
        <w:t xml:space="preserve">Ref </w:t>
      </w:r>
      <w:proofErr w:type="spellStart"/>
      <w:r>
        <w:t>neede</w:t>
      </w:r>
      <w:proofErr w:type="spellEnd"/>
      <w:r>
        <w:t xml:space="preserve"> in here</w:t>
      </w:r>
    </w:p>
  </w:comment>
  <w:comment w:id="513" w:author="Michelle Leishman" w:date="2014-04-08T17:02:00Z" w:initials="ML">
    <w:p w14:paraId="189E2775" w14:textId="01EFFAD1" w:rsidR="00E2757B" w:rsidRDefault="00E2757B">
      <w:pPr>
        <w:pStyle w:val="CommentText"/>
      </w:pPr>
      <w:r>
        <w:rPr>
          <w:rStyle w:val="CommentReference"/>
        </w:rPr>
        <w:annotationRef/>
      </w:r>
      <w:r>
        <w:t>From what sorts of systems?</w:t>
      </w:r>
    </w:p>
  </w:comment>
  <w:comment w:id="526" w:author="Michelle Leishman" w:date="2014-04-08T17:12:00Z" w:initials="ML">
    <w:p w14:paraId="10EAFE22" w14:textId="7A391EB0" w:rsidR="00E2757B" w:rsidRDefault="00E2757B">
      <w:pPr>
        <w:pStyle w:val="CommentText"/>
      </w:pPr>
      <w:r>
        <w:rPr>
          <w:rStyle w:val="CommentReference"/>
        </w:rPr>
        <w:annotationRef/>
      </w:r>
      <w:r>
        <w:t>Maybe it’s also worth saying something about whether the riparian environment is really water-stressed and that perhaps being able to withstand mechanical stress of large floods may be more important (but see next comment)</w:t>
      </w:r>
    </w:p>
  </w:comment>
  <w:comment w:id="541" w:author="James Lawson" w:date="2014-04-14T14:12:00Z" w:initials="JL">
    <w:p w14:paraId="5B1C7A74" w14:textId="0BEE6096" w:rsidR="00E2757B" w:rsidRDefault="00E2757B">
      <w:pPr>
        <w:pStyle w:val="CommentText"/>
      </w:pPr>
      <w:r>
        <w:rPr>
          <w:rStyle w:val="CommentReference"/>
        </w:rPr>
        <w:annotationRef/>
      </w:r>
      <w:r>
        <w:t xml:space="preserve">Re: your comment below, I was hoping to have linked the response to the two different stresses by arguing that the best strategy is hedge against the possibility of low frequency, highly mortality risk extreme events. So whether it’s resource use or mechanical stress, a similar strategy applies. </w:t>
      </w:r>
    </w:p>
  </w:comment>
  <w:comment w:id="546" w:author="Michelle Leishman" w:date="2014-04-08T17:12:00Z" w:initials="ML">
    <w:p w14:paraId="5E06BA18" w14:textId="1231BB19" w:rsidR="00E2757B" w:rsidRDefault="00E2757B">
      <w:pPr>
        <w:pStyle w:val="CommentText"/>
      </w:pPr>
      <w:r>
        <w:rPr>
          <w:rStyle w:val="CommentReference"/>
        </w:rPr>
        <w:annotationRef/>
      </w:r>
      <w:r>
        <w:t>So I guess we need to be clear here about whether we are talking about resisting mechanical stress or water stress. The resource use argument works for water-stress but not mechanical I think?</w:t>
      </w:r>
    </w:p>
  </w:comment>
  <w:comment w:id="569" w:author="Dr Kirstie Fryirs" w:date="2014-04-08T16:36:00Z" w:initials="KF">
    <w:p w14:paraId="116BBF96" w14:textId="023E6A79" w:rsidR="00E2757B" w:rsidRDefault="00E2757B">
      <w:pPr>
        <w:pStyle w:val="CommentText"/>
      </w:pPr>
      <w:r>
        <w:rPr>
          <w:rStyle w:val="CommentReference"/>
        </w:rPr>
        <w:annotationRef/>
      </w:r>
      <w:r>
        <w:t>Ref needed in here</w:t>
      </w:r>
    </w:p>
  </w:comment>
  <w:comment w:id="574" w:author="Dr Kirstie Fryirs" w:date="2014-04-08T16:36:00Z" w:initials="KF">
    <w:p w14:paraId="011AC062" w14:textId="77777777" w:rsidR="00E2757B" w:rsidRDefault="00E2757B">
      <w:pPr>
        <w:pStyle w:val="CommentText"/>
      </w:pPr>
      <w:r>
        <w:rPr>
          <w:rStyle w:val="CommentReference"/>
        </w:rPr>
        <w:annotationRef/>
      </w:r>
      <w:r>
        <w:t xml:space="preserve">This is an important point that is not in the results. So, you need a paragraph on this finding there before you can interpret it/analyse it in the discussion.  </w:t>
      </w:r>
      <w:proofErr w:type="spellStart"/>
      <w:r>
        <w:t>Other wise</w:t>
      </w:r>
      <w:proofErr w:type="spellEnd"/>
      <w:r>
        <w:t xml:space="preserve"> it comes out of left field.</w:t>
      </w:r>
    </w:p>
    <w:p w14:paraId="07A630AF" w14:textId="77777777" w:rsidR="00E2757B" w:rsidRDefault="00E2757B">
      <w:pPr>
        <w:pStyle w:val="CommentText"/>
      </w:pPr>
    </w:p>
    <w:p w14:paraId="72ED96C2" w14:textId="3C088FB6" w:rsidR="00E2757B" w:rsidRDefault="00E2757B">
      <w:pPr>
        <w:pStyle w:val="CommentText"/>
      </w:pPr>
      <w:r>
        <w:t xml:space="preserve">It’s a really nice finding that requires some citation of other work here in the discussion on other studies that may (or may not) have </w:t>
      </w:r>
      <w:proofErr w:type="spellStart"/>
      <w:r>
        <w:t>foud</w:t>
      </w:r>
      <w:proofErr w:type="spellEnd"/>
      <w:r>
        <w:t xml:space="preserve"> the same trend.</w:t>
      </w:r>
    </w:p>
  </w:comment>
  <w:comment w:id="575" w:author="James Lawson" w:date="2014-04-14T13:49:00Z" w:initials="JL">
    <w:p w14:paraId="2D565F67" w14:textId="07FA4918" w:rsidR="00E2757B" w:rsidRDefault="00E2757B">
      <w:pPr>
        <w:pStyle w:val="CommentText"/>
      </w:pPr>
      <w:r>
        <w:rPr>
          <w:rStyle w:val="CommentReference"/>
        </w:rPr>
        <w:annotationRef/>
      </w:r>
      <w:r>
        <w:t xml:space="preserve">@ KF, I’m not sure if this effect is really strong enough to warrant more than just a cursory comment about it. If I really thought it was I would probably have to come up with some sort of statistical test for it. I’ve cited some ideas by </w:t>
      </w:r>
      <w:proofErr w:type="spellStart"/>
      <w:r>
        <w:t>Naiman</w:t>
      </w:r>
      <w:proofErr w:type="spellEnd"/>
      <w:r>
        <w:t xml:space="preserve"> and Decamps about riparian plant functional groups, just to give my ideas some continuity from the literature, but they don’t go into much depth at all. </w:t>
      </w:r>
    </w:p>
  </w:comment>
  <w:comment w:id="576" w:author="Michelle Leishman" w:date="2014-04-08T17:16:00Z" w:initials="ML">
    <w:p w14:paraId="3016174B" w14:textId="7FFB12F1" w:rsidR="00E2757B" w:rsidRDefault="00E2757B">
      <w:pPr>
        <w:pStyle w:val="CommentText"/>
      </w:pPr>
      <w:r>
        <w:rPr>
          <w:rStyle w:val="CommentReference"/>
        </w:rPr>
        <w:annotationRef/>
      </w:r>
      <w:r>
        <w:t xml:space="preserve">It would be nice to have a comment on whether your data reflect this </w:t>
      </w:r>
      <w:proofErr w:type="spellStart"/>
      <w:r>
        <w:t>ie</w:t>
      </w:r>
      <w:proofErr w:type="spellEnd"/>
      <w:r>
        <w:t xml:space="preserve"> pioneer-type species with low wood density </w:t>
      </w:r>
      <w:proofErr w:type="spellStart"/>
      <w:r>
        <w:t>vs</w:t>
      </w:r>
      <w:proofErr w:type="spellEnd"/>
      <w:r>
        <w:t xml:space="preserve"> long-lived slow growing </w:t>
      </w:r>
      <w:proofErr w:type="spellStart"/>
      <w:r>
        <w:t>spp</w:t>
      </w:r>
      <w:proofErr w:type="spellEnd"/>
      <w:r>
        <w:t xml:space="preserve"> with high wood density</w:t>
      </w:r>
    </w:p>
  </w:comment>
  <w:comment w:id="587" w:author="Dr Kirstie Fryirs" w:date="2014-04-08T16:36:00Z" w:initials="KF">
    <w:p w14:paraId="5C19918A" w14:textId="77777777" w:rsidR="00E2757B" w:rsidRDefault="00E2757B">
      <w:pPr>
        <w:pStyle w:val="CommentText"/>
      </w:pPr>
      <w:r>
        <w:rPr>
          <w:rStyle w:val="CommentReference"/>
        </w:rPr>
        <w:annotationRef/>
      </w:r>
      <w:r>
        <w:t>Ref needed in here</w:t>
      </w:r>
    </w:p>
    <w:p w14:paraId="4297FF86" w14:textId="77777777" w:rsidR="00E2757B" w:rsidRDefault="00E2757B">
      <w:pPr>
        <w:pStyle w:val="CommentText"/>
      </w:pPr>
    </w:p>
    <w:p w14:paraId="61FCF37C" w14:textId="5FDAEE91" w:rsidR="00E2757B" w:rsidRDefault="00E2757B">
      <w:pPr>
        <w:pStyle w:val="CommentText"/>
      </w:pPr>
      <w:r>
        <w:t xml:space="preserve">I’d like </w:t>
      </w:r>
      <w:proofErr w:type="spellStart"/>
      <w:r>
        <w:t>ot</w:t>
      </w:r>
      <w:proofErr w:type="spellEnd"/>
      <w:r>
        <w:t xml:space="preserve"> see more refs cited in the discussion just to ensure you place this in the best international context possible</w:t>
      </w:r>
    </w:p>
  </w:comment>
  <w:comment w:id="595" w:author="Michelle Leishman" w:date="2014-04-08T17:18:00Z" w:initials="ML">
    <w:p w14:paraId="5B64A1BC" w14:textId="2C2AE8AF" w:rsidR="00E2757B" w:rsidRDefault="00E2757B">
      <w:pPr>
        <w:pStyle w:val="CommentText"/>
      </w:pPr>
      <w:r>
        <w:rPr>
          <w:rStyle w:val="CommentReference"/>
        </w:rPr>
        <w:annotationRef/>
      </w:r>
      <w:r>
        <w:t>Large flood events?</w:t>
      </w:r>
    </w:p>
  </w:comment>
  <w:comment w:id="736" w:author="James Lawson" w:date="2014-04-23T17:10:00Z" w:initials="JL">
    <w:p w14:paraId="603425FB" w14:textId="62512086" w:rsidR="00715486" w:rsidRDefault="00715486">
      <w:pPr>
        <w:pStyle w:val="CommentText"/>
      </w:pPr>
      <w:r>
        <w:rPr>
          <w:rStyle w:val="CommentReference"/>
        </w:rPr>
        <w:annotationRef/>
      </w:r>
      <w:r>
        <w:t>This feels a bit bloated. Is it worth it just to refer back to those two articles I mentioned in the intro?</w:t>
      </w:r>
    </w:p>
  </w:comment>
  <w:comment w:id="786" w:author="Dr Kirstie Fryirs" w:date="2014-04-08T16:36:00Z" w:initials="KF">
    <w:p w14:paraId="711A5A86" w14:textId="5FE1E13B" w:rsidR="00E2757B" w:rsidRDefault="00E2757B">
      <w:pPr>
        <w:pStyle w:val="CommentText"/>
      </w:pPr>
      <w:r>
        <w:rPr>
          <w:rStyle w:val="CommentReference"/>
        </w:rPr>
        <w:annotationRef/>
      </w:r>
      <w:r>
        <w:t>Refs needed in here</w:t>
      </w:r>
    </w:p>
  </w:comment>
  <w:comment w:id="815" w:author="Dr Kirstie Fryirs" w:date="2014-04-08T16:36:00Z" w:initials="KF">
    <w:p w14:paraId="6B1AF196" w14:textId="738D8E4E" w:rsidR="00E2757B" w:rsidRDefault="00E2757B">
      <w:pPr>
        <w:pStyle w:val="CommentText"/>
      </w:pPr>
      <w:r>
        <w:rPr>
          <w:rStyle w:val="CommentReference"/>
        </w:rPr>
        <w:annotationRef/>
      </w:r>
      <w:r>
        <w:t xml:space="preserve">Refs needed in here that go beyond </w:t>
      </w:r>
      <w:proofErr w:type="spellStart"/>
      <w:r>
        <w:t>govt</w:t>
      </w:r>
      <w:proofErr w:type="spellEnd"/>
      <w:r>
        <w:t xml:space="preserve"> reports – need to find some </w:t>
      </w:r>
      <w:proofErr w:type="gramStart"/>
      <w:r>
        <w:t>scientific  articles</w:t>
      </w:r>
      <w:proofErr w:type="gramEnd"/>
      <w:r>
        <w:t xml:space="preserve"> about this</w:t>
      </w:r>
    </w:p>
  </w:comment>
  <w:comment w:id="842" w:author="James Lawson" w:date="2014-04-14T15:04:00Z" w:initials="JL">
    <w:p w14:paraId="55BCE624" w14:textId="524ECCB3" w:rsidR="00E2757B" w:rsidRDefault="00E2757B">
      <w:pPr>
        <w:pStyle w:val="CommentText"/>
      </w:pPr>
      <w:r>
        <w:rPr>
          <w:rStyle w:val="CommentReference"/>
        </w:rPr>
        <w:annotationRef/>
      </w:r>
      <w:r>
        <w:t>Thing is, it’s the terrestrial species in my dataset that have higher wood density…</w:t>
      </w:r>
    </w:p>
  </w:comment>
  <w:comment w:id="866" w:author="Michelle Leishman" w:date="2014-04-08T17:22:00Z" w:initials="ML">
    <w:p w14:paraId="4E12D9CD" w14:textId="316CDB68" w:rsidR="00E2757B" w:rsidRDefault="00E2757B">
      <w:pPr>
        <w:pStyle w:val="CommentText"/>
      </w:pPr>
      <w:r>
        <w:rPr>
          <w:rStyle w:val="CommentReference"/>
        </w:rPr>
        <w:annotationRef/>
      </w:r>
      <w:r>
        <w:t>I don’t really like KF’s addition but see how you go!</w:t>
      </w:r>
    </w:p>
  </w:comment>
  <w:comment w:id="869" w:author="Dr Kirstie Fryirs" w:date="2014-04-08T16:36:00Z" w:initials="KF">
    <w:p w14:paraId="14CD9779" w14:textId="13FDDE2E" w:rsidR="00E2757B" w:rsidRDefault="00E2757B">
      <w:pPr>
        <w:pStyle w:val="CommentText"/>
      </w:pPr>
      <w:r>
        <w:rPr>
          <w:rStyle w:val="CommentReference"/>
        </w:rPr>
        <w:annotationRef/>
      </w:r>
      <w:r>
        <w:t xml:space="preserve">You definitely need the papers by </w:t>
      </w:r>
      <w:proofErr w:type="spellStart"/>
      <w:r>
        <w:t>Rustomji</w:t>
      </w:r>
      <w:proofErr w:type="spellEnd"/>
      <w:r>
        <w:t xml:space="preserve"> and his reference list</w:t>
      </w:r>
    </w:p>
    <w:p w14:paraId="058BC68C" w14:textId="77777777" w:rsidR="00E2757B" w:rsidRDefault="00E2757B">
      <w:pPr>
        <w:pStyle w:val="CommentText"/>
      </w:pPr>
    </w:p>
    <w:p w14:paraId="6FB7897E" w14:textId="77777777" w:rsidR="00E2757B" w:rsidRDefault="00E2757B" w:rsidP="00814EC9">
      <w:pPr>
        <w:autoSpaceDE w:val="0"/>
        <w:autoSpaceDN w:val="0"/>
        <w:adjustRightInd w:val="0"/>
        <w:spacing w:after="0" w:line="240" w:lineRule="auto"/>
        <w:rPr>
          <w:rFonts w:ascii="AdvTTd9b1c495" w:hAnsi="AdvTTd9b1c495" w:cs="AdvTTd9b1c495"/>
          <w:sz w:val="16"/>
          <w:szCs w:val="16"/>
        </w:rPr>
      </w:pPr>
      <w:proofErr w:type="spellStart"/>
      <w:r>
        <w:rPr>
          <w:rFonts w:ascii="AdvTTd9b1c495" w:hAnsi="AdvTTd9b1c495" w:cs="AdvTTd9b1c495"/>
          <w:sz w:val="16"/>
          <w:szCs w:val="16"/>
        </w:rPr>
        <w:t>Rustomji</w:t>
      </w:r>
      <w:proofErr w:type="spellEnd"/>
      <w:r>
        <w:rPr>
          <w:rFonts w:ascii="AdvTTd9b1c495" w:hAnsi="AdvTTd9b1c495" w:cs="AdvTTd9b1c495"/>
          <w:sz w:val="16"/>
          <w:szCs w:val="16"/>
        </w:rPr>
        <w:t xml:space="preserve"> P, Bennett N, </w:t>
      </w:r>
      <w:proofErr w:type="spellStart"/>
      <w:r>
        <w:rPr>
          <w:rFonts w:ascii="AdvTTd9b1c495" w:hAnsi="AdvTTd9b1c495" w:cs="AdvTTd9b1c495"/>
          <w:sz w:val="16"/>
          <w:szCs w:val="16"/>
        </w:rPr>
        <w:t>Chiew</w:t>
      </w:r>
      <w:proofErr w:type="spellEnd"/>
      <w:r>
        <w:rPr>
          <w:rFonts w:ascii="AdvTTd9b1c495" w:hAnsi="AdvTTd9b1c495" w:cs="AdvTTd9b1c495"/>
          <w:sz w:val="16"/>
          <w:szCs w:val="16"/>
        </w:rPr>
        <w:t xml:space="preserve"> F. 2009. Flood variability east of</w:t>
      </w:r>
    </w:p>
    <w:p w14:paraId="6F228E9F" w14:textId="77777777" w:rsidR="00E2757B" w:rsidRDefault="00E2757B"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2A8A9EC4" w14:textId="73C8175C" w:rsidR="00E2757B" w:rsidRDefault="00E2757B"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1FD86911" w14:textId="77777777" w:rsidR="00E2757B" w:rsidRDefault="00E2757B" w:rsidP="00814EC9">
      <w:pPr>
        <w:autoSpaceDE w:val="0"/>
        <w:autoSpaceDN w:val="0"/>
        <w:adjustRightInd w:val="0"/>
        <w:spacing w:after="0" w:line="240" w:lineRule="auto"/>
        <w:rPr>
          <w:rFonts w:ascii="AdvTTd9b1c495" w:hAnsi="AdvTTd9b1c495" w:cs="AdvTTd9b1c495"/>
          <w:sz w:val="16"/>
          <w:szCs w:val="16"/>
        </w:rPr>
      </w:pPr>
    </w:p>
    <w:p w14:paraId="1E5AA32F" w14:textId="620A65E0" w:rsidR="00E2757B" w:rsidRPr="00814EC9" w:rsidRDefault="00E2757B"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 xml:space="preserve">And the older material by </w:t>
      </w:r>
      <w:proofErr w:type="spellStart"/>
      <w:r>
        <w:rPr>
          <w:rFonts w:ascii="AdvTTd9b1c495" w:hAnsi="AdvTTd9b1c495" w:cs="AdvTTd9b1c495"/>
          <w:sz w:val="16"/>
          <w:szCs w:val="16"/>
        </w:rPr>
        <w:t>Finalyson</w:t>
      </w:r>
      <w:proofErr w:type="spellEnd"/>
      <w:r>
        <w:rPr>
          <w:rFonts w:ascii="AdvTTd9b1c495" w:hAnsi="AdvTTd9b1c495" w:cs="AdvTTd9b1c495"/>
          <w:sz w:val="16"/>
          <w:szCs w:val="16"/>
        </w:rPr>
        <w:t xml:space="preserve"> and McMahon on Australian rivers and flow variability (Australia versus the World).  You could also refer to some of the </w:t>
      </w:r>
      <w:proofErr w:type="spellStart"/>
      <w:r>
        <w:rPr>
          <w:rFonts w:ascii="AdvTTd9b1c495" w:hAnsi="AdvTTd9b1c495" w:cs="AdvTTd9b1c495"/>
          <w:sz w:val="16"/>
          <w:szCs w:val="16"/>
        </w:rPr>
        <w:t>Wohl</w:t>
      </w:r>
      <w:proofErr w:type="spellEnd"/>
      <w:r>
        <w:rPr>
          <w:rFonts w:ascii="AdvTTd9b1c495" w:hAnsi="AdvTTd9b1c495" w:cs="AdvTTd9b1c495"/>
          <w:sz w:val="16"/>
          <w:szCs w:val="16"/>
        </w:rPr>
        <w:t xml:space="preserve"> stuff on coefficients of variation in flow for Australian rivers in an international context.</w:t>
      </w:r>
    </w:p>
  </w:comment>
  <w:comment w:id="871" w:author="Dr Kirstie Fryirs" w:date="2014-04-08T16:36:00Z" w:initials="KF">
    <w:p w14:paraId="3CE11403" w14:textId="378A151A" w:rsidR="00E2757B" w:rsidRDefault="00E2757B">
      <w:pPr>
        <w:pStyle w:val="CommentText"/>
      </w:pPr>
      <w:r>
        <w:rPr>
          <w:rStyle w:val="CommentReference"/>
        </w:rPr>
        <w:annotationRef/>
      </w:r>
      <w:r>
        <w:t xml:space="preserve">In the discussion I’d also have a paragraph or two on the implications for environmental flow allocation and the maintenance of riparian vegetation structure and function – this is another </w:t>
      </w:r>
      <w:proofErr w:type="spellStart"/>
      <w:r>
        <w:t>biggy</w:t>
      </w:r>
      <w:proofErr w:type="spellEnd"/>
      <w:r>
        <w:t xml:space="preserve"> in </w:t>
      </w:r>
      <w:proofErr w:type="spellStart"/>
      <w:r>
        <w:t>riv</w:t>
      </w:r>
      <w:proofErr w:type="spellEnd"/>
      <w:r>
        <w:t xml:space="preserve"> </w:t>
      </w:r>
      <w:proofErr w:type="spellStart"/>
      <w:r>
        <w:t>mgt</w:t>
      </w:r>
      <w:proofErr w:type="spellEnd"/>
      <w:r>
        <w:t xml:space="preserve"> practice, particularly in places such as the Murray-Darling where water allocation issues are a hot topic. CSIRO have done a lot of modelling etc. </w:t>
      </w:r>
      <w:proofErr w:type="spellStart"/>
      <w:r>
        <w:t>Poff</w:t>
      </w:r>
      <w:proofErr w:type="spellEnd"/>
      <w:r>
        <w:t xml:space="preserve"> also has written a lot about ecological </w:t>
      </w:r>
      <w:proofErr w:type="spellStart"/>
      <w:r>
        <w:t>sentivity</w:t>
      </w:r>
      <w:proofErr w:type="spellEnd"/>
      <w:r>
        <w:t xml:space="preserve"> to changes in hydrology. This sort of scientific basis for the implications will make the discussion more sophisticated and strengthen the contribution to the literature.</w:t>
      </w:r>
    </w:p>
  </w:comment>
  <w:comment w:id="873" w:author="Michelle Leishman" w:date="2014-04-08T17:22:00Z" w:initials="ML">
    <w:p w14:paraId="2BA80202" w14:textId="5BAE5F75" w:rsidR="00E2757B" w:rsidRDefault="00E2757B">
      <w:pPr>
        <w:pStyle w:val="CommentText"/>
      </w:pPr>
      <w:r>
        <w:rPr>
          <w:rStyle w:val="CommentReference"/>
        </w:rPr>
        <w:annotationRef/>
      </w:r>
      <w:r>
        <w:t>I didn’t check the refs as you probably have to modify the format depending on the journ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BFF25D" w15:done="0"/>
  <w15:commentEx w15:paraId="2CE507F4" w15:done="0"/>
  <w15:commentEx w15:paraId="20887BA4" w15:done="0"/>
  <w15:commentEx w15:paraId="05A575F7" w15:done="0"/>
  <w15:commentEx w15:paraId="15A99502" w15:done="0"/>
  <w15:commentEx w15:paraId="7C35F91F" w15:done="0"/>
  <w15:commentEx w15:paraId="7DE914A1" w15:done="0"/>
  <w15:commentEx w15:paraId="0A557CA3" w15:done="0"/>
  <w15:commentEx w15:paraId="13D31E3D" w15:done="0"/>
  <w15:commentEx w15:paraId="25ED6173" w15:done="0"/>
  <w15:commentEx w15:paraId="496545E2" w15:done="0"/>
  <w15:commentEx w15:paraId="2D97D761" w15:done="0"/>
  <w15:commentEx w15:paraId="6F401044" w15:done="0"/>
  <w15:commentEx w15:paraId="5FADE607" w15:done="0"/>
  <w15:commentEx w15:paraId="6B27E19A" w15:done="0"/>
  <w15:commentEx w15:paraId="59C8D263" w15:done="0"/>
  <w15:commentEx w15:paraId="14A79467" w15:done="0"/>
  <w15:commentEx w15:paraId="1621AF31" w15:done="0"/>
  <w15:commentEx w15:paraId="403FFDC1" w15:done="0"/>
  <w15:commentEx w15:paraId="7699CFDC" w15:done="0"/>
  <w15:commentEx w15:paraId="23168032" w15:done="0"/>
  <w15:commentEx w15:paraId="415BA8CA" w15:done="0"/>
  <w15:commentEx w15:paraId="786D64A0" w15:done="0"/>
  <w15:commentEx w15:paraId="60A7427D" w15:done="0"/>
  <w15:commentEx w15:paraId="01D5B626" w15:done="0"/>
  <w15:commentEx w15:paraId="70CDF67C" w15:done="0"/>
  <w15:commentEx w15:paraId="4DB4988F" w15:done="0"/>
  <w15:commentEx w15:paraId="203A6740" w15:done="0"/>
  <w15:commentEx w15:paraId="3FAF2B1F" w15:done="0"/>
  <w15:commentEx w15:paraId="04AC22D8" w15:done="0"/>
  <w15:commentEx w15:paraId="2661E280" w15:done="0"/>
  <w15:commentEx w15:paraId="11909AEE" w15:done="0"/>
  <w15:commentEx w15:paraId="4503A415" w15:done="0"/>
  <w15:commentEx w15:paraId="6048C0A0" w15:done="0"/>
  <w15:commentEx w15:paraId="47EACB86" w15:done="0"/>
  <w15:commentEx w15:paraId="75BA7E16" w15:done="0"/>
  <w15:commentEx w15:paraId="1DA5C99B" w15:done="0"/>
  <w15:commentEx w15:paraId="74D1FF5A" w15:done="0"/>
  <w15:commentEx w15:paraId="3B885C39" w15:done="0"/>
  <w15:commentEx w15:paraId="5775DCB8" w15:done="0"/>
  <w15:commentEx w15:paraId="1093BDC2" w15:done="0"/>
  <w15:commentEx w15:paraId="661B9851" w15:done="0"/>
  <w15:commentEx w15:paraId="3ED10A00" w15:done="0"/>
  <w15:commentEx w15:paraId="6B0892D6" w15:done="0"/>
  <w15:commentEx w15:paraId="04564AFB" w15:done="0"/>
  <w15:commentEx w15:paraId="26B72122" w15:done="0"/>
  <w15:commentEx w15:paraId="09681A71" w15:done="0"/>
  <w15:commentEx w15:paraId="2257F068" w15:done="0"/>
  <w15:commentEx w15:paraId="011B7361" w15:done="0"/>
  <w15:commentEx w15:paraId="679CFA1D" w15:done="0"/>
  <w15:commentEx w15:paraId="514774BD" w15:done="0"/>
  <w15:commentEx w15:paraId="6E06C08A" w15:done="0"/>
  <w15:commentEx w15:paraId="1ED27C94" w15:done="0"/>
  <w15:commentEx w15:paraId="77D86895" w15:done="0"/>
  <w15:commentEx w15:paraId="189E2775" w15:done="0"/>
  <w15:commentEx w15:paraId="10EAFE22" w15:done="0"/>
  <w15:commentEx w15:paraId="5B1C7A74" w15:done="0"/>
  <w15:commentEx w15:paraId="5E06BA18" w15:done="0"/>
  <w15:commentEx w15:paraId="116BBF96" w15:done="0"/>
  <w15:commentEx w15:paraId="72ED96C2" w15:done="0"/>
  <w15:commentEx w15:paraId="2D565F67" w15:done="0"/>
  <w15:commentEx w15:paraId="3016174B" w15:done="0"/>
  <w15:commentEx w15:paraId="61FCF37C" w15:done="0"/>
  <w15:commentEx w15:paraId="5B64A1BC" w15:done="0"/>
  <w15:commentEx w15:paraId="603425FB" w15:done="0"/>
  <w15:commentEx w15:paraId="711A5A86" w15:done="0"/>
  <w15:commentEx w15:paraId="6B1AF196" w15:done="0"/>
  <w15:commentEx w15:paraId="55BCE624" w15:done="0"/>
  <w15:commentEx w15:paraId="4E12D9CD" w15:done="0"/>
  <w15:commentEx w15:paraId="1E5AA32F" w15:done="0"/>
  <w15:commentEx w15:paraId="3CE11403" w15:done="0"/>
  <w15:commentEx w15:paraId="2BA8020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dvTTd9b1c495">
    <w:panose1 w:val="00000000000000000000"/>
    <w:charset w:val="00"/>
    <w:family w:val="roman"/>
    <w:notTrueType/>
    <w:pitch w:val="default"/>
    <w:sig w:usb0="00000003" w:usb1="00000000" w:usb2="00000000" w:usb3="00000000" w:csb0="00000001" w:csb1="00000000"/>
  </w:font>
  <w:font w:name="AdvTTd9b1c495+20">
    <w:panose1 w:val="00000000000000000000"/>
    <w:charset w:val="00"/>
    <w:family w:val="swiss"/>
    <w:notTrueType/>
    <w:pitch w:val="default"/>
    <w:sig w:usb0="00000003" w:usb1="00000000" w:usb2="00000000" w:usb3="00000000" w:csb0="00000001" w:csb1="00000000"/>
  </w:font>
  <w:font w:name="AdvTT5603d1df.BI">
    <w:panose1 w:val="00000000000000000000"/>
    <w:charset w:val="00"/>
    <w:family w:val="roman"/>
    <w:notTrueType/>
    <w:pitch w:val="default"/>
    <w:sig w:usb0="00000003" w:usb1="00000000" w:usb2="00000000" w:usb3="00000000" w:csb0="00000001" w:csb1="00000000"/>
  </w:font>
  <w:font w:name="AdvTT0b55cdb0.B">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0F0FF6"/>
    <w:multiLevelType w:val="hybridMultilevel"/>
    <w:tmpl w:val="3582236E"/>
    <w:lvl w:ilvl="0" w:tplc="0F101AB0">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Kirstie Fryirs">
    <w15:presenceInfo w15:providerId="AD" w15:userId="S-1-5-21-1594774353-775871607-213974443-74199"/>
  </w15:person>
  <w15:person w15:author="James Lawson">
    <w15:presenceInfo w15:providerId="None" w15:userId="James Law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4E6"/>
    <w:rsid w:val="000961C3"/>
    <w:rsid w:val="000B0D71"/>
    <w:rsid w:val="000E11B0"/>
    <w:rsid w:val="000F2CFB"/>
    <w:rsid w:val="001049B7"/>
    <w:rsid w:val="001133BD"/>
    <w:rsid w:val="00135469"/>
    <w:rsid w:val="00144006"/>
    <w:rsid w:val="00180A63"/>
    <w:rsid w:val="001D57C9"/>
    <w:rsid w:val="001F68B4"/>
    <w:rsid w:val="00260C3B"/>
    <w:rsid w:val="00286C27"/>
    <w:rsid w:val="00290091"/>
    <w:rsid w:val="00295EF9"/>
    <w:rsid w:val="002A0E4A"/>
    <w:rsid w:val="002E43DE"/>
    <w:rsid w:val="00311F05"/>
    <w:rsid w:val="00335320"/>
    <w:rsid w:val="003579D9"/>
    <w:rsid w:val="00360B12"/>
    <w:rsid w:val="003721C9"/>
    <w:rsid w:val="003C657A"/>
    <w:rsid w:val="003F4885"/>
    <w:rsid w:val="00417C34"/>
    <w:rsid w:val="00423B8A"/>
    <w:rsid w:val="004278C7"/>
    <w:rsid w:val="00442E26"/>
    <w:rsid w:val="00453CFC"/>
    <w:rsid w:val="00454F26"/>
    <w:rsid w:val="004711BF"/>
    <w:rsid w:val="00483144"/>
    <w:rsid w:val="005213D9"/>
    <w:rsid w:val="005725E6"/>
    <w:rsid w:val="00576141"/>
    <w:rsid w:val="005779AB"/>
    <w:rsid w:val="005B4881"/>
    <w:rsid w:val="005D0A6C"/>
    <w:rsid w:val="005E166E"/>
    <w:rsid w:val="00617ABD"/>
    <w:rsid w:val="00621641"/>
    <w:rsid w:val="00625ED2"/>
    <w:rsid w:val="0063022F"/>
    <w:rsid w:val="00630B93"/>
    <w:rsid w:val="00650D8B"/>
    <w:rsid w:val="006602DD"/>
    <w:rsid w:val="0067461C"/>
    <w:rsid w:val="006817B9"/>
    <w:rsid w:val="00686747"/>
    <w:rsid w:val="0069430E"/>
    <w:rsid w:val="006A025A"/>
    <w:rsid w:val="006B1A67"/>
    <w:rsid w:val="006E5D88"/>
    <w:rsid w:val="006F4B8F"/>
    <w:rsid w:val="007018A5"/>
    <w:rsid w:val="007137EA"/>
    <w:rsid w:val="00715486"/>
    <w:rsid w:val="007166A1"/>
    <w:rsid w:val="00721E27"/>
    <w:rsid w:val="00741825"/>
    <w:rsid w:val="007760E7"/>
    <w:rsid w:val="007761F2"/>
    <w:rsid w:val="007845D8"/>
    <w:rsid w:val="00784D54"/>
    <w:rsid w:val="007B76D5"/>
    <w:rsid w:val="007C7EC3"/>
    <w:rsid w:val="007F5827"/>
    <w:rsid w:val="00810634"/>
    <w:rsid w:val="00812349"/>
    <w:rsid w:val="00814EC9"/>
    <w:rsid w:val="00842036"/>
    <w:rsid w:val="0085737E"/>
    <w:rsid w:val="00873269"/>
    <w:rsid w:val="009447FC"/>
    <w:rsid w:val="00947919"/>
    <w:rsid w:val="009546E2"/>
    <w:rsid w:val="00980EC2"/>
    <w:rsid w:val="00981098"/>
    <w:rsid w:val="009A1533"/>
    <w:rsid w:val="009A3C44"/>
    <w:rsid w:val="009C2AD8"/>
    <w:rsid w:val="009D2CA8"/>
    <w:rsid w:val="009D7666"/>
    <w:rsid w:val="00A22B81"/>
    <w:rsid w:val="00A77737"/>
    <w:rsid w:val="00A87877"/>
    <w:rsid w:val="00AE0768"/>
    <w:rsid w:val="00AE6B7B"/>
    <w:rsid w:val="00AF1FDB"/>
    <w:rsid w:val="00B064E3"/>
    <w:rsid w:val="00B07C90"/>
    <w:rsid w:val="00B118A6"/>
    <w:rsid w:val="00B3552B"/>
    <w:rsid w:val="00B52E9B"/>
    <w:rsid w:val="00B55332"/>
    <w:rsid w:val="00B634E6"/>
    <w:rsid w:val="00BE0308"/>
    <w:rsid w:val="00BF2EA0"/>
    <w:rsid w:val="00BF3D08"/>
    <w:rsid w:val="00C05A9D"/>
    <w:rsid w:val="00C11E44"/>
    <w:rsid w:val="00C175AC"/>
    <w:rsid w:val="00C26FDD"/>
    <w:rsid w:val="00C30594"/>
    <w:rsid w:val="00C8137F"/>
    <w:rsid w:val="00C83CE4"/>
    <w:rsid w:val="00C95F5A"/>
    <w:rsid w:val="00CC24F8"/>
    <w:rsid w:val="00CD354D"/>
    <w:rsid w:val="00D0402B"/>
    <w:rsid w:val="00D10E82"/>
    <w:rsid w:val="00D25848"/>
    <w:rsid w:val="00D310D7"/>
    <w:rsid w:val="00D62BDA"/>
    <w:rsid w:val="00DB30C6"/>
    <w:rsid w:val="00DB3F5D"/>
    <w:rsid w:val="00DC2070"/>
    <w:rsid w:val="00DE7C76"/>
    <w:rsid w:val="00E16840"/>
    <w:rsid w:val="00E2757B"/>
    <w:rsid w:val="00E665A9"/>
    <w:rsid w:val="00E773FF"/>
    <w:rsid w:val="00E81EF7"/>
    <w:rsid w:val="00E85869"/>
    <w:rsid w:val="00EA700F"/>
    <w:rsid w:val="00EB75EE"/>
    <w:rsid w:val="00ED02F3"/>
    <w:rsid w:val="00EF3710"/>
    <w:rsid w:val="00F1096D"/>
    <w:rsid w:val="00F31C9B"/>
    <w:rsid w:val="00F40ED3"/>
    <w:rsid w:val="00F42B80"/>
    <w:rsid w:val="00FA2416"/>
    <w:rsid w:val="00FC0DFA"/>
    <w:rsid w:val="00FD175F"/>
    <w:rsid w:val="00FF32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docId w15:val="{3E062699-50A6-4752-8594-715548C05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sChild>
                                                                                                                                                            <w:div w:id="599333982">
                                                                                                                                                              <w:marLeft w:val="0"/>
                                                                                                                                                              <w:marRight w:val="0"/>
                                                                                                                                                              <w:marTop w:val="0"/>
                                                                                                                                                              <w:marBottom w:val="0"/>
                                                                                                                                                              <w:divBdr>
                                                                                                                                                                <w:top w:val="none" w:sz="0" w:space="0" w:color="auto"/>
                                                                                                                                                                <w:left w:val="none" w:sz="0" w:space="0" w:color="auto"/>
                                                                                                                                                                <w:bottom w:val="none" w:sz="0" w:space="0" w:color="auto"/>
                                                                                                                                                                <w:right w:val="none" w:sz="0" w:space="0" w:color="auto"/>
                                                                                                                                                              </w:divBdr>
                                                                                                                                                              <w:divsChild>
                                                                                                                                                                <w:div w:id="1851328795">
                                                                                                                                                                  <w:marLeft w:val="0"/>
                                                                                                                                                                  <w:marRight w:val="0"/>
                                                                                                                                                                  <w:marTop w:val="0"/>
                                                                                                                                                                  <w:marBottom w:val="0"/>
                                                                                                                                                                  <w:divBdr>
                                                                                                                                                                    <w:top w:val="none" w:sz="0" w:space="0" w:color="auto"/>
                                                                                                                                                                    <w:left w:val="none" w:sz="0" w:space="0" w:color="auto"/>
                                                                                                                                                                    <w:bottom w:val="none" w:sz="0" w:space="0" w:color="auto"/>
                                                                                                                                                                    <w:right w:val="none" w:sz="0" w:space="0" w:color="auto"/>
                                                                                                                                                                  </w:divBdr>
                                                                                                                                                                  <w:divsChild>
                                                                                                                                                                    <w:div w:id="2066684505">
                                                                                                                                                                      <w:marLeft w:val="0"/>
                                                                                                                                                                      <w:marRight w:val="0"/>
                                                                                                                                                                      <w:marTop w:val="0"/>
                                                                                                                                                                      <w:marBottom w:val="0"/>
                                                                                                                                                                      <w:divBdr>
                                                                                                                                                                        <w:top w:val="none" w:sz="0" w:space="0" w:color="auto"/>
                                                                                                                                                                        <w:left w:val="none" w:sz="0" w:space="0" w:color="auto"/>
                                                                                                                                                                        <w:bottom w:val="none" w:sz="0" w:space="0" w:color="auto"/>
                                                                                                                                                                        <w:right w:val="none" w:sz="0" w:space="0" w:color="auto"/>
                                                                                                                                                                      </w:divBdr>
                                                                                                                                                                      <w:divsChild>
                                                                                                                                                                        <w:div w:id="771585439">
                                                                                                                                                                          <w:marLeft w:val="0"/>
                                                                                                                                                                          <w:marRight w:val="0"/>
                                                                                                                                                                          <w:marTop w:val="0"/>
                                                                                                                                                                          <w:marBottom w:val="0"/>
                                                                                                                                                                          <w:divBdr>
                                                                                                                                                                            <w:top w:val="none" w:sz="0" w:space="0" w:color="auto"/>
                                                                                                                                                                            <w:left w:val="none" w:sz="0" w:space="0" w:color="auto"/>
                                                                                                                                                                            <w:bottom w:val="none" w:sz="0" w:space="0" w:color="auto"/>
                                                                                                                                                                            <w:right w:val="none" w:sz="0" w:space="0" w:color="auto"/>
                                                                                                                                                                          </w:divBdr>
                                                                                                                                                                          <w:divsChild>
                                                                                                                                                                            <w:div w:id="875966892">
                                                                                                                                                                              <w:marLeft w:val="0"/>
                                                                                                                                                                              <w:marRight w:val="0"/>
                                                                                                                                                                              <w:marTop w:val="0"/>
                                                                                                                                                                              <w:marBottom w:val="0"/>
                                                                                                                                                                              <w:divBdr>
                                                                                                                                                                                <w:top w:val="none" w:sz="0" w:space="0" w:color="auto"/>
                                                                                                                                                                                <w:left w:val="none" w:sz="0" w:space="0" w:color="auto"/>
                                                                                                                                                                                <w:bottom w:val="none" w:sz="0" w:space="0" w:color="auto"/>
                                                                                                                                                                                <w:right w:val="none" w:sz="0" w:space="0" w:color="auto"/>
                                                                                                                                                                              </w:divBdr>
                                                                                                                                                                              <w:divsChild>
                                                                                                                                                                                <w:div w:id="66272488">
                                                                                                                                                                                  <w:marLeft w:val="0"/>
                                                                                                                                                                                  <w:marRight w:val="0"/>
                                                                                                                                                                                  <w:marTop w:val="0"/>
                                                                                                                                                                                  <w:marBottom w:val="0"/>
                                                                                                                                                                                  <w:divBdr>
                                                                                                                                                                                    <w:top w:val="none" w:sz="0" w:space="0" w:color="auto"/>
                                                                                                                                                                                    <w:left w:val="none" w:sz="0" w:space="0" w:color="auto"/>
                                                                                                                                                                                    <w:bottom w:val="none" w:sz="0" w:space="0" w:color="auto"/>
                                                                                                                                                                                    <w:right w:val="none" w:sz="0" w:space="0" w:color="auto"/>
                                                                                                                                                                                  </w:divBdr>
                                                                                                                                                                                  <w:divsChild>
                                                                                                                                                                                    <w:div w:id="1591498861">
                                                                                                                                                                                      <w:marLeft w:val="0"/>
                                                                                                                                                                                      <w:marRight w:val="0"/>
                                                                                                                                                                                      <w:marTop w:val="0"/>
                                                                                                                                                                                      <w:marBottom w:val="0"/>
                                                                                                                                                                                      <w:divBdr>
                                                                                                                                                                                        <w:top w:val="none" w:sz="0" w:space="0" w:color="auto"/>
                                                                                                                                                                                        <w:left w:val="none" w:sz="0" w:space="0" w:color="auto"/>
                                                                                                                                                                                        <w:bottom w:val="none" w:sz="0" w:space="0" w:color="auto"/>
                                                                                                                                                                                        <w:right w:val="none" w:sz="0" w:space="0" w:color="auto"/>
                                                                                                                                                                                      </w:divBdr>
                                                                                                                                                                                      <w:divsChild>
                                                                                                                                                                                        <w:div w:id="1863586970">
                                                                                                                                                                                          <w:marLeft w:val="0"/>
                                                                                                                                                                                          <w:marRight w:val="0"/>
                                                                                                                                                                                          <w:marTop w:val="0"/>
                                                                                                                                                                                          <w:marBottom w:val="0"/>
                                                                                                                                                                                          <w:divBdr>
                                                                                                                                                                                            <w:top w:val="none" w:sz="0" w:space="0" w:color="auto"/>
                                                                                                                                                                                            <w:left w:val="none" w:sz="0" w:space="0" w:color="auto"/>
                                                                                                                                                                                            <w:bottom w:val="none" w:sz="0" w:space="0" w:color="auto"/>
                                                                                                                                                                                            <w:right w:val="none" w:sz="0" w:space="0" w:color="auto"/>
                                                                                                                                                                                          </w:divBdr>
                                                                                                                                                                                          <w:divsChild>
                                                                                                                                                                                            <w:div w:id="1395082201">
                                                                                                                                                                                              <w:marLeft w:val="0"/>
                                                                                                                                                                                              <w:marRight w:val="0"/>
                                                                                                                                                                                              <w:marTop w:val="0"/>
                                                                                                                                                                                              <w:marBottom w:val="0"/>
                                                                                                                                                                                              <w:divBdr>
                                                                                                                                                                                                <w:top w:val="none" w:sz="0" w:space="0" w:color="auto"/>
                                                                                                                                                                                                <w:left w:val="none" w:sz="0" w:space="0" w:color="auto"/>
                                                                                                                                                                                                <w:bottom w:val="none" w:sz="0" w:space="0" w:color="auto"/>
                                                                                                                                                                                                <w:right w:val="none" w:sz="0" w:space="0" w:color="auto"/>
                                                                                                                                                                                              </w:divBdr>
                                                                                                                                                                                              <w:divsChild>
                                                                                                                                                                                                <w:div w:id="949167669">
                                                                                                                                                                                                  <w:marLeft w:val="0"/>
                                                                                                                                                                                                  <w:marRight w:val="0"/>
                                                                                                                                                                                                  <w:marTop w:val="0"/>
                                                                                                                                                                                                  <w:marBottom w:val="0"/>
                                                                                                                                                                                                  <w:divBdr>
                                                                                                                                                                                                    <w:top w:val="none" w:sz="0" w:space="0" w:color="auto"/>
                                                                                                                                                                                                    <w:left w:val="none" w:sz="0" w:space="0" w:color="auto"/>
                                                                                                                                                                                                    <w:bottom w:val="none" w:sz="0" w:space="0" w:color="auto"/>
                                                                                                                                                                                                    <w:right w:val="none" w:sz="0" w:space="0" w:color="auto"/>
                                                                                                                                                                                                  </w:divBdr>
                                                                                                                                                                                                  <w:divsChild>
                                                                                                                                                                                                    <w:div w:id="85852385">
                                                                                                                                                                                                      <w:marLeft w:val="0"/>
                                                                                                                                                                                                      <w:marRight w:val="0"/>
                                                                                                                                                                                                      <w:marTop w:val="0"/>
                                                                                                                                                                                                      <w:marBottom w:val="0"/>
                                                                                                                                                                                                      <w:divBdr>
                                                                                                                                                                                                        <w:top w:val="none" w:sz="0" w:space="0" w:color="auto"/>
                                                                                                                                                                                                        <w:left w:val="none" w:sz="0" w:space="0" w:color="auto"/>
                                                                                                                                                                                                        <w:bottom w:val="none" w:sz="0" w:space="0" w:color="auto"/>
                                                                                                                                                                                                        <w:right w:val="none" w:sz="0" w:space="0" w:color="auto"/>
                                                                                                                                                                                                      </w:divBdr>
                                                                                                                                                                                                      <w:divsChild>
                                                                                                                                                                                                        <w:div w:id="55591928">
                                                                                                                                                                                                          <w:marLeft w:val="0"/>
                                                                                                                                                                                                          <w:marRight w:val="0"/>
                                                                                                                                                                                                          <w:marTop w:val="0"/>
                                                                                                                                                                                                          <w:marBottom w:val="0"/>
                                                                                                                                                                                                          <w:divBdr>
                                                                                                                                                                                                            <w:top w:val="none" w:sz="0" w:space="0" w:color="auto"/>
                                                                                                                                                                                                            <w:left w:val="none" w:sz="0" w:space="0" w:color="auto"/>
                                                                                                                                                                                                            <w:bottom w:val="none" w:sz="0" w:space="0" w:color="auto"/>
                                                                                                                                                                                                            <w:right w:val="none" w:sz="0" w:space="0" w:color="auto"/>
                                                                                                                                                                                                          </w:divBdr>
                                                                                                                                                                                                          <w:divsChild>
                                                                                                                                                                                                            <w:div w:id="1208685731">
                                                                                                                                                                                                              <w:marLeft w:val="0"/>
                                                                                                                                                                                                              <w:marRight w:val="0"/>
                                                                                                                                                                                                              <w:marTop w:val="0"/>
                                                                                                                                                                                                              <w:marBottom w:val="0"/>
                                                                                                                                                                                                              <w:divBdr>
                                                                                                                                                                                                                <w:top w:val="none" w:sz="0" w:space="0" w:color="auto"/>
                                                                                                                                                                                                                <w:left w:val="none" w:sz="0" w:space="0" w:color="auto"/>
                                                                                                                                                                                                                <w:bottom w:val="none" w:sz="0" w:space="0" w:color="auto"/>
                                                                                                                                                                                                                <w:right w:val="none" w:sz="0" w:space="0" w:color="auto"/>
                                                                                                                                                                                                              </w:divBdr>
                                                                                                                                                                                                              <w:divsChild>
                                                                                                                                                                                                                <w:div w:id="488713325">
                                                                                                                                                                                                                  <w:marLeft w:val="0"/>
                                                                                                                                                                                                                  <w:marRight w:val="0"/>
                                                                                                                                                                                                                  <w:marTop w:val="0"/>
                                                                                                                                                                                                                  <w:marBottom w:val="0"/>
                                                                                                                                                                                                                  <w:divBdr>
                                                                                                                                                                                                                    <w:top w:val="none" w:sz="0" w:space="0" w:color="auto"/>
                                                                                                                                                                                                                    <w:left w:val="none" w:sz="0" w:space="0" w:color="auto"/>
                                                                                                                                                                                                                    <w:bottom w:val="none" w:sz="0" w:space="0" w:color="auto"/>
                                                                                                                                                                                                                    <w:right w:val="none" w:sz="0" w:space="0" w:color="auto"/>
                                                                                                                                                                                                                  </w:divBdr>
                                                                                                                                                                                                                  <w:divsChild>
                                                                                                                                                                                                                    <w:div w:id="500320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hyperlink" Target="http://data.water.vic.gov.au/monitoring.htm"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realtimedata.water.nsw.gov.au/water.stm" TargetMode="Externa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4D71C-3CB1-4AAB-9464-1E7447ABB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73</TotalTime>
  <Pages>30</Pages>
  <Words>35120</Words>
  <Characters>200186</Characters>
  <Application>Microsoft Office Word</Application>
  <DocSecurity>0</DocSecurity>
  <Lines>1668</Lines>
  <Paragraphs>469</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2348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ames Lawson</cp:lastModifiedBy>
  <cp:revision>21</cp:revision>
  <dcterms:created xsi:type="dcterms:W3CDTF">2014-04-11T04:41:00Z</dcterms:created>
  <dcterms:modified xsi:type="dcterms:W3CDTF">2014-04-23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